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46020" w14:textId="77777777" w:rsidR="00751BDB" w:rsidRPr="005107B2" w:rsidRDefault="00751BDB" w:rsidP="007B0792">
      <w:pPr>
        <w:pStyle w:val="Title"/>
        <w:jc w:val="center"/>
        <w:rPr>
          <w:rFonts w:ascii="Times New Roman" w:eastAsia="Times New Roman" w:hAnsi="Times New Roman" w:cs="Times New Roman"/>
          <w:b/>
          <w:bCs/>
          <w:color w:val="000000" w:themeColor="text1"/>
          <w:sz w:val="24"/>
          <w:szCs w:val="24"/>
          <w:lang w:eastAsia="en-GB"/>
        </w:rPr>
      </w:pPr>
    </w:p>
    <w:p w14:paraId="1699C455" w14:textId="6B03256E" w:rsidR="007B0792" w:rsidRPr="005107B2" w:rsidRDefault="007B0792" w:rsidP="007B0792">
      <w:pPr>
        <w:pStyle w:val="Title"/>
        <w:jc w:val="center"/>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Supplementary Information</w:t>
      </w:r>
      <w:r w:rsidR="005107B2" w:rsidRPr="005107B2">
        <w:rPr>
          <w:rFonts w:ascii="Times New Roman" w:eastAsia="Times New Roman" w:hAnsi="Times New Roman" w:cs="Times New Roman"/>
          <w:b/>
          <w:bCs/>
          <w:color w:val="000000" w:themeColor="text1"/>
          <w:sz w:val="24"/>
          <w:szCs w:val="24"/>
          <w:lang w:eastAsia="en-GB"/>
        </w:rPr>
        <w:t xml:space="preserve">: </w:t>
      </w:r>
      <w:r w:rsidRPr="005107B2">
        <w:rPr>
          <w:rFonts w:ascii="Times New Roman" w:eastAsia="Times New Roman" w:hAnsi="Times New Roman" w:cs="Times New Roman"/>
          <w:b/>
          <w:bCs/>
          <w:color w:val="000000" w:themeColor="text1"/>
          <w:sz w:val="24"/>
          <w:szCs w:val="24"/>
          <w:lang w:eastAsia="en-GB"/>
        </w:rPr>
        <w:t>Repair as a System-Level Enabler of Circularity in the Electrical and Electronic Equipment Sector</w:t>
      </w:r>
    </w:p>
    <w:p w14:paraId="40CF824D" w14:textId="77777777" w:rsidR="00772178" w:rsidRPr="005107B2" w:rsidRDefault="00772178" w:rsidP="00772178"/>
    <w:p w14:paraId="6BFB6C94" w14:textId="0B63AF00" w:rsidR="005107B2" w:rsidRPr="001E7C6D" w:rsidRDefault="007B0792" w:rsidP="005107B2">
      <w:pPr>
        <w:pStyle w:val="Heading1"/>
        <w:numPr>
          <w:ilvl w:val="0"/>
          <w:numId w:val="1"/>
        </w:numPr>
        <w:ind w:left="284" w:hanging="284"/>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 xml:space="preserve">Supplementary </w:t>
      </w:r>
      <w:r w:rsidR="00872D6A" w:rsidRPr="005107B2">
        <w:rPr>
          <w:rFonts w:ascii="Times New Roman" w:eastAsia="Times New Roman" w:hAnsi="Times New Roman" w:cs="Times New Roman"/>
          <w:b/>
          <w:bCs/>
          <w:color w:val="000000" w:themeColor="text1"/>
          <w:sz w:val="24"/>
          <w:szCs w:val="24"/>
          <w:lang w:eastAsia="en-GB"/>
        </w:rPr>
        <w:t>Table</w:t>
      </w:r>
      <w:r w:rsidR="005107B2" w:rsidRPr="005107B2">
        <w:rPr>
          <w:rFonts w:ascii="Times New Roman" w:eastAsia="Times New Roman" w:hAnsi="Times New Roman" w:cs="Times New Roman"/>
          <w:b/>
          <w:bCs/>
          <w:color w:val="000000" w:themeColor="text1"/>
          <w:sz w:val="24"/>
          <w:szCs w:val="24"/>
          <w:lang w:eastAsia="en-GB"/>
        </w:rPr>
        <w:t xml:space="preserve"> </w:t>
      </w:r>
      <w:r w:rsidR="001E7C6D">
        <w:rPr>
          <w:rFonts w:ascii="Times New Roman" w:eastAsia="Times New Roman" w:hAnsi="Times New Roman" w:cs="Times New Roman"/>
          <w:b/>
          <w:bCs/>
          <w:color w:val="000000" w:themeColor="text1"/>
          <w:sz w:val="24"/>
          <w:szCs w:val="24"/>
          <w:lang w:eastAsia="en-GB"/>
        </w:rPr>
        <w:t>S</w:t>
      </w:r>
      <w:r w:rsidR="005107B2" w:rsidRPr="005107B2">
        <w:rPr>
          <w:rFonts w:ascii="Times New Roman" w:eastAsia="Times New Roman" w:hAnsi="Times New Roman" w:cs="Times New Roman"/>
          <w:b/>
          <w:bCs/>
          <w:color w:val="000000" w:themeColor="text1"/>
          <w:sz w:val="24"/>
          <w:szCs w:val="24"/>
          <w:lang w:eastAsia="en-GB"/>
        </w:rPr>
        <w:t>1</w:t>
      </w:r>
      <w:r w:rsidR="001E7C6D">
        <w:rPr>
          <w:rFonts w:ascii="Times New Roman" w:eastAsia="Times New Roman" w:hAnsi="Times New Roman" w:cs="Times New Roman"/>
          <w:b/>
          <w:bCs/>
          <w:color w:val="000000" w:themeColor="text1"/>
          <w:sz w:val="24"/>
          <w:szCs w:val="24"/>
          <w:lang w:eastAsia="en-GB"/>
        </w:rPr>
        <w:t xml:space="preserve">. </w:t>
      </w:r>
      <w:r w:rsidR="005107B2" w:rsidRPr="001E7C6D">
        <w:rPr>
          <w:rFonts w:ascii="Times New Roman" w:eastAsia="Times New Roman" w:hAnsi="Times New Roman" w:cs="Times New Roman"/>
          <w:b/>
          <w:bCs/>
          <w:color w:val="000000" w:themeColor="text1"/>
          <w:sz w:val="24"/>
          <w:szCs w:val="24"/>
          <w:lang w:eastAsia="en-GB"/>
        </w:rPr>
        <w:t>Interpretation and use of 10R circular economy strategies in the reviewed literature</w:t>
      </w:r>
    </w:p>
    <w:p w14:paraId="1376EB8A" w14:textId="77777777" w:rsidR="005107B2" w:rsidRPr="005107B2" w:rsidRDefault="005107B2" w:rsidP="005107B2"/>
    <w:p w14:paraId="7E674BE5" w14:textId="7AFC1DC1" w:rsidR="005107B2" w:rsidRPr="005107B2" w:rsidRDefault="005107B2" w:rsidP="005107B2">
      <w:pPr>
        <w:ind w:right="-46"/>
        <w:jc w:val="both"/>
        <w:rPr>
          <w:color w:val="0E0E0E"/>
          <w:sz w:val="21"/>
          <w:szCs w:val="21"/>
        </w:rPr>
      </w:pPr>
      <w:r w:rsidRPr="005107B2">
        <w:rPr>
          <w:color w:val="0E0E0E"/>
          <w:sz w:val="21"/>
          <w:szCs w:val="21"/>
        </w:rPr>
        <w:t>Description: This table summarises how circular economy strategies (R0–R9) are defined and applied across the reviewed literature. It highlights variations in terminology, overlaps between strategies, and common ambiguities, particularly where concepts such as reuse, repair, refurbishment, and remanufacturing are used interchangeably or inconsistently across studies.</w:t>
      </w:r>
    </w:p>
    <w:p w14:paraId="09ABA3AC" w14:textId="5BD782AE" w:rsidR="00872D6A" w:rsidRPr="005107B2" w:rsidRDefault="00872D6A" w:rsidP="00872D6A"/>
    <w:tbl>
      <w:tblPr>
        <w:tblStyle w:val="TableGrid"/>
        <w:tblpPr w:leftFromText="180" w:rightFromText="180" w:vertAnchor="text" w:tblpXSpec="right" w:tblpY="1"/>
        <w:tblW w:w="8805" w:type="dxa"/>
        <w:tblLayout w:type="fixed"/>
        <w:tblLook w:val="04A0" w:firstRow="1" w:lastRow="0" w:firstColumn="1" w:lastColumn="0" w:noHBand="0" w:noVBand="1"/>
      </w:tblPr>
      <w:tblGrid>
        <w:gridCol w:w="1567"/>
        <w:gridCol w:w="3117"/>
        <w:gridCol w:w="4121"/>
      </w:tblGrid>
      <w:tr w:rsidR="005107B2" w:rsidRPr="005107B2" w14:paraId="00E8879D" w14:textId="77777777" w:rsidTr="005107B2">
        <w:tc>
          <w:tcPr>
            <w:tcW w:w="1567" w:type="dxa"/>
            <w:hideMark/>
          </w:tcPr>
          <w:p w14:paraId="601F78BB" w14:textId="77777777" w:rsidR="005107B2" w:rsidRPr="005107B2" w:rsidRDefault="005107B2" w:rsidP="0004339F">
            <w:pPr>
              <w:ind w:left="223" w:hanging="142"/>
              <w:jc w:val="center"/>
              <w:rPr>
                <w:color w:val="000000"/>
                <w:sz w:val="22"/>
                <w:szCs w:val="22"/>
                <w:lang w:val="en-GB"/>
              </w:rPr>
            </w:pPr>
            <w:r w:rsidRPr="005107B2">
              <w:rPr>
                <w:rStyle w:val="Strong"/>
                <w:rFonts w:eastAsiaTheme="majorEastAsia"/>
                <w:b w:val="0"/>
                <w:bCs w:val="0"/>
                <w:color w:val="000000"/>
                <w:sz w:val="22"/>
                <w:szCs w:val="22"/>
                <w:lang w:val="en-GB"/>
              </w:rPr>
              <w:t>R Strategy</w:t>
            </w:r>
          </w:p>
        </w:tc>
        <w:tc>
          <w:tcPr>
            <w:tcW w:w="3117" w:type="dxa"/>
            <w:hideMark/>
          </w:tcPr>
          <w:p w14:paraId="32678809" w14:textId="77777777" w:rsidR="005107B2" w:rsidRPr="005107B2" w:rsidRDefault="005107B2" w:rsidP="0004339F">
            <w:pPr>
              <w:jc w:val="center"/>
              <w:rPr>
                <w:color w:val="000000"/>
                <w:sz w:val="22"/>
                <w:szCs w:val="22"/>
                <w:lang w:val="en-GB"/>
              </w:rPr>
            </w:pPr>
            <w:r w:rsidRPr="005107B2">
              <w:rPr>
                <w:rStyle w:val="Strong"/>
                <w:rFonts w:eastAsiaTheme="majorEastAsia"/>
                <w:b w:val="0"/>
                <w:bCs w:val="0"/>
                <w:color w:val="000000"/>
                <w:sz w:val="22"/>
                <w:szCs w:val="22"/>
                <w:lang w:val="en-GB"/>
              </w:rPr>
              <w:t>Definition</w:t>
            </w:r>
          </w:p>
        </w:tc>
        <w:tc>
          <w:tcPr>
            <w:tcW w:w="4121" w:type="dxa"/>
            <w:hideMark/>
          </w:tcPr>
          <w:p w14:paraId="48DA7C8A" w14:textId="77777777" w:rsidR="005107B2" w:rsidRPr="005107B2" w:rsidRDefault="005107B2" w:rsidP="0004339F">
            <w:pPr>
              <w:jc w:val="center"/>
              <w:rPr>
                <w:color w:val="000000"/>
                <w:sz w:val="22"/>
                <w:szCs w:val="22"/>
                <w:lang w:val="en-GB"/>
              </w:rPr>
            </w:pPr>
            <w:r w:rsidRPr="005107B2">
              <w:rPr>
                <w:rStyle w:val="Strong"/>
                <w:rFonts w:eastAsiaTheme="majorEastAsia"/>
                <w:b w:val="0"/>
                <w:bCs w:val="0"/>
                <w:color w:val="000000"/>
                <w:sz w:val="22"/>
                <w:szCs w:val="22"/>
                <w:lang w:val="en-GB"/>
              </w:rPr>
              <w:t>Remarks on usage in literature</w:t>
            </w:r>
          </w:p>
        </w:tc>
      </w:tr>
      <w:tr w:rsidR="005107B2" w:rsidRPr="005107B2" w14:paraId="016E2843" w14:textId="77777777" w:rsidTr="005107B2">
        <w:tc>
          <w:tcPr>
            <w:tcW w:w="1567" w:type="dxa"/>
            <w:hideMark/>
          </w:tcPr>
          <w:p w14:paraId="73A73E77"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0 Refuse</w:t>
            </w:r>
          </w:p>
        </w:tc>
        <w:tc>
          <w:tcPr>
            <w:tcW w:w="3117" w:type="dxa"/>
            <w:hideMark/>
          </w:tcPr>
          <w:p w14:paraId="7214506B" w14:textId="77777777" w:rsidR="005107B2" w:rsidRPr="005107B2" w:rsidRDefault="005107B2" w:rsidP="0004339F">
            <w:pPr>
              <w:rPr>
                <w:color w:val="000000"/>
                <w:sz w:val="22"/>
                <w:szCs w:val="22"/>
                <w:lang w:val="en-GB"/>
              </w:rPr>
            </w:pPr>
            <w:r w:rsidRPr="005107B2">
              <w:rPr>
                <w:color w:val="000000"/>
                <w:sz w:val="22"/>
                <w:szCs w:val="22"/>
                <w:lang w:val="en-GB"/>
              </w:rPr>
              <w:t>Avoid the use of certain products or raw materials altogether in the creation of goods, processes, or through services offered.</w:t>
            </w:r>
          </w:p>
        </w:tc>
        <w:tc>
          <w:tcPr>
            <w:tcW w:w="4121" w:type="dxa"/>
            <w:hideMark/>
          </w:tcPr>
          <w:p w14:paraId="105E018D" w14:textId="77777777" w:rsidR="005107B2" w:rsidRPr="005107B2" w:rsidRDefault="005107B2" w:rsidP="0004339F">
            <w:pPr>
              <w:rPr>
                <w:color w:val="000000"/>
                <w:sz w:val="22"/>
                <w:szCs w:val="22"/>
                <w:lang w:val="en-GB"/>
              </w:rPr>
            </w:pPr>
            <w:r w:rsidRPr="005107B2">
              <w:rPr>
                <w:color w:val="000000"/>
                <w:sz w:val="22"/>
                <w:szCs w:val="22"/>
                <w:lang w:val="en-GB"/>
              </w:rPr>
              <w:t>For consumers,</w:t>
            </w:r>
            <w:r w:rsidRPr="005107B2">
              <w:rPr>
                <w:rStyle w:val="apple-converted-space"/>
                <w:rFonts w:eastAsiaTheme="majorEastAsia"/>
                <w:color w:val="000000"/>
                <w:sz w:val="22"/>
                <w:szCs w:val="22"/>
                <w:lang w:val="en-GB"/>
              </w:rPr>
              <w:t> </w:t>
            </w:r>
            <w:r w:rsidRPr="005107B2">
              <w:rPr>
                <w:rStyle w:val="Emphasis"/>
                <w:rFonts w:eastAsiaTheme="majorEastAsia"/>
                <w:i w:val="0"/>
                <w:iCs w:val="0"/>
                <w:color w:val="000000"/>
                <w:sz w:val="22"/>
                <w:szCs w:val="22"/>
                <w:lang w:val="en-GB"/>
              </w:rPr>
              <w:t>it</w:t>
            </w:r>
            <w:r w:rsidRPr="005107B2">
              <w:rPr>
                <w:rStyle w:val="apple-converted-space"/>
                <w:rFonts w:eastAsiaTheme="majorEastAsia"/>
                <w:i/>
                <w:iCs/>
                <w:color w:val="000000"/>
                <w:sz w:val="22"/>
                <w:szCs w:val="22"/>
                <w:lang w:val="en-GB"/>
              </w:rPr>
              <w:t> </w:t>
            </w:r>
            <w:r w:rsidRPr="005107B2">
              <w:rPr>
                <w:color w:val="000000"/>
                <w:sz w:val="22"/>
                <w:szCs w:val="22"/>
                <w:lang w:val="en-GB"/>
              </w:rPr>
              <w:t>often means declining to buy new products; for producers, it implies eliminating specific materials or inputs during manufacturing, or also refusing the need for the product altogether by offering an alternative.</w:t>
            </w:r>
          </w:p>
        </w:tc>
      </w:tr>
      <w:tr w:rsidR="005107B2" w:rsidRPr="005107B2" w14:paraId="37B7B28E" w14:textId="77777777" w:rsidTr="005107B2">
        <w:tc>
          <w:tcPr>
            <w:tcW w:w="1567" w:type="dxa"/>
            <w:hideMark/>
          </w:tcPr>
          <w:p w14:paraId="7A0B41FE"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1 Rethink</w:t>
            </w:r>
          </w:p>
        </w:tc>
        <w:tc>
          <w:tcPr>
            <w:tcW w:w="3117" w:type="dxa"/>
            <w:hideMark/>
          </w:tcPr>
          <w:p w14:paraId="1CEF9B32" w14:textId="77777777" w:rsidR="005107B2" w:rsidRPr="005107B2" w:rsidRDefault="005107B2" w:rsidP="0004339F">
            <w:pPr>
              <w:rPr>
                <w:color w:val="000000"/>
                <w:sz w:val="22"/>
                <w:szCs w:val="22"/>
                <w:lang w:val="en-GB"/>
              </w:rPr>
            </w:pPr>
            <w:r w:rsidRPr="005107B2">
              <w:rPr>
                <w:color w:val="000000"/>
                <w:sz w:val="22"/>
                <w:szCs w:val="22"/>
                <w:lang w:val="en-GB"/>
              </w:rPr>
              <w:t>Reconsider how products are designed, used, or provided (e.g. shifting ownership models or improving product use and maintenance).</w:t>
            </w:r>
          </w:p>
        </w:tc>
        <w:tc>
          <w:tcPr>
            <w:tcW w:w="4121" w:type="dxa"/>
            <w:hideMark/>
          </w:tcPr>
          <w:p w14:paraId="2F219E03" w14:textId="77777777" w:rsidR="005107B2" w:rsidRPr="005107B2" w:rsidRDefault="005107B2" w:rsidP="0004339F">
            <w:pPr>
              <w:rPr>
                <w:color w:val="000000"/>
                <w:sz w:val="22"/>
                <w:szCs w:val="22"/>
                <w:lang w:val="en-GB"/>
              </w:rPr>
            </w:pPr>
            <w:r w:rsidRPr="005107B2">
              <w:rPr>
                <w:color w:val="000000"/>
                <w:sz w:val="22"/>
                <w:szCs w:val="22"/>
                <w:lang w:val="en-GB"/>
              </w:rPr>
              <w:t>Often refers to rethinking business models or service models (such as product-as-a-service or shared use) to maximize product utility and longevity.</w:t>
            </w:r>
          </w:p>
        </w:tc>
      </w:tr>
      <w:tr w:rsidR="005107B2" w:rsidRPr="005107B2" w14:paraId="09E6F029" w14:textId="77777777" w:rsidTr="005107B2">
        <w:tc>
          <w:tcPr>
            <w:tcW w:w="1567" w:type="dxa"/>
            <w:hideMark/>
          </w:tcPr>
          <w:p w14:paraId="1D49C6C8"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2 Reduce</w:t>
            </w:r>
          </w:p>
        </w:tc>
        <w:tc>
          <w:tcPr>
            <w:tcW w:w="3117" w:type="dxa"/>
            <w:hideMark/>
          </w:tcPr>
          <w:p w14:paraId="325BAE4A" w14:textId="77777777" w:rsidR="005107B2" w:rsidRPr="005107B2" w:rsidRDefault="005107B2" w:rsidP="0004339F">
            <w:pPr>
              <w:rPr>
                <w:color w:val="000000"/>
                <w:sz w:val="22"/>
                <w:szCs w:val="22"/>
                <w:lang w:val="en-GB"/>
              </w:rPr>
            </w:pPr>
            <w:r w:rsidRPr="005107B2">
              <w:rPr>
                <w:color w:val="000000"/>
                <w:sz w:val="22"/>
                <w:szCs w:val="22"/>
                <w:lang w:val="en-GB"/>
              </w:rPr>
              <w:t>Use fewer raw materials and resources in products and services.</w:t>
            </w:r>
          </w:p>
        </w:tc>
        <w:tc>
          <w:tcPr>
            <w:tcW w:w="4121" w:type="dxa"/>
            <w:hideMark/>
          </w:tcPr>
          <w:p w14:paraId="023A193D" w14:textId="77777777" w:rsidR="005107B2" w:rsidRPr="005107B2" w:rsidRDefault="005107B2" w:rsidP="0004339F">
            <w:pPr>
              <w:rPr>
                <w:color w:val="000000"/>
                <w:sz w:val="22"/>
                <w:szCs w:val="22"/>
                <w:lang w:val="en-GB"/>
              </w:rPr>
            </w:pPr>
            <w:r w:rsidRPr="005107B2">
              <w:rPr>
                <w:color w:val="000000"/>
                <w:sz w:val="22"/>
                <w:szCs w:val="22"/>
                <w:lang w:val="en-GB"/>
              </w:rPr>
              <w:t>Commonly discussed in the context of dematerialization</w:t>
            </w:r>
            <w:r w:rsidRPr="005107B2">
              <w:rPr>
                <w:color w:val="000000" w:themeColor="text1"/>
                <w:sz w:val="22"/>
                <w:szCs w:val="22"/>
                <w:lang w:val="en-GB"/>
              </w:rPr>
              <w:t>—</w:t>
            </w:r>
            <w:r w:rsidRPr="005107B2">
              <w:rPr>
                <w:color w:val="000000"/>
                <w:sz w:val="22"/>
                <w:szCs w:val="22"/>
                <w:lang w:val="en-GB"/>
              </w:rPr>
              <w:t xml:space="preserve">minimizing material and energy per product. </w:t>
            </w:r>
            <w:r w:rsidRPr="005107B2">
              <w:rPr>
                <w:rStyle w:val="Emphasis"/>
                <w:rFonts w:eastAsiaTheme="majorEastAsia"/>
                <w:i w:val="0"/>
                <w:iCs w:val="0"/>
                <w:color w:val="000000"/>
                <w:sz w:val="22"/>
                <w:szCs w:val="22"/>
                <w:lang w:val="en-GB"/>
              </w:rPr>
              <w:t>Reduce</w:t>
            </w:r>
            <w:r w:rsidRPr="005107B2">
              <w:rPr>
                <w:rStyle w:val="apple-converted-space"/>
                <w:rFonts w:eastAsiaTheme="majorEastAsia"/>
                <w:i/>
                <w:iCs/>
                <w:color w:val="000000"/>
                <w:sz w:val="22"/>
                <w:szCs w:val="22"/>
                <w:lang w:val="en-GB"/>
              </w:rPr>
              <w:t> </w:t>
            </w:r>
            <w:r w:rsidRPr="005107B2">
              <w:rPr>
                <w:color w:val="000000"/>
                <w:sz w:val="22"/>
                <w:szCs w:val="22"/>
                <w:lang w:val="en-GB"/>
              </w:rPr>
              <w:t>frequently appears alongside</w:t>
            </w:r>
            <w:r w:rsidRPr="005107B2">
              <w:rPr>
                <w:rStyle w:val="apple-converted-space"/>
                <w:rFonts w:eastAsiaTheme="majorEastAsia"/>
                <w:color w:val="000000"/>
                <w:sz w:val="22"/>
                <w:szCs w:val="22"/>
                <w:lang w:val="en-GB"/>
              </w:rPr>
              <w:t> </w:t>
            </w:r>
            <w:r w:rsidRPr="005107B2">
              <w:rPr>
                <w:rStyle w:val="Strong"/>
                <w:rFonts w:eastAsiaTheme="majorEastAsia"/>
                <w:b w:val="0"/>
                <w:bCs w:val="0"/>
                <w:color w:val="000000"/>
                <w:sz w:val="22"/>
                <w:szCs w:val="22"/>
                <w:lang w:val="en-GB"/>
              </w:rPr>
              <w:t>R0 (Refuse)</w:t>
            </w:r>
            <w:r w:rsidRPr="005107B2">
              <w:rPr>
                <w:rStyle w:val="apple-converted-space"/>
                <w:rFonts w:eastAsiaTheme="majorEastAsia"/>
                <w:color w:val="000000"/>
                <w:sz w:val="22"/>
                <w:szCs w:val="22"/>
                <w:lang w:val="en-GB"/>
              </w:rPr>
              <w:t> </w:t>
            </w:r>
            <w:r w:rsidRPr="005107B2">
              <w:rPr>
                <w:color w:val="000000"/>
                <w:sz w:val="22"/>
                <w:szCs w:val="22"/>
                <w:lang w:val="en-GB"/>
              </w:rPr>
              <w:t>as a strategy to limit resource consumption.</w:t>
            </w:r>
          </w:p>
        </w:tc>
      </w:tr>
      <w:tr w:rsidR="005107B2" w:rsidRPr="005107B2" w14:paraId="35229A3B" w14:textId="77777777" w:rsidTr="005107B2">
        <w:tc>
          <w:tcPr>
            <w:tcW w:w="1567" w:type="dxa"/>
            <w:hideMark/>
          </w:tcPr>
          <w:p w14:paraId="7B9814CF"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3 Reuse</w:t>
            </w:r>
          </w:p>
        </w:tc>
        <w:tc>
          <w:tcPr>
            <w:tcW w:w="3117" w:type="dxa"/>
            <w:hideMark/>
          </w:tcPr>
          <w:p w14:paraId="146337B6" w14:textId="77777777" w:rsidR="005107B2" w:rsidRPr="005107B2" w:rsidRDefault="005107B2" w:rsidP="0004339F">
            <w:pPr>
              <w:rPr>
                <w:color w:val="000000"/>
                <w:sz w:val="22"/>
                <w:szCs w:val="22"/>
                <w:lang w:val="en-GB"/>
              </w:rPr>
            </w:pPr>
            <w:r w:rsidRPr="005107B2">
              <w:rPr>
                <w:color w:val="000000"/>
                <w:sz w:val="22"/>
                <w:szCs w:val="22"/>
                <w:lang w:val="en-GB"/>
              </w:rPr>
              <w:t>Use products again for the same purpose instead of discarding them.</w:t>
            </w:r>
          </w:p>
        </w:tc>
        <w:tc>
          <w:tcPr>
            <w:tcW w:w="4121" w:type="dxa"/>
            <w:hideMark/>
          </w:tcPr>
          <w:p w14:paraId="3D5D08AD" w14:textId="07B516DF" w:rsidR="005107B2" w:rsidRPr="005107B2" w:rsidRDefault="005107B2" w:rsidP="0004339F">
            <w:pPr>
              <w:rPr>
                <w:color w:val="000000"/>
                <w:sz w:val="22"/>
                <w:szCs w:val="22"/>
                <w:lang w:val="en-GB"/>
              </w:rPr>
            </w:pPr>
            <w:r w:rsidRPr="005107B2">
              <w:rPr>
                <w:color w:val="000000"/>
                <w:sz w:val="22"/>
                <w:szCs w:val="22"/>
                <w:lang w:val="en-GB"/>
              </w:rPr>
              <w:t>In consumer contexts,</w:t>
            </w:r>
            <w:r w:rsidRPr="005107B2">
              <w:rPr>
                <w:rStyle w:val="apple-converted-space"/>
                <w:rFonts w:eastAsiaTheme="majorEastAsia"/>
                <w:color w:val="000000"/>
                <w:sz w:val="22"/>
                <w:szCs w:val="22"/>
                <w:lang w:val="en-GB"/>
              </w:rPr>
              <w:t> </w:t>
            </w:r>
            <w:r w:rsidRPr="005107B2">
              <w:rPr>
                <w:rStyle w:val="Emphasis"/>
                <w:rFonts w:eastAsiaTheme="majorEastAsia"/>
                <w:i w:val="0"/>
                <w:iCs w:val="0"/>
                <w:color w:val="000000"/>
                <w:sz w:val="22"/>
                <w:szCs w:val="22"/>
                <w:lang w:val="en-GB"/>
              </w:rPr>
              <w:t>reuse</w:t>
            </w:r>
            <w:r w:rsidRPr="005107B2">
              <w:rPr>
                <w:rStyle w:val="apple-converted-space"/>
                <w:rFonts w:eastAsiaTheme="majorEastAsia"/>
                <w:color w:val="000000"/>
                <w:sz w:val="22"/>
                <w:szCs w:val="22"/>
                <w:lang w:val="en-GB"/>
              </w:rPr>
              <w:t> </w:t>
            </w:r>
            <w:r w:rsidRPr="005107B2">
              <w:rPr>
                <w:color w:val="000000"/>
                <w:sz w:val="22"/>
                <w:szCs w:val="22"/>
                <w:lang w:val="en-GB"/>
              </w:rPr>
              <w:t>typically involves buying or selling second-hand goods for continued use. In production contexts, some authors use</w:t>
            </w:r>
            <w:r w:rsidRPr="005107B2">
              <w:rPr>
                <w:rStyle w:val="apple-converted-space"/>
                <w:rFonts w:eastAsiaTheme="majorEastAsia"/>
                <w:color w:val="000000"/>
                <w:sz w:val="22"/>
                <w:szCs w:val="22"/>
                <w:lang w:val="en-GB"/>
              </w:rPr>
              <w:t> </w:t>
            </w:r>
            <w:r w:rsidRPr="005107B2">
              <w:rPr>
                <w:rStyle w:val="Emphasis"/>
                <w:rFonts w:eastAsiaTheme="majorEastAsia"/>
                <w:i w:val="0"/>
                <w:iCs w:val="0"/>
                <w:color w:val="000000"/>
                <w:sz w:val="22"/>
                <w:szCs w:val="22"/>
                <w:lang w:val="en-GB"/>
              </w:rPr>
              <w:t>reuse</w:t>
            </w:r>
            <w:r w:rsidRPr="005107B2">
              <w:rPr>
                <w:rStyle w:val="Emphasis"/>
                <w:rFonts w:eastAsiaTheme="majorEastAsia"/>
                <w:sz w:val="22"/>
                <w:szCs w:val="22"/>
              </w:rPr>
              <w:t> </w:t>
            </w:r>
            <w:r w:rsidRPr="005107B2">
              <w:rPr>
                <w:color w:val="000000"/>
                <w:sz w:val="22"/>
                <w:szCs w:val="22"/>
                <w:lang w:val="en-GB"/>
              </w:rPr>
              <w:t xml:space="preserve">to describe component reuse which may in fact indicate </w:t>
            </w:r>
            <w:r w:rsidRPr="005107B2">
              <w:rPr>
                <w:rStyle w:val="apple-converted-space"/>
                <w:rFonts w:eastAsiaTheme="majorEastAsia"/>
                <w:color w:val="000000"/>
                <w:sz w:val="22"/>
                <w:szCs w:val="22"/>
                <w:lang w:val="en-GB"/>
              </w:rPr>
              <w:t>R</w:t>
            </w:r>
            <w:r w:rsidRPr="005107B2">
              <w:rPr>
                <w:rStyle w:val="Strong"/>
                <w:rFonts w:eastAsiaTheme="majorEastAsia"/>
                <w:b w:val="0"/>
                <w:bCs w:val="0"/>
                <w:color w:val="000000"/>
                <w:sz w:val="22"/>
                <w:szCs w:val="22"/>
                <w:lang w:val="en-GB"/>
              </w:rPr>
              <w:t>6 (Remanufacture)</w:t>
            </w:r>
            <w:r w:rsidRPr="005107B2">
              <w:rPr>
                <w:rStyle w:val="apple-converted-space"/>
                <w:rFonts w:eastAsiaTheme="majorEastAsia"/>
                <w:color w:val="000000"/>
                <w:sz w:val="22"/>
                <w:szCs w:val="22"/>
                <w:lang w:val="en-GB"/>
              </w:rPr>
              <w:t xml:space="preserve"> or R7 (Repurpose) </w:t>
            </w:r>
            <w:r w:rsidRPr="005107B2">
              <w:rPr>
                <w:color w:val="000000"/>
                <w:sz w:val="22"/>
                <w:szCs w:val="22"/>
                <w:lang w:val="en-GB"/>
              </w:rPr>
              <w:t>where parts of old products are used in new products.</w:t>
            </w:r>
          </w:p>
        </w:tc>
      </w:tr>
      <w:tr w:rsidR="005107B2" w:rsidRPr="005107B2" w14:paraId="126810A7" w14:textId="77777777" w:rsidTr="005107B2">
        <w:tc>
          <w:tcPr>
            <w:tcW w:w="1567" w:type="dxa"/>
            <w:hideMark/>
          </w:tcPr>
          <w:p w14:paraId="0B83AAEB"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4 Repair</w:t>
            </w:r>
          </w:p>
        </w:tc>
        <w:tc>
          <w:tcPr>
            <w:tcW w:w="3117" w:type="dxa"/>
            <w:hideMark/>
          </w:tcPr>
          <w:p w14:paraId="5540B8E9" w14:textId="77777777" w:rsidR="005107B2" w:rsidRPr="005107B2" w:rsidRDefault="005107B2" w:rsidP="0004339F">
            <w:pPr>
              <w:rPr>
                <w:color w:val="000000"/>
                <w:sz w:val="22"/>
                <w:szCs w:val="22"/>
                <w:lang w:val="en-GB"/>
              </w:rPr>
            </w:pPr>
            <w:r w:rsidRPr="005107B2">
              <w:rPr>
                <w:color w:val="000000"/>
                <w:sz w:val="22"/>
                <w:szCs w:val="22"/>
                <w:lang w:val="en-GB"/>
              </w:rPr>
              <w:t>Extend a product’s life through maintenance and fixing of faults.</w:t>
            </w:r>
          </w:p>
        </w:tc>
        <w:tc>
          <w:tcPr>
            <w:tcW w:w="4121" w:type="dxa"/>
            <w:hideMark/>
          </w:tcPr>
          <w:p w14:paraId="2F029DAF" w14:textId="77777777" w:rsidR="005107B2" w:rsidRPr="005107B2" w:rsidRDefault="005107B2" w:rsidP="0004339F">
            <w:pPr>
              <w:rPr>
                <w:color w:val="000000"/>
                <w:sz w:val="22"/>
                <w:szCs w:val="22"/>
                <w:lang w:val="en-GB"/>
              </w:rPr>
            </w:pPr>
            <w:r w:rsidRPr="005107B2">
              <w:rPr>
                <w:sz w:val="22"/>
                <w:szCs w:val="22"/>
              </w:rPr>
              <w:t>Repair </w:t>
            </w:r>
            <w:r w:rsidRPr="005107B2">
              <w:rPr>
                <w:color w:val="000000"/>
                <w:sz w:val="22"/>
                <w:szCs w:val="22"/>
                <w:lang w:val="en-GB"/>
              </w:rPr>
              <w:t>is widely used in its intended sense—fixing items to extend their use. It is often mentioned alongside other life-extension strategies (</w:t>
            </w:r>
            <w:r w:rsidRPr="005107B2">
              <w:rPr>
                <w:sz w:val="22"/>
                <w:szCs w:val="22"/>
              </w:rPr>
              <w:t>R3 Reuse</w:t>
            </w:r>
            <w:r w:rsidRPr="005107B2">
              <w:rPr>
                <w:color w:val="000000"/>
                <w:sz w:val="22"/>
                <w:szCs w:val="22"/>
                <w:lang w:val="en-GB"/>
              </w:rPr>
              <w:t>,</w:t>
            </w:r>
            <w:r w:rsidRPr="005107B2">
              <w:rPr>
                <w:sz w:val="22"/>
                <w:szCs w:val="22"/>
              </w:rPr>
              <w:t> R5 Refurbish</w:t>
            </w:r>
            <w:r w:rsidRPr="005107B2">
              <w:rPr>
                <w:color w:val="000000"/>
                <w:sz w:val="22"/>
                <w:szCs w:val="22"/>
                <w:lang w:val="en-GB"/>
              </w:rPr>
              <w:t>,</w:t>
            </w:r>
            <w:r w:rsidRPr="005107B2">
              <w:rPr>
                <w:sz w:val="22"/>
                <w:szCs w:val="22"/>
              </w:rPr>
              <w:t> R6 Remanufacture</w:t>
            </w:r>
            <w:r w:rsidRPr="005107B2">
              <w:rPr>
                <w:color w:val="000000"/>
                <w:sz w:val="22"/>
                <w:szCs w:val="22"/>
                <w:lang w:val="en-GB"/>
              </w:rPr>
              <w:t>), though not all sources explicitly distinguish between these terms.</w:t>
            </w:r>
          </w:p>
        </w:tc>
      </w:tr>
      <w:tr w:rsidR="005107B2" w:rsidRPr="005107B2" w14:paraId="2C5E124E" w14:textId="77777777" w:rsidTr="005107B2">
        <w:tc>
          <w:tcPr>
            <w:tcW w:w="1567" w:type="dxa"/>
            <w:hideMark/>
          </w:tcPr>
          <w:p w14:paraId="3D53947C"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5 Refurbish</w:t>
            </w:r>
          </w:p>
        </w:tc>
        <w:tc>
          <w:tcPr>
            <w:tcW w:w="3117" w:type="dxa"/>
            <w:hideMark/>
          </w:tcPr>
          <w:p w14:paraId="4A742D44" w14:textId="77777777" w:rsidR="005107B2" w:rsidRPr="005107B2" w:rsidRDefault="005107B2" w:rsidP="0004339F">
            <w:pPr>
              <w:rPr>
                <w:color w:val="000000"/>
                <w:sz w:val="22"/>
                <w:szCs w:val="22"/>
                <w:lang w:val="en-GB"/>
              </w:rPr>
            </w:pPr>
            <w:r w:rsidRPr="005107B2">
              <w:rPr>
                <w:color w:val="000000"/>
                <w:sz w:val="22"/>
                <w:szCs w:val="22"/>
                <w:lang w:val="en-GB"/>
              </w:rPr>
              <w:t>Restore a used product into a</w:t>
            </w:r>
            <w:r w:rsidRPr="005107B2">
              <w:rPr>
                <w:rStyle w:val="apple-converted-space"/>
                <w:rFonts w:eastAsiaTheme="majorEastAsia"/>
                <w:color w:val="000000"/>
                <w:sz w:val="22"/>
                <w:szCs w:val="22"/>
                <w:lang w:val="en-GB"/>
              </w:rPr>
              <w:t> </w:t>
            </w:r>
            <w:r w:rsidRPr="005107B2">
              <w:rPr>
                <w:rStyle w:val="Emphasis"/>
                <w:rFonts w:eastAsiaTheme="majorEastAsia"/>
                <w:color w:val="000000"/>
                <w:sz w:val="22"/>
                <w:szCs w:val="22"/>
                <w:lang w:val="en-GB"/>
              </w:rPr>
              <w:t>like-new</w:t>
            </w:r>
            <w:r w:rsidRPr="005107B2">
              <w:rPr>
                <w:rStyle w:val="apple-converted-space"/>
                <w:rFonts w:eastAsiaTheme="majorEastAsia"/>
                <w:color w:val="000000"/>
                <w:sz w:val="22"/>
                <w:szCs w:val="22"/>
                <w:lang w:val="en-GB"/>
              </w:rPr>
              <w:t> </w:t>
            </w:r>
            <w:r w:rsidRPr="005107B2">
              <w:rPr>
                <w:color w:val="000000"/>
                <w:sz w:val="22"/>
                <w:szCs w:val="22"/>
                <w:lang w:val="en-GB"/>
              </w:rPr>
              <w:t>condition for extended use.</w:t>
            </w:r>
          </w:p>
        </w:tc>
        <w:tc>
          <w:tcPr>
            <w:tcW w:w="4121" w:type="dxa"/>
            <w:hideMark/>
          </w:tcPr>
          <w:p w14:paraId="65F969D6" w14:textId="77777777" w:rsidR="005107B2" w:rsidRPr="005107B2" w:rsidRDefault="005107B2" w:rsidP="0004339F">
            <w:pPr>
              <w:rPr>
                <w:color w:val="000000"/>
                <w:sz w:val="22"/>
                <w:szCs w:val="22"/>
                <w:lang w:val="en-GB"/>
              </w:rPr>
            </w:pPr>
            <w:r w:rsidRPr="005107B2">
              <w:rPr>
                <w:color w:val="000000"/>
                <w:sz w:val="22"/>
                <w:szCs w:val="22"/>
                <w:lang w:val="en-GB"/>
              </w:rPr>
              <w:t>Used in its intended sense especially in consumer contexts (e.g. consumers purchasing refurbished electronics). However, the term</w:t>
            </w:r>
            <w:r w:rsidRPr="005107B2" w:rsidDel="009C7AFE">
              <w:rPr>
                <w:rStyle w:val="Emphasis"/>
                <w:rFonts w:eastAsiaTheme="majorEastAsia"/>
                <w:color w:val="000000"/>
                <w:sz w:val="22"/>
                <w:szCs w:val="22"/>
                <w:lang w:val="en-GB"/>
              </w:rPr>
              <w:t xml:space="preserve"> </w:t>
            </w:r>
            <w:r w:rsidRPr="005107B2">
              <w:rPr>
                <w:color w:val="000000"/>
                <w:sz w:val="22"/>
                <w:szCs w:val="22"/>
                <w:lang w:val="en-GB"/>
              </w:rPr>
              <w:t>is not always explicitly used in literature; authors may simply describe this process as repairing and reselling products.</w:t>
            </w:r>
          </w:p>
        </w:tc>
      </w:tr>
      <w:tr w:rsidR="005107B2" w:rsidRPr="005107B2" w14:paraId="1F5F24D5" w14:textId="77777777" w:rsidTr="005107B2">
        <w:tc>
          <w:tcPr>
            <w:tcW w:w="1567" w:type="dxa"/>
            <w:hideMark/>
          </w:tcPr>
          <w:p w14:paraId="2FF112D4"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lastRenderedPageBreak/>
              <w:t>R6 Remanufacture</w:t>
            </w:r>
          </w:p>
        </w:tc>
        <w:tc>
          <w:tcPr>
            <w:tcW w:w="3117" w:type="dxa"/>
            <w:hideMark/>
          </w:tcPr>
          <w:p w14:paraId="4E6C1659" w14:textId="77777777" w:rsidR="005107B2" w:rsidRPr="005107B2" w:rsidRDefault="005107B2" w:rsidP="0004339F">
            <w:pPr>
              <w:rPr>
                <w:color w:val="000000"/>
                <w:sz w:val="22"/>
                <w:szCs w:val="22"/>
                <w:lang w:val="en-GB"/>
              </w:rPr>
            </w:pPr>
            <w:r w:rsidRPr="005107B2">
              <w:rPr>
                <w:color w:val="000000"/>
                <w:sz w:val="22"/>
                <w:szCs w:val="22"/>
                <w:lang w:val="en-GB"/>
              </w:rPr>
              <w:t>Rebuild a product (or create new products) using discarded or recovered parts, to serve the original purpose.</w:t>
            </w:r>
          </w:p>
        </w:tc>
        <w:tc>
          <w:tcPr>
            <w:tcW w:w="4121" w:type="dxa"/>
            <w:hideMark/>
          </w:tcPr>
          <w:p w14:paraId="23A22B2D" w14:textId="77777777" w:rsidR="005107B2" w:rsidRPr="005107B2" w:rsidRDefault="005107B2" w:rsidP="0004339F">
            <w:pPr>
              <w:rPr>
                <w:color w:val="000000"/>
                <w:sz w:val="22"/>
                <w:szCs w:val="22"/>
                <w:lang w:val="en-GB"/>
              </w:rPr>
            </w:pPr>
            <w:r w:rsidRPr="005107B2">
              <w:rPr>
                <w:color w:val="000000"/>
                <w:sz w:val="22"/>
                <w:szCs w:val="22"/>
                <w:lang w:val="en-GB"/>
              </w:rPr>
              <w:t>In consumer-focused discussions,</w:t>
            </w:r>
            <w:r w:rsidRPr="005107B2">
              <w:rPr>
                <w:rStyle w:val="apple-converted-space"/>
                <w:rFonts w:eastAsiaTheme="majorEastAsia"/>
                <w:color w:val="000000"/>
                <w:sz w:val="22"/>
                <w:szCs w:val="22"/>
                <w:lang w:val="en-GB"/>
              </w:rPr>
              <w:t> </w:t>
            </w:r>
            <w:r w:rsidRPr="005107B2">
              <w:rPr>
                <w:sz w:val="22"/>
                <w:szCs w:val="22"/>
              </w:rPr>
              <w:t>remanufacture appears when talking about the availability of remanufactured products (e.g. buying a remanufactured engine). In manufacturing literature, the process is sometimes not explicitly labelled</w:t>
            </w:r>
            <w:r w:rsidRPr="005107B2">
              <w:rPr>
                <w:rStyle w:val="apple-converted-space"/>
                <w:rFonts w:eastAsiaTheme="majorEastAsia"/>
                <w:color w:val="000000"/>
                <w:sz w:val="22"/>
                <w:szCs w:val="22"/>
                <w:lang w:val="en-GB"/>
              </w:rPr>
              <w:t> </w:t>
            </w:r>
            <w:r w:rsidRPr="005107B2">
              <w:rPr>
                <w:rStyle w:val="Emphasis"/>
                <w:rFonts w:eastAsiaTheme="majorEastAsia"/>
                <w:i w:val="0"/>
                <w:iCs w:val="0"/>
                <w:color w:val="000000"/>
                <w:sz w:val="22"/>
                <w:szCs w:val="22"/>
                <w:lang w:val="en-GB"/>
              </w:rPr>
              <w:t>remanufacturing</w:t>
            </w:r>
            <w:r w:rsidRPr="005107B2">
              <w:rPr>
                <w:rStyle w:val="apple-converted-space"/>
                <w:rFonts w:eastAsiaTheme="majorEastAsia"/>
                <w:color w:val="000000"/>
                <w:sz w:val="22"/>
                <w:szCs w:val="22"/>
                <w:lang w:val="en-GB"/>
              </w:rPr>
              <w:t> </w:t>
            </w:r>
            <w:r w:rsidRPr="005107B2">
              <w:rPr>
                <w:color w:val="000000"/>
                <w:sz w:val="22"/>
                <w:szCs w:val="22"/>
                <w:lang w:val="en-GB"/>
              </w:rPr>
              <w:t>– authors might refer to it as</w:t>
            </w:r>
            <w:r w:rsidRPr="005107B2">
              <w:rPr>
                <w:rStyle w:val="apple-converted-space"/>
                <w:rFonts w:eastAsiaTheme="majorEastAsia"/>
                <w:color w:val="000000"/>
                <w:sz w:val="22"/>
                <w:szCs w:val="22"/>
                <w:lang w:val="en-GB"/>
              </w:rPr>
              <w:t> </w:t>
            </w:r>
            <w:r w:rsidRPr="005107B2">
              <w:rPr>
                <w:rStyle w:val="Strong"/>
                <w:rFonts w:eastAsiaTheme="majorEastAsia"/>
                <w:b w:val="0"/>
                <w:bCs w:val="0"/>
                <w:color w:val="000000"/>
                <w:sz w:val="22"/>
                <w:szCs w:val="22"/>
                <w:lang w:val="en-GB"/>
              </w:rPr>
              <w:t>reuse of components</w:t>
            </w:r>
            <w:r w:rsidRPr="005107B2">
              <w:rPr>
                <w:color w:val="000000"/>
                <w:sz w:val="22"/>
                <w:szCs w:val="22"/>
                <w:lang w:val="en-GB"/>
              </w:rPr>
              <w:t>, effectively describing remanufacturing without using the term.</w:t>
            </w:r>
          </w:p>
        </w:tc>
      </w:tr>
      <w:tr w:rsidR="005107B2" w:rsidRPr="005107B2" w14:paraId="32568F7C" w14:textId="77777777" w:rsidTr="005107B2">
        <w:tc>
          <w:tcPr>
            <w:tcW w:w="1567" w:type="dxa"/>
            <w:hideMark/>
          </w:tcPr>
          <w:p w14:paraId="2014BDCC"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7 Repurpose</w:t>
            </w:r>
          </w:p>
        </w:tc>
        <w:tc>
          <w:tcPr>
            <w:tcW w:w="3117" w:type="dxa"/>
            <w:hideMark/>
          </w:tcPr>
          <w:p w14:paraId="56C1FA59" w14:textId="77777777" w:rsidR="005107B2" w:rsidRPr="005107B2" w:rsidRDefault="005107B2" w:rsidP="0004339F">
            <w:pPr>
              <w:rPr>
                <w:color w:val="000000"/>
                <w:sz w:val="22"/>
                <w:szCs w:val="22"/>
                <w:lang w:val="en-GB"/>
              </w:rPr>
            </w:pPr>
            <w:r w:rsidRPr="005107B2">
              <w:rPr>
                <w:color w:val="000000"/>
                <w:sz w:val="22"/>
                <w:szCs w:val="22"/>
                <w:lang w:val="en-GB"/>
              </w:rPr>
              <w:t>Reuse discarded product parts in a new product with a different purpose than the original.</w:t>
            </w:r>
          </w:p>
        </w:tc>
        <w:tc>
          <w:tcPr>
            <w:tcW w:w="4121" w:type="dxa"/>
            <w:hideMark/>
          </w:tcPr>
          <w:p w14:paraId="6AAE0DDC" w14:textId="77777777" w:rsidR="005107B2" w:rsidRPr="005107B2" w:rsidRDefault="005107B2" w:rsidP="0004339F">
            <w:pPr>
              <w:rPr>
                <w:color w:val="000000"/>
                <w:sz w:val="22"/>
                <w:szCs w:val="22"/>
                <w:lang w:val="en-GB"/>
              </w:rPr>
            </w:pPr>
            <w:r w:rsidRPr="005107B2">
              <w:rPr>
                <w:color w:val="000000"/>
                <w:sz w:val="22"/>
                <w:szCs w:val="22"/>
                <w:lang w:val="en-GB"/>
              </w:rPr>
              <w:t>Literature often discusses similar concepts as creative reuse or adaptation of materials (for instance, in frugal innovation examples where waste materials are given new functions).</w:t>
            </w:r>
          </w:p>
        </w:tc>
      </w:tr>
      <w:tr w:rsidR="005107B2" w:rsidRPr="005107B2" w14:paraId="2E450D25" w14:textId="77777777" w:rsidTr="005107B2">
        <w:trPr>
          <w:trHeight w:val="1595"/>
        </w:trPr>
        <w:tc>
          <w:tcPr>
            <w:tcW w:w="1567" w:type="dxa"/>
            <w:hideMark/>
          </w:tcPr>
          <w:p w14:paraId="3DCB445D"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8 Recycle</w:t>
            </w:r>
          </w:p>
        </w:tc>
        <w:tc>
          <w:tcPr>
            <w:tcW w:w="3117" w:type="dxa"/>
            <w:hideMark/>
          </w:tcPr>
          <w:p w14:paraId="3A0A8617" w14:textId="77777777" w:rsidR="005107B2" w:rsidRPr="005107B2" w:rsidRDefault="005107B2" w:rsidP="0004339F">
            <w:pPr>
              <w:rPr>
                <w:color w:val="000000"/>
                <w:sz w:val="22"/>
                <w:szCs w:val="22"/>
                <w:lang w:val="en-GB"/>
              </w:rPr>
            </w:pPr>
            <w:r w:rsidRPr="005107B2">
              <w:rPr>
                <w:color w:val="000000"/>
                <w:sz w:val="22"/>
                <w:szCs w:val="22"/>
                <w:lang w:val="en-GB"/>
              </w:rPr>
              <w:t>Process waste into raw materials for use in new products.</w:t>
            </w:r>
          </w:p>
        </w:tc>
        <w:tc>
          <w:tcPr>
            <w:tcW w:w="4121" w:type="dxa"/>
            <w:hideMark/>
          </w:tcPr>
          <w:p w14:paraId="40C7062F" w14:textId="77777777" w:rsidR="005107B2" w:rsidRPr="005107B2" w:rsidRDefault="005107B2" w:rsidP="0004339F">
            <w:pPr>
              <w:rPr>
                <w:i/>
                <w:iCs/>
                <w:color w:val="000000"/>
                <w:sz w:val="22"/>
                <w:szCs w:val="22"/>
                <w:lang w:val="en-GB"/>
              </w:rPr>
            </w:pPr>
            <w:r w:rsidRPr="005107B2">
              <w:rPr>
                <w:rStyle w:val="Emphasis"/>
                <w:rFonts w:eastAsiaTheme="majorEastAsia"/>
                <w:i w:val="0"/>
                <w:iCs w:val="0"/>
                <w:color w:val="000000"/>
                <w:sz w:val="22"/>
                <w:szCs w:val="22"/>
                <w:lang w:val="en-GB"/>
              </w:rPr>
              <w:t>Recycle</w:t>
            </w:r>
            <w:r w:rsidRPr="005107B2">
              <w:rPr>
                <w:rStyle w:val="apple-converted-space"/>
                <w:rFonts w:eastAsiaTheme="majorEastAsia"/>
                <w:i/>
                <w:iCs/>
                <w:color w:val="000000"/>
                <w:sz w:val="22"/>
                <w:szCs w:val="22"/>
                <w:lang w:val="en-GB"/>
              </w:rPr>
              <w:t> </w:t>
            </w:r>
            <w:r w:rsidRPr="005107B2">
              <w:rPr>
                <w:color w:val="000000"/>
                <w:sz w:val="22"/>
                <w:szCs w:val="22"/>
                <w:lang w:val="en-GB"/>
              </w:rPr>
              <w:t>is used in the conventional way (materials recovery from waste). Some authors also emphasize designing products with recycled materials, which ties this strategy to</w:t>
            </w:r>
            <w:r w:rsidRPr="005107B2">
              <w:rPr>
                <w:rStyle w:val="apple-converted-space"/>
                <w:rFonts w:eastAsiaTheme="majorEastAsia"/>
                <w:color w:val="000000"/>
                <w:sz w:val="22"/>
                <w:szCs w:val="22"/>
                <w:lang w:val="en-GB"/>
              </w:rPr>
              <w:t> </w:t>
            </w:r>
            <w:r w:rsidRPr="005107B2">
              <w:rPr>
                <w:rStyle w:val="Strong"/>
                <w:rFonts w:eastAsiaTheme="majorEastAsia"/>
                <w:b w:val="0"/>
                <w:bCs w:val="0"/>
                <w:color w:val="000000"/>
                <w:sz w:val="22"/>
                <w:szCs w:val="22"/>
                <w:lang w:val="en-GB"/>
              </w:rPr>
              <w:t>R2 (Reduce)</w:t>
            </w:r>
            <w:r w:rsidRPr="005107B2">
              <w:rPr>
                <w:rStyle w:val="apple-converted-space"/>
                <w:rFonts w:eastAsiaTheme="majorEastAsia"/>
                <w:color w:val="000000"/>
                <w:sz w:val="22"/>
                <w:szCs w:val="22"/>
                <w:lang w:val="en-GB"/>
              </w:rPr>
              <w:t> </w:t>
            </w:r>
            <w:r w:rsidRPr="005107B2">
              <w:rPr>
                <w:color w:val="000000"/>
                <w:sz w:val="22"/>
                <w:szCs w:val="22"/>
                <w:lang w:val="en-GB"/>
              </w:rPr>
              <w:t>or</w:t>
            </w:r>
            <w:r w:rsidRPr="005107B2">
              <w:rPr>
                <w:rStyle w:val="apple-converted-space"/>
                <w:rFonts w:eastAsiaTheme="majorEastAsia"/>
                <w:color w:val="000000"/>
                <w:sz w:val="22"/>
                <w:szCs w:val="22"/>
                <w:lang w:val="en-GB"/>
              </w:rPr>
              <w:t> </w:t>
            </w:r>
            <w:r w:rsidRPr="005107B2">
              <w:rPr>
                <w:rStyle w:val="Strong"/>
                <w:rFonts w:eastAsiaTheme="majorEastAsia"/>
                <w:b w:val="0"/>
                <w:bCs w:val="0"/>
                <w:color w:val="000000"/>
                <w:sz w:val="22"/>
                <w:szCs w:val="22"/>
                <w:lang w:val="en-GB"/>
              </w:rPr>
              <w:t>R0 (Refuse)</w:t>
            </w:r>
            <w:r w:rsidRPr="005107B2">
              <w:rPr>
                <w:rStyle w:val="apple-converted-space"/>
                <w:rFonts w:eastAsiaTheme="majorEastAsia"/>
                <w:color w:val="000000"/>
                <w:sz w:val="22"/>
                <w:szCs w:val="22"/>
                <w:lang w:val="en-GB"/>
              </w:rPr>
              <w:t> </w:t>
            </w:r>
            <w:r w:rsidRPr="005107B2">
              <w:rPr>
                <w:color w:val="000000"/>
                <w:sz w:val="22"/>
                <w:szCs w:val="22"/>
                <w:lang w:val="en-GB"/>
              </w:rPr>
              <w:t>by cutting down the need for virgin inputs.</w:t>
            </w:r>
          </w:p>
        </w:tc>
      </w:tr>
      <w:tr w:rsidR="005107B2" w:rsidRPr="005107B2" w14:paraId="75341E52" w14:textId="77777777" w:rsidTr="005107B2">
        <w:tc>
          <w:tcPr>
            <w:tcW w:w="1567" w:type="dxa"/>
            <w:hideMark/>
          </w:tcPr>
          <w:p w14:paraId="2A1616A4" w14:textId="77777777" w:rsidR="005107B2" w:rsidRPr="005107B2" w:rsidRDefault="005107B2" w:rsidP="0004339F">
            <w:pPr>
              <w:rPr>
                <w:color w:val="000000"/>
                <w:sz w:val="22"/>
                <w:szCs w:val="22"/>
                <w:lang w:val="en-GB"/>
              </w:rPr>
            </w:pPr>
            <w:r w:rsidRPr="005107B2">
              <w:rPr>
                <w:rStyle w:val="Strong"/>
                <w:rFonts w:eastAsiaTheme="majorEastAsia"/>
                <w:b w:val="0"/>
                <w:bCs w:val="0"/>
                <w:color w:val="000000"/>
                <w:sz w:val="22"/>
                <w:szCs w:val="22"/>
                <w:lang w:val="en-GB"/>
              </w:rPr>
              <w:t>R9 Recover</w:t>
            </w:r>
          </w:p>
        </w:tc>
        <w:tc>
          <w:tcPr>
            <w:tcW w:w="3117" w:type="dxa"/>
            <w:hideMark/>
          </w:tcPr>
          <w:p w14:paraId="2C6F4F05" w14:textId="77777777" w:rsidR="005107B2" w:rsidRPr="005107B2" w:rsidRDefault="005107B2" w:rsidP="0004339F">
            <w:pPr>
              <w:rPr>
                <w:color w:val="000000"/>
                <w:sz w:val="22"/>
                <w:szCs w:val="22"/>
                <w:lang w:val="en-GB"/>
              </w:rPr>
            </w:pPr>
            <w:r w:rsidRPr="005107B2">
              <w:rPr>
                <w:color w:val="000000"/>
                <w:sz w:val="22"/>
                <w:szCs w:val="22"/>
                <w:lang w:val="en-GB"/>
              </w:rPr>
              <w:t>Retrieve remaining value from waste, often through energy recovery (e.g. incineration with energy capture) when material recycling isn’t feasible.</w:t>
            </w:r>
          </w:p>
        </w:tc>
        <w:tc>
          <w:tcPr>
            <w:tcW w:w="4121" w:type="dxa"/>
            <w:hideMark/>
          </w:tcPr>
          <w:p w14:paraId="45374A8F" w14:textId="77777777" w:rsidR="005107B2" w:rsidRPr="005107B2" w:rsidRDefault="005107B2" w:rsidP="0004339F">
            <w:pPr>
              <w:rPr>
                <w:color w:val="000000"/>
                <w:sz w:val="22"/>
                <w:szCs w:val="22"/>
                <w:lang w:val="en-GB"/>
              </w:rPr>
            </w:pPr>
            <w:r w:rsidRPr="005107B2">
              <w:rPr>
                <w:color w:val="000000"/>
                <w:sz w:val="22"/>
                <w:szCs w:val="22"/>
                <w:lang w:val="en-GB"/>
              </w:rPr>
              <w:t>The term</w:t>
            </w:r>
            <w:r w:rsidRPr="005107B2">
              <w:rPr>
                <w:rStyle w:val="apple-converted-space"/>
                <w:rFonts w:eastAsiaTheme="majorEastAsia"/>
                <w:color w:val="000000"/>
                <w:sz w:val="22"/>
                <w:szCs w:val="22"/>
                <w:lang w:val="en-GB"/>
              </w:rPr>
              <w:t> </w:t>
            </w:r>
            <w:r w:rsidRPr="005107B2">
              <w:rPr>
                <w:rStyle w:val="Emphasis"/>
                <w:rFonts w:eastAsiaTheme="majorEastAsia"/>
                <w:i w:val="0"/>
                <w:iCs w:val="0"/>
                <w:color w:val="000000"/>
                <w:sz w:val="22"/>
                <w:szCs w:val="22"/>
                <w:lang w:val="en-GB"/>
              </w:rPr>
              <w:t>recover</w:t>
            </w:r>
            <w:r w:rsidRPr="005107B2">
              <w:rPr>
                <w:rStyle w:val="apple-converted-space"/>
                <w:rFonts w:eastAsiaTheme="majorEastAsia"/>
                <w:i/>
                <w:iCs/>
                <w:color w:val="000000"/>
                <w:sz w:val="22"/>
                <w:szCs w:val="22"/>
                <w:lang w:val="en-GB"/>
              </w:rPr>
              <w:t> </w:t>
            </w:r>
            <w:r w:rsidRPr="005107B2">
              <w:rPr>
                <w:color w:val="000000"/>
                <w:sz w:val="22"/>
                <w:szCs w:val="22"/>
                <w:lang w:val="en-GB"/>
              </w:rPr>
              <w:t>is applied variably. Most sources use</w:t>
            </w:r>
            <w:r w:rsidRPr="005107B2">
              <w:rPr>
                <w:rStyle w:val="apple-converted-space"/>
                <w:rFonts w:eastAsiaTheme="majorEastAsia"/>
                <w:i/>
                <w:iCs/>
                <w:color w:val="000000"/>
                <w:sz w:val="22"/>
                <w:szCs w:val="22"/>
                <w:lang w:val="en-GB"/>
              </w:rPr>
              <w:t> </w:t>
            </w:r>
            <w:r w:rsidRPr="005107B2">
              <w:rPr>
                <w:rStyle w:val="Emphasis"/>
                <w:rFonts w:eastAsiaTheme="majorEastAsia"/>
                <w:i w:val="0"/>
                <w:iCs w:val="0"/>
                <w:color w:val="000000"/>
                <w:sz w:val="22"/>
                <w:szCs w:val="22"/>
                <w:lang w:val="en-GB"/>
              </w:rPr>
              <w:t>recovery</w:t>
            </w:r>
            <w:r w:rsidRPr="005107B2">
              <w:rPr>
                <w:rStyle w:val="apple-converted-space"/>
                <w:rFonts w:eastAsiaTheme="majorEastAsia"/>
                <w:i/>
                <w:iCs/>
                <w:color w:val="000000"/>
                <w:sz w:val="22"/>
                <w:szCs w:val="22"/>
                <w:lang w:val="en-GB"/>
              </w:rPr>
              <w:t> </w:t>
            </w:r>
            <w:r w:rsidRPr="005107B2">
              <w:rPr>
                <w:color w:val="000000"/>
                <w:sz w:val="22"/>
                <w:szCs w:val="22"/>
                <w:lang w:val="en-GB"/>
              </w:rPr>
              <w:t>to mean energy recovery from waste, while some include material recovery in this term. In fact, authors often treat recovery as a subset of recycling (e.g. discussing waste recycling processes that implicitly include energy recovery) without always distinguishing the two.</w:t>
            </w:r>
          </w:p>
        </w:tc>
      </w:tr>
    </w:tbl>
    <w:p w14:paraId="1A2A5FD1" w14:textId="77777777" w:rsidR="00872D6A" w:rsidRDefault="00872D6A" w:rsidP="00872D6A"/>
    <w:p w14:paraId="34A835B0" w14:textId="2A71D97D" w:rsidR="005107B2" w:rsidRPr="007620A2" w:rsidRDefault="005107B2" w:rsidP="005107B2">
      <w:pPr>
        <w:pStyle w:val="Heading1"/>
        <w:numPr>
          <w:ilvl w:val="0"/>
          <w:numId w:val="1"/>
        </w:numPr>
        <w:ind w:left="284" w:hanging="284"/>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 xml:space="preserve">Supplementary Table </w:t>
      </w:r>
      <w:r w:rsidR="007620A2">
        <w:rPr>
          <w:rFonts w:ascii="Times New Roman" w:eastAsia="Times New Roman" w:hAnsi="Times New Roman" w:cs="Times New Roman"/>
          <w:b/>
          <w:bCs/>
          <w:color w:val="000000" w:themeColor="text1"/>
          <w:sz w:val="24"/>
          <w:szCs w:val="24"/>
          <w:lang w:eastAsia="en-GB"/>
        </w:rPr>
        <w:t>S</w:t>
      </w:r>
      <w:r>
        <w:rPr>
          <w:rFonts w:ascii="Times New Roman" w:eastAsia="Times New Roman" w:hAnsi="Times New Roman" w:cs="Times New Roman"/>
          <w:b/>
          <w:bCs/>
          <w:color w:val="000000" w:themeColor="text1"/>
          <w:sz w:val="24"/>
          <w:szCs w:val="24"/>
          <w:lang w:eastAsia="en-GB"/>
        </w:rPr>
        <w:t>2</w:t>
      </w:r>
      <w:r w:rsidR="007620A2">
        <w:rPr>
          <w:rFonts w:ascii="Times New Roman" w:eastAsia="Times New Roman" w:hAnsi="Times New Roman" w:cs="Times New Roman"/>
          <w:b/>
          <w:bCs/>
          <w:color w:val="000000" w:themeColor="text1"/>
          <w:sz w:val="24"/>
          <w:szCs w:val="24"/>
          <w:lang w:eastAsia="en-GB"/>
        </w:rPr>
        <w:t xml:space="preserve">. </w:t>
      </w:r>
      <w:r w:rsidRPr="007620A2">
        <w:rPr>
          <w:rFonts w:ascii="Times New Roman" w:eastAsia="Times New Roman" w:hAnsi="Times New Roman" w:cs="Times New Roman"/>
          <w:b/>
          <w:bCs/>
          <w:color w:val="000000" w:themeColor="text1"/>
          <w:sz w:val="24"/>
          <w:szCs w:val="24"/>
          <w:lang w:eastAsia="en-GB"/>
        </w:rPr>
        <w:t>Barriers to circular economy implementation in the EEE sector identified in the literature</w:t>
      </w:r>
    </w:p>
    <w:p w14:paraId="34205F34" w14:textId="77777777" w:rsidR="005107B2" w:rsidRPr="005107B2" w:rsidRDefault="005107B2" w:rsidP="005107B2"/>
    <w:p w14:paraId="146FECD0" w14:textId="78BF2C44" w:rsidR="00772178" w:rsidRDefault="005107B2" w:rsidP="005107B2">
      <w:pPr>
        <w:ind w:right="-46"/>
        <w:jc w:val="both"/>
      </w:pPr>
      <w:r w:rsidRPr="005107B2">
        <w:rPr>
          <w:color w:val="0E0E0E"/>
          <w:sz w:val="21"/>
          <w:szCs w:val="21"/>
        </w:rPr>
        <w:t>Description: This table presents the full set of barriers identified through the systematic review. Barriers are grouped into thematic categories and derived inductively from the coded corpus. They reflect behavioural, market, infrastructural, technological, and policy-related constraints affecting circular economy strategies across design, use-phase, and end-of-life stages.</w:t>
      </w:r>
    </w:p>
    <w:p w14:paraId="298B0F71" w14:textId="77777777" w:rsidR="005107B2" w:rsidRPr="005107B2" w:rsidRDefault="005107B2" w:rsidP="005107B2">
      <w:pPr>
        <w:ind w:right="-46"/>
        <w:jc w:val="both"/>
      </w:pPr>
    </w:p>
    <w:p w14:paraId="5E5B360E" w14:textId="53F29D9D" w:rsidR="007B0792" w:rsidRPr="005107B2" w:rsidRDefault="007B0792" w:rsidP="00872D6A">
      <w:pPr>
        <w:rPr>
          <w:rFonts w:eastAsiaTheme="minorHAnsi"/>
          <w:kern w:val="2"/>
          <w14:ligatures w14:val="standardContextual"/>
        </w:rPr>
      </w:pPr>
    </w:p>
    <w:tbl>
      <w:tblPr>
        <w:tblW w:w="9067" w:type="dxa"/>
        <w:tblInd w:w="279" w:type="dxa"/>
        <w:tblLayout w:type="fixed"/>
        <w:tblLook w:val="04A0" w:firstRow="1" w:lastRow="0" w:firstColumn="1" w:lastColumn="0" w:noHBand="0" w:noVBand="1"/>
      </w:tblPr>
      <w:tblGrid>
        <w:gridCol w:w="1555"/>
        <w:gridCol w:w="1559"/>
        <w:gridCol w:w="2834"/>
        <w:gridCol w:w="3119"/>
      </w:tblGrid>
      <w:tr w:rsidR="00772178" w:rsidRPr="005107B2" w14:paraId="33EAA0FC" w14:textId="77777777" w:rsidTr="005107B2">
        <w:trPr>
          <w:trHeight w:val="320"/>
        </w:trPr>
        <w:tc>
          <w:tcPr>
            <w:tcW w:w="1555" w:type="dxa"/>
            <w:tcBorders>
              <w:top w:val="single" w:sz="4" w:space="0" w:color="auto"/>
              <w:left w:val="single" w:sz="4" w:space="0" w:color="auto"/>
              <w:bottom w:val="single" w:sz="4" w:space="0" w:color="auto"/>
              <w:right w:val="single" w:sz="4" w:space="0" w:color="auto"/>
            </w:tcBorders>
            <w:noWrap/>
            <w:vAlign w:val="center"/>
            <w:hideMark/>
          </w:tcPr>
          <w:p w14:paraId="42F30991" w14:textId="77777777" w:rsidR="00772178" w:rsidRPr="005107B2" w:rsidRDefault="00772178" w:rsidP="00102B4F">
            <w:pPr>
              <w:ind w:left="223" w:hanging="142"/>
              <w:jc w:val="center"/>
              <w:rPr>
                <w:b/>
                <w:bCs/>
                <w:color w:val="000000"/>
                <w:sz w:val="22"/>
                <w:szCs w:val="22"/>
              </w:rPr>
            </w:pPr>
            <w:r w:rsidRPr="005107B2">
              <w:rPr>
                <w:b/>
                <w:bCs/>
                <w:color w:val="000000"/>
                <w:sz w:val="22"/>
                <w:szCs w:val="22"/>
              </w:rPr>
              <w:t>Barrier</w:t>
            </w:r>
          </w:p>
        </w:tc>
        <w:tc>
          <w:tcPr>
            <w:tcW w:w="1559" w:type="dxa"/>
            <w:tcBorders>
              <w:top w:val="single" w:sz="4" w:space="0" w:color="auto"/>
              <w:left w:val="nil"/>
              <w:bottom w:val="single" w:sz="4" w:space="0" w:color="auto"/>
              <w:right w:val="nil"/>
            </w:tcBorders>
            <w:noWrap/>
            <w:vAlign w:val="center"/>
            <w:hideMark/>
          </w:tcPr>
          <w:p w14:paraId="00C2DD57" w14:textId="77777777" w:rsidR="00772178" w:rsidRPr="005107B2" w:rsidRDefault="00772178" w:rsidP="00102B4F">
            <w:pPr>
              <w:rPr>
                <w:b/>
                <w:bCs/>
                <w:color w:val="000000"/>
                <w:sz w:val="22"/>
                <w:szCs w:val="22"/>
              </w:rPr>
            </w:pPr>
            <w:r w:rsidRPr="005107B2">
              <w:rPr>
                <w:b/>
                <w:bCs/>
                <w:color w:val="000000"/>
                <w:sz w:val="22"/>
                <w:szCs w:val="22"/>
              </w:rPr>
              <w:t>Sub-category</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4EB20807" w14:textId="77777777" w:rsidR="00772178" w:rsidRPr="005107B2" w:rsidRDefault="00772178" w:rsidP="00102B4F">
            <w:pPr>
              <w:rPr>
                <w:b/>
                <w:bCs/>
                <w:color w:val="000000"/>
                <w:sz w:val="22"/>
                <w:szCs w:val="22"/>
              </w:rPr>
            </w:pPr>
            <w:r w:rsidRPr="005107B2">
              <w:rPr>
                <w:b/>
                <w:bCs/>
                <w:color w:val="000000"/>
                <w:sz w:val="22"/>
                <w:szCs w:val="22"/>
              </w:rPr>
              <w:t>Description</w:t>
            </w:r>
          </w:p>
        </w:tc>
        <w:tc>
          <w:tcPr>
            <w:tcW w:w="3119" w:type="dxa"/>
            <w:tcBorders>
              <w:top w:val="single" w:sz="4" w:space="0" w:color="auto"/>
              <w:left w:val="nil"/>
              <w:bottom w:val="single" w:sz="4" w:space="0" w:color="auto"/>
              <w:right w:val="single" w:sz="4" w:space="0" w:color="auto"/>
            </w:tcBorders>
            <w:noWrap/>
            <w:vAlign w:val="center"/>
            <w:hideMark/>
          </w:tcPr>
          <w:p w14:paraId="1EEAE1F1" w14:textId="77777777" w:rsidR="00772178" w:rsidRPr="005107B2" w:rsidRDefault="00772178" w:rsidP="00102B4F">
            <w:pPr>
              <w:rPr>
                <w:b/>
                <w:bCs/>
                <w:color w:val="000000"/>
                <w:sz w:val="22"/>
                <w:szCs w:val="22"/>
              </w:rPr>
            </w:pPr>
            <w:r w:rsidRPr="005107B2">
              <w:rPr>
                <w:b/>
                <w:bCs/>
                <w:color w:val="000000"/>
                <w:sz w:val="22"/>
                <w:szCs w:val="22"/>
              </w:rPr>
              <w:t>Cited in</w:t>
            </w:r>
          </w:p>
        </w:tc>
      </w:tr>
      <w:tr w:rsidR="00772178" w:rsidRPr="005107B2" w14:paraId="0AA0B4D1"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4B2EB37F" w14:textId="77777777" w:rsidR="00772178" w:rsidRPr="005107B2" w:rsidRDefault="00772178" w:rsidP="00102B4F">
            <w:pPr>
              <w:rPr>
                <w:color w:val="000000"/>
                <w:sz w:val="22"/>
                <w:szCs w:val="22"/>
              </w:rPr>
            </w:pPr>
            <w:r w:rsidRPr="005107B2">
              <w:rPr>
                <w:color w:val="000000"/>
                <w:sz w:val="22"/>
                <w:szCs w:val="22"/>
              </w:rPr>
              <w:t>Attitude and Behaviour</w:t>
            </w:r>
          </w:p>
        </w:tc>
        <w:tc>
          <w:tcPr>
            <w:tcW w:w="1559" w:type="dxa"/>
            <w:tcBorders>
              <w:top w:val="nil"/>
              <w:left w:val="nil"/>
              <w:bottom w:val="single" w:sz="4" w:space="0" w:color="auto"/>
              <w:right w:val="nil"/>
            </w:tcBorders>
            <w:noWrap/>
            <w:vAlign w:val="center"/>
            <w:hideMark/>
          </w:tcPr>
          <w:p w14:paraId="59A8E1B5" w14:textId="77777777" w:rsidR="00772178" w:rsidRPr="005107B2" w:rsidRDefault="00772178" w:rsidP="00102B4F">
            <w:pPr>
              <w:rPr>
                <w:color w:val="000000"/>
                <w:sz w:val="22"/>
                <w:szCs w:val="22"/>
              </w:rPr>
            </w:pPr>
            <w:r w:rsidRPr="005107B2">
              <w:rPr>
                <w:color w:val="000000"/>
                <w:sz w:val="22"/>
                <w:szCs w:val="22"/>
              </w:rPr>
              <w:t>Consumer Belief</w:t>
            </w:r>
          </w:p>
        </w:tc>
        <w:tc>
          <w:tcPr>
            <w:tcW w:w="2834" w:type="dxa"/>
            <w:tcBorders>
              <w:top w:val="nil"/>
              <w:left w:val="single" w:sz="4" w:space="0" w:color="auto"/>
              <w:bottom w:val="single" w:sz="4" w:space="0" w:color="auto"/>
              <w:right w:val="single" w:sz="4" w:space="0" w:color="auto"/>
            </w:tcBorders>
            <w:noWrap/>
            <w:vAlign w:val="center"/>
            <w:hideMark/>
          </w:tcPr>
          <w:p w14:paraId="3EE7BD0A" w14:textId="77777777" w:rsidR="00772178" w:rsidRPr="005107B2" w:rsidRDefault="00772178" w:rsidP="00102B4F">
            <w:pPr>
              <w:rPr>
                <w:color w:val="000000"/>
                <w:sz w:val="22"/>
                <w:szCs w:val="22"/>
              </w:rPr>
            </w:pPr>
            <w:r w:rsidRPr="005107B2">
              <w:rPr>
                <w:color w:val="000000"/>
                <w:sz w:val="22"/>
                <w:szCs w:val="22"/>
              </w:rPr>
              <w:t>Psychological and cultural barriers driven by perceptions of quality, reliability, and status.</w:t>
            </w:r>
          </w:p>
        </w:tc>
        <w:tc>
          <w:tcPr>
            <w:tcW w:w="3119" w:type="dxa"/>
            <w:tcBorders>
              <w:top w:val="nil"/>
              <w:left w:val="nil"/>
              <w:bottom w:val="single" w:sz="4" w:space="0" w:color="auto"/>
              <w:right w:val="single" w:sz="4" w:space="0" w:color="auto"/>
            </w:tcBorders>
            <w:noWrap/>
            <w:vAlign w:val="center"/>
          </w:tcPr>
          <w:p w14:paraId="5B4BEBC4" w14:textId="11FD7784" w:rsidR="00772178" w:rsidRPr="005107B2" w:rsidRDefault="008303F1"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WobQMVtA","properties":{"formattedCitation":"[1], [2], [3], [4], [5], [6], [7], [8], [9], [10], [11], [12]","plainCitation":"[1], [2], [3], [4], [5], [6], [7], [8], [9], [10], [11], [12]","noteIndex":0},"citationItems":[{"id":128,"uris":["http://zotero.org/users/local/DRg0K6GL/items/XWM77CQ5"],"itemData":{"id":128,"type":"article-journal","container-title":"The Design Journal","DOI":"10.1080/14606925.2018.1472856","ISSN":"1460-6925, 1756-3062","issue":"4","journalAbbreviation":"The Design Journal","language":"en","page":"499-520","source":"DOI.org (Crossref)","title":"‘If It Ain’t Broke, Don’t Explain It’: The Influence of Visual and Verbal Information about Prior Use on Consumers’ Evaluations of Refurbished Electronics","title-short":"‘If It Ain’t Broke, Don’t Explain It’","volume":"21","author":[{"family":"Mugge","given":"Ruth"},{"family":"De Jong","given":"Wytske"},{"family":"Person","given":"Oscar"},{"family":"Hultink","given":"Erik Jan"}],"issued":{"date-parts":[["2018",7,4]]}}},{"id":156,"uris":["http://zotero.org/users/local/DRg0K6GL/items/5VCE2JYL"],"itemData":{"id":156,"type":"article-journal","abstract":"In recent years, electrical and electronic products (e-products) have been central to the discussion of resource sustainability due to their growing demand, use of critical resources, and challenges in managing the resulting waste stream (e-waste). As such, the concept of circular economy, which seeks to ‘design out’ waste by better products, practices and business models, is deemed to be very relevant for e-products. The nature of circular systems mandates a collective eﬀort of businesses, consumers, and governments. While the techno-economic sides of the circular economy have attracted large attention in recent years, the role of consumer behavior – a critical factor in deﬁning the long-term success of ‘sustainable production and consumption’ initiatives – remains less explored. In this context, this paper explores the potential of integrating lessons from behavioral sciences to facilitate circular economy in e-waste management. It oﬀers a review of prominent behavioral theories and their application in the context of sustainable consumption and pro-environmental behaviors. Finally, the paper identiﬁes opportunities for behavioral interventions in improving e-waste management and in achieving a more circular economy.","container-title":"Resources, Conservation &amp; Recycling: X","DOI":"10.1016/j.rcrx.2020.100035","ISSN":"2590289X","journalAbbreviation":"Resources, Conservation &amp; Recycling: X","language":"en","page":"100035","source":"DOI.org (Crossref)","title":"Behavioral change for the circular economy: A review with focus on electronic waste management in the EU","title-short":"Behavioral change for the circular economy","volume":"6","author":[{"family":"Parajuly","given":"Keshav"},{"family":"Fitzpatrick","given":"Colin"},{"family":"Muldoon","given":"Orla"},{"family":"Kuehr","given":"Ruediger"}],"issued":{"date-parts":[["2020",5]]}}},{"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 [2], [3], [4], [5], [6], [7], [8], [9], [10], [11], [12]</w:t>
            </w:r>
            <w:r w:rsidRPr="005107B2">
              <w:rPr>
                <w:color w:val="000000"/>
                <w:sz w:val="22"/>
                <w:szCs w:val="22"/>
              </w:rPr>
              <w:fldChar w:fldCharType="end"/>
            </w:r>
            <w:r w:rsidR="00772178" w:rsidRPr="005107B2">
              <w:rPr>
                <w:color w:val="000000"/>
                <w:sz w:val="22"/>
                <w:szCs w:val="22"/>
              </w:rPr>
              <w:br/>
            </w:r>
          </w:p>
        </w:tc>
      </w:tr>
      <w:tr w:rsidR="00772178" w:rsidRPr="005107B2" w14:paraId="11E20CA2" w14:textId="77777777" w:rsidTr="005107B2">
        <w:trPr>
          <w:trHeight w:val="320"/>
        </w:trPr>
        <w:tc>
          <w:tcPr>
            <w:tcW w:w="1555" w:type="dxa"/>
            <w:vMerge/>
            <w:tcBorders>
              <w:left w:val="single" w:sz="4" w:space="0" w:color="auto"/>
              <w:right w:val="single" w:sz="4" w:space="0" w:color="auto"/>
            </w:tcBorders>
            <w:noWrap/>
            <w:vAlign w:val="center"/>
            <w:hideMark/>
          </w:tcPr>
          <w:p w14:paraId="52457E02" w14:textId="77777777" w:rsidR="00772178" w:rsidRPr="005107B2" w:rsidRDefault="00772178" w:rsidP="00102B4F">
            <w:pPr>
              <w:rPr>
                <w:color w:val="000000"/>
                <w:sz w:val="22"/>
                <w:szCs w:val="22"/>
              </w:rPr>
            </w:pPr>
            <w:bookmarkStart w:id="0" w:name="_Hlk226973142"/>
          </w:p>
        </w:tc>
        <w:tc>
          <w:tcPr>
            <w:tcW w:w="1559" w:type="dxa"/>
            <w:tcBorders>
              <w:top w:val="nil"/>
              <w:left w:val="nil"/>
              <w:bottom w:val="single" w:sz="4" w:space="0" w:color="auto"/>
              <w:right w:val="nil"/>
            </w:tcBorders>
            <w:noWrap/>
            <w:vAlign w:val="center"/>
            <w:hideMark/>
          </w:tcPr>
          <w:p w14:paraId="4EFFE286" w14:textId="77777777" w:rsidR="00772178" w:rsidRPr="005107B2" w:rsidRDefault="00772178" w:rsidP="00102B4F">
            <w:pPr>
              <w:rPr>
                <w:color w:val="000000"/>
                <w:sz w:val="22"/>
                <w:szCs w:val="22"/>
              </w:rPr>
            </w:pPr>
            <w:r w:rsidRPr="005107B2">
              <w:rPr>
                <w:color w:val="000000"/>
                <w:sz w:val="22"/>
                <w:szCs w:val="22"/>
              </w:rPr>
              <w:t>Cost and Effort</w:t>
            </w:r>
          </w:p>
        </w:tc>
        <w:tc>
          <w:tcPr>
            <w:tcW w:w="2834" w:type="dxa"/>
            <w:tcBorders>
              <w:top w:val="nil"/>
              <w:left w:val="single" w:sz="4" w:space="0" w:color="auto"/>
              <w:bottom w:val="single" w:sz="4" w:space="0" w:color="auto"/>
              <w:right w:val="single" w:sz="4" w:space="0" w:color="auto"/>
            </w:tcBorders>
            <w:noWrap/>
            <w:vAlign w:val="center"/>
            <w:hideMark/>
          </w:tcPr>
          <w:p w14:paraId="49A219AD" w14:textId="77777777" w:rsidR="00772178" w:rsidRPr="005107B2" w:rsidRDefault="00772178" w:rsidP="00102B4F">
            <w:pPr>
              <w:rPr>
                <w:color w:val="000000"/>
                <w:sz w:val="22"/>
                <w:szCs w:val="22"/>
              </w:rPr>
            </w:pPr>
            <w:r w:rsidRPr="005107B2">
              <w:rPr>
                <w:color w:val="000000"/>
                <w:sz w:val="22"/>
                <w:szCs w:val="22"/>
              </w:rPr>
              <w:t>Practical barrier related to financial burden and logistical challenges.</w:t>
            </w:r>
          </w:p>
        </w:tc>
        <w:tc>
          <w:tcPr>
            <w:tcW w:w="3119" w:type="dxa"/>
            <w:tcBorders>
              <w:top w:val="nil"/>
              <w:left w:val="nil"/>
              <w:bottom w:val="single" w:sz="4" w:space="0" w:color="auto"/>
              <w:right w:val="single" w:sz="4" w:space="0" w:color="auto"/>
            </w:tcBorders>
            <w:noWrap/>
            <w:vAlign w:val="center"/>
          </w:tcPr>
          <w:p w14:paraId="6ABFEA5F" w14:textId="6972EFC4" w:rsidR="00772178" w:rsidRPr="005107B2" w:rsidRDefault="008303F1"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ciybvElj","properties":{"formattedCitation":"[1], [2], [3], [4], [9], [10], [11], [12], [13], [14], [15], [16], [17]","plainCitation":"[1], [2], [3], [4], [9], [10], [11], [12], [13], [14], [15], [16], [17]","noteIndex":0},"citationItems":[{"id":128,"uris":["http://zotero.org/users/local/DRg0K6GL/items/XWM77CQ5"],"itemData":{"id":128,"type":"article-journal","container-title":"The Design Journal","DOI":"10.1080/14606925.2018.1472856","ISSN":"1460-6925, 1756-3062","issue":"4","journalAbbreviation":"The Design Journal","language":"en","page":"499-520","source":"DOI.org (Crossref)","title":"‘If It Ain’t Broke, Don’t Explain It’: The Influence of Visual and Verbal Information about Prior Use on Consumers’ Evaluations of Refurbished Electronics","title-short":"‘If It Ain’t Broke, Don’t Explain It’","volume":"21","author":[{"family":"Mugge","given":"Ruth"},{"family":"De Jong","given":"Wytske"},{"family":"Person","given":"Oscar"},{"family":"Hultink","given":"Erik Jan"}],"issued":{"date-parts":[["2018",7,4]]}}},{"id":156,"uris":["http://zotero.org/users/local/DRg0K6GL/items/5VCE2JYL"],"itemData":{"id":156,"type":"article-journal","abstract":"In recent years, electrical and electronic products (e-products) have been central to the discussion of resource sustainability due to their growing demand, use of critical resources, and challenges in managing the resulting waste stream (e-waste). As such, the concept of circular economy, which seeks to ‘design out’ waste by better products, practices and business models, is deemed to be very relevant for e-products. The nature of circular systems mandates a collective eﬀort of businesses, consumers, and governments. While the techno-economic sides of the circular economy have attracted large attention in recent years, the role of consumer behavior – a critical factor in deﬁning the long-term success of ‘sustainable production and consumption’ initiatives – remains less explored. In this context, this paper explores the potential of integrating lessons from behavioral sciences to facilitate circular economy in e-waste management. It oﬀers a review of prominent behavioral theories and their application in the context of sustainable consumption and pro-environmental behaviors. Finally, the paper identiﬁes opportunities for behavioral interventions in improving e-waste management and in achieving a more circular economy.","container-title":"Resources, Conservation &amp; Recycling: X","DOI":"10.1016/j.rcrx.2020.100035","ISSN":"2590289X","journalAbbreviation":"Resources, Conservation &amp; Recycling: X","language":"en","page":"100035","source":"DOI.org (Crossref)","title":"Behavioral change for the circular economy: A review with focus on electronic waste management in the EU","title-short":"Behavioral change for the circular economy","volume":"6","author":[{"family":"Parajuly","given":"Keshav"},{"family":"Fitzpatrick","given":"Colin"},{"family":"Muldoon","given":"Orla"},{"family":"Kuehr","given":"Ruediger"}],"issued":{"date-parts":[["2020",5]]}}},{"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252,"uris":["http://zotero.org/users/local/DRg0K6GL/items/BWF7UQR6"],"itemData":{"id":252,"type":"article-journal","abstract":"For over two decades China has faced a veritable e-waste challenge due to the continuous increase in quantities of Waste Electrical and Electronic Equipment (WEEE) coming from foreign and domestic sources. Over more than a decade, the government’s response has been focussed on developing large-scale recycling facilities so as to recover the valuable materials within WEEE. Simultaneously, China is home to a vast, informal segment, which engages in the collection, refurbishment, and processing (dismantling, extraction of components and materials) of obsolete electronics, thus directly competing with the formal system for devices and for the proﬁts that they generate. The ofﬁcial discourse and most of the existing research concentrates primarily on WEEE recycling. However, project-based ﬁeld research and interviews by the author in Beijing and Guangdong province have indicated that the repair, refurbishment, and reuse of discarded electronics are widespread and proﬁtable practices of the informal domain. This paper aims to analyse the institutional, i.e., rule-based, mechanisms behind these activities and, via an institutional economics approach, to highlight how formal and informal rule-based practices structure WEEE refurbishment and reuse in China. The results show that informal activities are dominant due to the well-developed collection and transfer networks, the division of labour amongst informal actors, and the high responsiveness to market prices and consumer demand.","container-title":"Recycling","DOI":"10.3390/recycling1020286","ISSN":"2313-4321","issue":"2","journalAbbreviation":"Recycling","language":"en","page":"286-310","source":"DOI.org (Crossref)","title":"What Institutional Dynamics Guide Waste Electrical and Electronic Equipment Refurbishment and Reuse in Urban China?","volume":"1","author":[{"family":"Steuer","given":"Benjamin"}],"issued":{"date-parts":[["2016",9,8]]}}},{"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schema":"https://github.com/citation-style-language/schema/raw/master/csl-citation.json"} </w:instrText>
            </w:r>
            <w:r w:rsidRPr="005107B2">
              <w:rPr>
                <w:color w:val="000000"/>
                <w:sz w:val="22"/>
                <w:szCs w:val="22"/>
              </w:rPr>
              <w:fldChar w:fldCharType="separate"/>
            </w:r>
            <w:r w:rsidR="00870696">
              <w:rPr>
                <w:noProof/>
                <w:color w:val="000000"/>
                <w:sz w:val="22"/>
                <w:szCs w:val="22"/>
              </w:rPr>
              <w:t>[1], [2], [3], [4], [9], [10], [11], [12], [13], [14], [15], [16], [17]</w:t>
            </w:r>
            <w:r w:rsidRPr="005107B2">
              <w:rPr>
                <w:color w:val="000000"/>
                <w:sz w:val="22"/>
                <w:szCs w:val="22"/>
              </w:rPr>
              <w:fldChar w:fldCharType="end"/>
            </w:r>
          </w:p>
          <w:p w14:paraId="5F8F2743" w14:textId="77777777" w:rsidR="00772178" w:rsidRPr="005107B2" w:rsidRDefault="00772178" w:rsidP="00102B4F">
            <w:pPr>
              <w:rPr>
                <w:color w:val="000000"/>
                <w:sz w:val="22"/>
                <w:szCs w:val="22"/>
              </w:rPr>
            </w:pPr>
          </w:p>
        </w:tc>
      </w:tr>
      <w:tr w:rsidR="00772178" w:rsidRPr="005107B2" w14:paraId="5078E7C5" w14:textId="77777777" w:rsidTr="005107B2">
        <w:trPr>
          <w:trHeight w:val="320"/>
        </w:trPr>
        <w:tc>
          <w:tcPr>
            <w:tcW w:w="1555" w:type="dxa"/>
            <w:vMerge/>
            <w:tcBorders>
              <w:left w:val="single" w:sz="4" w:space="0" w:color="auto"/>
              <w:right w:val="single" w:sz="4" w:space="0" w:color="auto"/>
            </w:tcBorders>
            <w:noWrap/>
            <w:vAlign w:val="center"/>
            <w:hideMark/>
          </w:tcPr>
          <w:p w14:paraId="280B6DC8" w14:textId="77777777" w:rsidR="00772178" w:rsidRPr="005107B2" w:rsidRDefault="00772178" w:rsidP="00102B4F">
            <w:pPr>
              <w:rPr>
                <w:color w:val="000000"/>
                <w:sz w:val="22"/>
                <w:szCs w:val="22"/>
              </w:rPr>
            </w:pPr>
            <w:bookmarkStart w:id="1" w:name="_Hlk226973252"/>
            <w:bookmarkEnd w:id="0"/>
          </w:p>
        </w:tc>
        <w:tc>
          <w:tcPr>
            <w:tcW w:w="1559" w:type="dxa"/>
            <w:tcBorders>
              <w:top w:val="nil"/>
              <w:left w:val="nil"/>
              <w:bottom w:val="single" w:sz="4" w:space="0" w:color="auto"/>
              <w:right w:val="nil"/>
            </w:tcBorders>
            <w:noWrap/>
            <w:vAlign w:val="center"/>
            <w:hideMark/>
          </w:tcPr>
          <w:p w14:paraId="597F5DB5" w14:textId="77777777" w:rsidR="00772178" w:rsidRPr="005107B2" w:rsidRDefault="00772178" w:rsidP="00102B4F">
            <w:pPr>
              <w:rPr>
                <w:color w:val="000000"/>
                <w:sz w:val="22"/>
                <w:szCs w:val="22"/>
              </w:rPr>
            </w:pPr>
            <w:r w:rsidRPr="005107B2">
              <w:rPr>
                <w:color w:val="000000"/>
                <w:sz w:val="22"/>
                <w:szCs w:val="22"/>
              </w:rPr>
              <w:t>Hibernating</w:t>
            </w:r>
          </w:p>
        </w:tc>
        <w:tc>
          <w:tcPr>
            <w:tcW w:w="2834" w:type="dxa"/>
            <w:tcBorders>
              <w:top w:val="nil"/>
              <w:left w:val="single" w:sz="4" w:space="0" w:color="auto"/>
              <w:bottom w:val="single" w:sz="4" w:space="0" w:color="auto"/>
              <w:right w:val="single" w:sz="4" w:space="0" w:color="auto"/>
            </w:tcBorders>
            <w:noWrap/>
            <w:vAlign w:val="center"/>
            <w:hideMark/>
          </w:tcPr>
          <w:p w14:paraId="063AD09C" w14:textId="77777777" w:rsidR="00772178" w:rsidRPr="005107B2" w:rsidRDefault="00772178" w:rsidP="00102B4F">
            <w:pPr>
              <w:rPr>
                <w:color w:val="000000"/>
                <w:sz w:val="22"/>
                <w:szCs w:val="22"/>
              </w:rPr>
            </w:pPr>
            <w:r w:rsidRPr="005107B2">
              <w:rPr>
                <w:color w:val="000000"/>
                <w:sz w:val="22"/>
                <w:szCs w:val="22"/>
              </w:rPr>
              <w:t>The practice of storing unused electronics instead of returning them for reuse or recycling.</w:t>
            </w:r>
          </w:p>
        </w:tc>
        <w:tc>
          <w:tcPr>
            <w:tcW w:w="3119" w:type="dxa"/>
            <w:tcBorders>
              <w:top w:val="nil"/>
              <w:left w:val="nil"/>
              <w:bottom w:val="single" w:sz="4" w:space="0" w:color="auto"/>
              <w:right w:val="single" w:sz="4" w:space="0" w:color="auto"/>
            </w:tcBorders>
            <w:noWrap/>
            <w:vAlign w:val="center"/>
          </w:tcPr>
          <w:p w14:paraId="19619AB6" w14:textId="3C025B8A" w:rsidR="00772178" w:rsidRPr="005107B2" w:rsidRDefault="008303F1"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NB9AGlDQ","properties":{"formattedCitation":"[4], [13], [17], [18], [19], [20], [21], [22], [23], [24], [25], [26]","plainCitation":"[4], [13], [17], [18], [19], [20], [21], [22], [23], [24], [25], [26]","noteIndex":0},"citationItems":[{"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58,"uris":["http://zotero.org/users/local/DRg0K6GL/items/84J9RYC5"],"itemData":{"id":158,"type":"article-journal","abstract":"The signiﬁcant e-waste generation in the Americas represents an important opportunity to implement waste recovery systems under the Circular Economy model. This paper conducts an exploratory analysis about the e-waste management at different scales (economic blocs and country levels) in the American continent, emphasizing generation patterns, e-waste ﬂuxes and the regulation frameworks in Brazil and Canada in order to identify how the e-waste management options are driven by speciﬁc legal, economic, and environmental criteria. The methodology includes a review of literature covering information and indicators for both quantitative and qualitative analysis and comparison between selected countries regarding positive and negative aspects of e-waste management systems in each jurisdiction. The ﬁnds suggest that although Brazil and Canada have differentiated scope of regulation, both ratiﬁed the Basel Convention, have an action agenda that seeks to prioritize the management of hazardous substances, as well as lack of harmonized regulation, low control of the e-waste illegal trade and traceability. The identiﬁcation of e-waste ﬂows and comparison of economic blocs and countries is a still little explored theme and emphasizes the need for adequate legal measures to implement circular economy strategies to avoid impacts and enhance the value recovery of these materials in the production chain. Doing so could support harmonized regulation, new business models and increase sustainability levels for citizens through solutions that integrate policies and practices between and within economic blocs.","container-title":"Journal of Cleaner Production","DOI":"10.1016/j.jclepro.2021.126570","ISSN":"09596526","journalAbbreviation":"Journal of Cleaner Production","language":"en","page":"126570","source":"DOI.org (Crossref)","title":"Circular economy and e-waste management in the Americas: Brazilian and Canadian frameworks","title-short":"Circular economy and e-waste management in the Americas","volume":"297","author":[{"family":"Xavier","given":"Lúcia Helena"},{"family":"Ottoni","given":"Marianna"},{"family":"Lepawsky","given":"Josh"}],"issued":{"date-parts":[["2021",5]]}}},{"id":170,"uris":["http://zotero.org/users/local/DRg0K6GL/items/YJZWWVI9"],"itemData":{"id":170,"type":"article-journal","abstract":"This paper describes the challenges faced, and opportunities identiﬁed, by a multidisciplinary team of researchers developing a novel closed loop system to recover valuable metals and reduce e-waste, focusing on mobile phones as a case study. This multidisciplinary approach is contrasted with current top-down approaches to making the transition to the circular economy (CE). The aim of the research presented here is to develop a product service system (PSS) that facilitates the recovery of valuable functional components and metals from mobile phone circuit boards. To create a holistic solution and limit unintended consequences, in addition to technological solutions, this paper considers appropriate component lifetimes; the (often ignored) role of the citizen in the circular economy; customer interaction with the PSS; environmental life cycle assessment; and social impacts of the proposed PSS. Development of enabling technologies and materials to facilitate recovery of components and metals and to provide an emotionally durable external enclosure is described. This research also highlights the importance of understanding value in the CE from a multifaceted and interdisciplinary perspective.","container-title":"Journal of Industrial Ecology","DOI":"10.1111/jiec.12645","ISSN":"1088-1980, 1530-9290","issue":"1","journalAbbreviation":"J of Industrial Ecology","language":"en","license":"http://creativecommons.org/licenses/by/4.0/","page":"169-181","source":"DOI.org (Crossref)","title":"Closing the Loop on E‐waste: A Multidisciplinary Perspective","title-short":"Closing the Loop on E‐waste","volume":"23","author":[{"family":"Bridgens","given":"Ben"},{"family":"Hobson","given":"Kersty"},{"family":"Lilley","given":"Debra"},{"family":"Lee","given":"Jacquetta"},{"family":"Scott","given":"Janet L."},{"family":"Wilson","given":"Garrath T."}],"issued":{"date-parts":[["2019",2]]}}},{"id":173,"uris":["http://zotero.org/users/local/DRg0K6GL/items/A5BZ5Z9D"],"itemData":{"id":173,"type":"article-journal","abstract":"One key strategy which can be used to promote a Circular Economy is ‘reuse’. This is particularly relevant for Electrical and Electronic Equipment due to its often rather short use phase as well as its resource-intensive production phase. The present study aimed to investigate the environmental and economic relevance of promoting the reuse of (waste) electrical and electronic equipment in Switzerland. To do so, a simplified life cycle assessment approach was combined with a calculation of the total cost of ownership of a device. These calculations were made for five different types of device: washing machines, refrigerators, televisions, laptop computers, and smartphones. Results showed that from an environmental perspective, smartphones or laptop computers, whose dominant environmental impact comes in their production phase, should be reused independently of their age, whereas for the three other devices, age is a decisive factor. Adding on the economic factor—that reuse should result in lower costs—led to the conclusion that all older devices except for refrigerators would have to be ‘sold on’ at no cost in order for their reuse to make sense economically. In addition, there should be a consideration of whether buying second-hand equipment replaces a new device or results in an increase in the total stock of devices, as old and new ones are run in parallel, creating a typical rebound situation. Public authorities should thus be more active in sharing information and raising awareness about the possibilities for repair and reuse.","container-title":"Resources, Conservation and Recycling","DOI":"10.1016/j.resconrec.2020.105307","ISSN":"09213449","journalAbbreviation":"Resources, Conservation and Recycling","language":"en","page":"105307","source":"DOI.org (Crossref)","title":"Combining environmental and economic factors to evaluate the reuse of electrical and electronic equipment – a Swiss case study","volume":"166","author":[{"family":"Hischier","given":"Roland"},{"family":"Böni","given":"Heinz W."}],"issued":{"date-parts":[["2021",3]]}}},{"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184,"uris":["http://zotero.org/users/local/DRg0K6GL/items/HM442CDS"],"itemData":{"id":184,"type":"article-journal","abstract":"E-waste and end-of-life vehicles (ELVs) are fast-growing waste streams in the EU and beyond that require speciﬁc collection and treatment activities to avoid environmental pollution and resource depletion fed by the linear economy model. This paper aims to investigate the links between e-waste and ELVs streams and the circular economy approach of the EU. Romania is examined as a relevant case study for the central and eastern European Region regarding: (i) the current e-waste and ELVs management deﬁciencies and challenges in line with circular economy principles promoted by EU; (ii) analysis of E-waste and ELVs ﬂows data; and (iii) best circular economy initiatives related to e-waste and ELVs in Romania, including the opportunity to create new jobs in treatment activities that the simple operations from the ﬁrst stages of e-waste recycling can produce locally and regionally in Romania. This work points out the current knowledge gaps and future research directions for these special waste streams in Romania and beyond.","container-title":"Energies","DOI":"10.3390/en15031120","ISSN":"1996-1073","issue":"3","journalAbbreviation":"Energies","language":"en","page":"1120","source":"DOI.org (Crossref)","title":"E-Waste and End-of-Life Vehicles Management and Circular Economy Initiatives in Romania","volume":"15","author":[{"family":"Modoi","given":"Oana-Cristina"},{"family":"Mihai","given":"Florin-Constantin"}],"issued":{"date-parts":[["2022",2,3]]}}},{"id":198,"uris":["http://zotero.org/users/local/DRg0K6GL/items/HFE23A6R"],"itemData":{"id":198,"type":"article-journal","abstract":"Waste electrical and electronic equipment (WEEE) comprises a globally important waste stream due to the scarcity and value of the materials that it contains; annual generation of WEEE is increasing by 3–5% per annum. The effective management of WEEE will contribute critically to progress towards (1) realisation of the United Nations’ Sustainable Development Goals, (2) a circular economy, and (3) resource efﬁciency. This comprehensive review paper provides a critical and contemporary examination of the current global situation of WEEE management and discusses opportunities for enhancement. Trends in WEEE generation, WEEE-related policies and legislation are exempliﬁed in detail. Four typical future WEEE management scenarios are identiﬁed, classiﬁed and outlined. The European Community is at the forefront of WEEE management, largely due to the WEEE Directive (Directive 2012/19/EU) which sets high collection and recycling targets for Member States. WEEE generation rates are increasing in Africa though collection and recycling rates are low. WEEE-related legislation coverage is increasing in Asia (notably China and India) and in Latin America. This review highlights emerging concerns, including: stockpiling of WEEE devices; reuse standards; device obsolescence; the Internet of Things, the potential for collecting space e-debris, and emerging trends in electrical and electronic consumer goods. Key areas of concern in regard to WEEE management are identiﬁed: the partial provision of formal systems for WEEE collection and treatment at global scale; further escalation of global WEEE generation (increased ownership, and acceleration of obsolescence and redundancy); and absence of regulation and its enforcement. Measures to improve WEEE management at global scale are recommended: incorporation of circular economy principles in EEE design and production, and WEEE management, including urban mining; extension of WEEE legislation and regulation, and improved enforcement thereof; harmonisation of key terms and deﬁnitions to permit consistency and meaning in WEEE management; and improvements to regulation and recognition of the informal WEEE management sector.","container-title":"Waste Management","DOI":"10.1016/j.wasman.2020.10.016","ISSN":"0956053X","journalAbbreviation":"Waste Management","language":"en","page":"549-563","source":"DOI.org (Crossref)","title":"Global E-waste management: Can WEEE make a difference? A review of e-waste trends, legislation, contemporary issues and future challenges","title-short":"Global E-waste management","volume":"120","author":[{"family":"Shittu","given":"Olanrewaju S."},{"family":"Williams","given":"Ian D."},{"family":"Shaw","given":"Peter J."}],"issued":{"date-parts":[["2021",2]]}}},{"id":204,"uris":["http://zotero.org/users/local/DRg0K6GL/items/LRFPCECA"],"itemData":{"id":204,"type":"article-journal","abstract":"In this article, current progress in urban mining related to e-waste recycling is reviewed and associated state-ofthe-art recycling technologies are evaluated. As suﬃcient volume of e-waste is a limiting factor for its recycling economy, the need for the establishment of eﬀective e-waste collection mechanisms, particularly for small sized End-of-Life (EoL) devices, is emphasized in terms of the need for eﬀective government policies, increased public awareness, economic incentives, establishing industry-funded co-regulatory agreements, etc. Feasible options for e-waste recycling through pyro- and hydro-metallurgical process routes are reviewed. Deﬁciencies in e-waste recycling chains are highlighted, and recommendations to improve the current very low collection rate of small sized EoL devices such as mobile phones are made. Optimization of the recovery of the critical metals and energy through diﬀerent processing options is discussed.","container-title":"Minerals Engineering","DOI":"10.1016/j.mineng.2017.06.018","ISSN":"08926875","journalAbbreviation":"Minerals Engineering","language":"en","page":"209-221","source":"DOI.org (Crossref)","title":"Improving urban mining practices for optimal recovery of resources from e-waste","volume":"111","author":[{"family":"Tesfaye","given":"Fiseha"},{"family":"Lindberg","given":"Daniel"},{"family":"Hamuyuni","given":"Joseph"},{"family":"Taskinen","given":"Pekka"},{"family":"Hupa","given":"Leena"}],"issued":{"date-parts":[["2017",9]]}}},{"id":227,"uris":["http://zotero.org/users/local/DRg0K6GL/items/BYWDE4V8"],"itemData":{"id":227,"type":"article-journal","abstract":"Durability of products and lifetime extension through improvements in product design, repair, reuse and refurbishment are integral components of the circular economy concept. Extended service lifetimes reduce the demand for new resource intensive products and hence contribute to an increase in resource efﬁciency and resource conservation. However, the use of a consumer product does not only depend on its functioning. Particularly consumer electronics such as smartphones are often only used for comparatively short periods of time before they are replaced by new devices. Even though these used electronics may still have signiﬁcant value and could be resold as secondhand products, they often remain in households (compartments, shelves, cellars) for long periods of time. When analyzing the effects of technical improvements for lifetime extensions of consumer products, these storage times, which are also referred to as hibernation, need to be taken into account. Hibernation counteracts efforts towards increasing the service lifetimes of consumer electronics and should therefore more strongly be addressed in the discussion about lifetime extension and higher durability. In this paper, we present a dynamic cascade stock and ﬂow model to simulate different use and storage phases of consumer electronics in Europe. This model enables a detailed analysis of modiﬁcations in service lifetimes and storage phases. The simulation results emphasize the signiﬁcant proportion of unused but functioning electronic devices when regarding overall product stocks in society. Based on the simulation results, we show that particularly for small consumer electronics such as smartphones, the systematic implementation of a cascade use system avoiding storage phases could signiﬁcantly reduce total product demand and the associated resource use. Subsequently, we discuss potential measures that could lead to a reduction of storage time of unused consumer electronics in typical households.","container-title":"Journal of Cleaner Production","DOI":"10.1016/j.jclepro.2018.12.244","ISSN":"09596526","journalAbbreviation":"Journal of Cleaner Production","language":"en","page":"1313-1321","source":"DOI.org (Crossref)","title":"Simulating the service lifetimes and storage phases of consumer electronics in Europe with a cascade stock and flow model","volume":"213","author":[{"family":"Glöser-Chahoud","given":"Simon"},{"family":"Pfaff","given":"Matthias"},{"family":"Walz","given":"Rainer"},{"family":"Schultmann","given":"Frank"}],"issued":{"date-parts":[["2019",3]]}}},{"id":251,"uris":["http://zotero.org/users/local/DRg0K6GL/items/Q3MPBWWA"],"itemData":{"id":251,"type":"article-journal","abstract":"Electronic waste (e-waste) is one of the fastest-growing waste streams in the world and waste mobile phone (WMP) represents a significant portion of the stream. Consumer awareness, consumption, and disposal behavior are of importance to assist in the implementation the circular economy. In Australia, some 94% of the adult population has a mobile phone, and the only WMP collection and recycling program in the country - “MobileMuster” is operating under a voluntary scheme. This study reveals consumers’ familiarity with the program, current consumption, and disposal behavior concerning mobile phones from a survey implemented in Sydney, Australia. In addition to descriptive analysis, statistical analysis (with the Chi-square test of independence and Multinomial Logistic Regression (MLR)) identifies factors that influenced the behaviors. The results show that only one-third of the respondents (32.42%) were aware of the program, and that there are 3.65 mobile phones in use per household, with an average possession lifespan of 3.17 years (including storage). Furthermore, there is a positive relationship between age and possession of mobile phones, and respondents discard or change their mobile phones while they were still working or repairable. The main reasons for disposing of mobile phones relate to them being either damaged/not functioning, lacking additional features, or having a backdated capacity. Storing (hoarding) mobile phones after active use was found predominant, and, more specifically, respondents aged 18–24 and 25–29 preferred to store their WMPs instead of taking them to collection points. The results reveal a need for environmental awareness-raising campaigns concerning WMPs recycling.","container-title":"Journal of Environmental Management","DOI":"10.1016/j.jenvman.2020.111111","ISSN":"03014797","journalAbbreviation":"Journal of Environmental Management","language":"en","page":"111111","source":"DOI.org (Crossref)","title":"Waste mobile phones: A survey and analysis of the awareness, consumption and disposal behavior of consumers in Australia","title-short":"Waste mobile phones","volume":"275","author":[{"family":"Islam","given":"Md Tasbirul"},{"family":"Dias","given":"Pablo"},{"family":"Huda","given":"Nazmul"}],"issued":{"date-parts":[["2020",12]]}}},{"id":291,"uris":["http://zotero.org/users/local/DRg0K6GL/items/RM3GCHC8"],"itemData":{"id":291,"type":"article-journal","abstract":"This paper identifies the Circular Value Chain Blind Spot in consumer behavior research on Waste of Electrical and Electronic Equipment (WEEE). A scoping review was conducted to ascertain the current state of research regarding consumer behavior in handling WEEE concerning circular or transformational and linear behaviors. By evaluating 122 articles from databases including Scopus, Web of Science (WoS), and ProQuest the findings reveal a notable focus on three key strategies among the 9 R framework: recycle, repair, and reuse. Recycling emerges as the predominant area of research, while circular transformation strategies and linear concepts are also explored. Unexpectedly, concrete consumer action strategies are underrepresented, with a primary emphasis on companies and governments. As consumers are recognized as crucial actors within the circular economy (CE), this paper terms this contradictory state as the Circular Value Chain Blind Spot. Addressing future research, the paper concludes with a comprehensive research agenda encompassing six key areas: nudging, differentiation, systemic perspective, waste hierarchy, value chain strategies, and cultural factors. By adopting this research agenda, we anticipate overcoming the Circular Value Chain Blind Spot and fostering equal consideration of all stakeholders involved in the WEEE problematic.","container-title":"Journal of Cleaner Production","DOI":"10.1016/j.jclepro.2024.140853","ISSN":"09596526","journalAbbreviation":"Journal of Cleaner Production","language":"en","page":"140853","source":"DOI.org (Crossref)","title":"Circular value chain blind spot – A scoping review of the 9R framework in consumption","volume":"440","author":[{"family":"Hunger","given":"Tom"},{"family":"Arnold","given":"Marlen"},{"family":"Ulber","given":"Martin"}],"issued":{"date-parts":[["2024",2]]}}},{"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4], [13], [17], [18], [19], [20], [21], [22], [23], [24], [25], [26]</w:t>
            </w:r>
            <w:r w:rsidRPr="005107B2">
              <w:rPr>
                <w:color w:val="000000"/>
                <w:sz w:val="22"/>
                <w:szCs w:val="22"/>
              </w:rPr>
              <w:fldChar w:fldCharType="end"/>
            </w:r>
          </w:p>
        </w:tc>
      </w:tr>
      <w:tr w:rsidR="00772178" w:rsidRPr="005107B2" w14:paraId="77425C7E"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49605E7C"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1115A6CC" w14:textId="77777777" w:rsidR="00772178" w:rsidRPr="005107B2" w:rsidRDefault="00772178" w:rsidP="00102B4F">
            <w:pPr>
              <w:rPr>
                <w:color w:val="000000"/>
                <w:sz w:val="22"/>
                <w:szCs w:val="22"/>
              </w:rPr>
            </w:pPr>
            <w:r w:rsidRPr="005107B2">
              <w:rPr>
                <w:color w:val="000000"/>
                <w:sz w:val="22"/>
                <w:szCs w:val="22"/>
              </w:rPr>
              <w:t>Awareness</w:t>
            </w:r>
          </w:p>
        </w:tc>
        <w:tc>
          <w:tcPr>
            <w:tcW w:w="2834" w:type="dxa"/>
            <w:tcBorders>
              <w:top w:val="nil"/>
              <w:left w:val="single" w:sz="4" w:space="0" w:color="auto"/>
              <w:bottom w:val="single" w:sz="4" w:space="0" w:color="auto"/>
              <w:right w:val="single" w:sz="4" w:space="0" w:color="auto"/>
            </w:tcBorders>
            <w:noWrap/>
            <w:vAlign w:val="center"/>
            <w:hideMark/>
          </w:tcPr>
          <w:p w14:paraId="06AC9B3B" w14:textId="77777777" w:rsidR="00772178" w:rsidRPr="005107B2" w:rsidRDefault="00772178" w:rsidP="00102B4F">
            <w:pPr>
              <w:rPr>
                <w:color w:val="000000"/>
                <w:sz w:val="22"/>
                <w:szCs w:val="22"/>
              </w:rPr>
            </w:pPr>
            <w:r w:rsidRPr="005107B2">
              <w:rPr>
                <w:color w:val="000000"/>
                <w:sz w:val="22"/>
                <w:szCs w:val="22"/>
              </w:rPr>
              <w:t>Lack of information preventing consumers from engaging in circular practices despite willingness.</w:t>
            </w:r>
          </w:p>
        </w:tc>
        <w:tc>
          <w:tcPr>
            <w:tcW w:w="3119" w:type="dxa"/>
            <w:tcBorders>
              <w:top w:val="nil"/>
              <w:left w:val="nil"/>
              <w:bottom w:val="single" w:sz="4" w:space="0" w:color="auto"/>
              <w:right w:val="single" w:sz="4" w:space="0" w:color="auto"/>
            </w:tcBorders>
            <w:noWrap/>
            <w:vAlign w:val="center"/>
          </w:tcPr>
          <w:p w14:paraId="26CBE5FA" w14:textId="41694668" w:rsidR="00772178" w:rsidRPr="005107B2" w:rsidRDefault="005F6D00"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MsJtkE1l","properties":{"formattedCitation":"[4], [5], [11], [12], [13], [15], [21], [27], [28], [29], [30], [31], [32], [33], [34], [35], [36], [37], [38]","plainCitation":"[4], [5], [11], [12], [13], [15], [21], [27], [28], [29], [30], [31], [32], [33], [34], [35], [36], [37], [38]","noteIndex":0},"citationItems":[{"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184,"uris":["http://zotero.org/users/local/DRg0K6GL/items/HM442CDS"],"itemData":{"id":184,"type":"article-journal","abstract":"E-waste and end-of-life vehicles (ELVs) are fast-growing waste streams in the EU and beyond that require speciﬁc collection and treatment activities to avoid environmental pollution and resource depletion fed by the linear economy model. This paper aims to investigate the links between e-waste and ELVs streams and the circular economy approach of the EU. Romania is examined as a relevant case study for the central and eastern European Region regarding: (i) the current e-waste and ELVs management deﬁciencies and challenges in line with circular economy principles promoted by EU; (ii) analysis of E-waste and ELVs ﬂows data; and (iii) best circular economy initiatives related to e-waste and ELVs in Romania, including the opportunity to create new jobs in treatment activities that the simple operations from the ﬁrst stages of e-waste recycling can produce locally and regionally in Romania. This work points out the current knowledge gaps and future research directions for these special waste streams in Romania and beyond.","container-title":"Energies","DOI":"10.3390/en15031120","ISSN":"1996-1073","issue":"3","journalAbbreviation":"Energies","language":"en","page":"1120","source":"DOI.org (Crossref)","title":"E-Waste and End-of-Life Vehicles Management and Circular Economy Initiatives in Romania","volume":"15","author":[{"family":"Modoi","given":"Oana-Cristina"},{"family":"Mihai","given":"Florin-Constantin"}],"issued":{"date-parts":[["2022",2,3]]}}},{"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201,"uris":["http://zotero.org/users/local/DRg0K6GL/items/ZAGWWSU9"],"itemData":{"id":201,"type":"article-journal","abstract":"SME manufacturers of electrical and electronic equipment seem to have high e-waste levels, which is inhibiting SMEs manufacturers in becoming more sustainable. On the other hand, consumers play a major role in enabling the SMEs manufacturers to achieve their sustainability targets as they are responsible for returning their e-waste back to SMEs. Based on the concepts of social marketing theory, this paper aims to examine the type of information that influences consumers’ intention to immediately return their e-waste back to SME manufacturers. A conceptual framework is developed and tested through a survey questionnaire to 394 Malaysian consumers. The relationship of the proposed types of information and information presentation towards consumers’ immediate return attitude, as well as environmental motivation and environmental knowledge as the moderators in consumers’ segmentation are tested. The findings suggest that specific type of return information and message framing have a positive effect on Immediate Return Intention.","container-title":"Journal of Business Research","DOI":"10.1016/j.jbusres.2022.06.021","ISSN":"01482963","journalAbbreviation":"Journal of Business Research","language":"en","page":"379-396","source":"DOI.org (Crossref)","title":"Immediate return in circular economy: Business to consumer product return information sharing framework to support sustainable manufacturing in small and medium enterprises","title-short":"Immediate return in circular economy","volume":"151","author":[{"family":"Kamal","given":"Muhammad Mustafa"},{"family":"Mamat","given":"Rosnida"},{"family":"Mangla","given":"Sachin Kumar"},{"family":"Kumar","given":"Patanjal"},{"family":"Despoudi","given":"Stella"},{"family":"Dora","given":"Manoj"},{"family":"Tjahjono","given":"Benny"}],"issued":{"date-parts":[["2022",11]]}}},{"id":189,"uris":["http://zotero.org/users/local/DRg0K6GL/items/CNDBA2NK"],"itemData":{"id":189,"type":"article-journal","abstract":"Waste will become the major resource in the future circular economy. In particular, E-waste is a major sector growing at an annual rate of about 2 million tonnes (Mt) with rising users of electrical and electronic items worldwide. This is a consequence of versatility and affordability of technological innovation, thus resulting in massive sales and e-waste increases. Most end-users lack knowledge on proper recycling or reuse, often disposing of e-waste as domestic waste. Such improper disposals are threatening life and ecosystems because e-waste is rich in toxic metals and other pollutants. Here we review e-waste generation, policies and recycling methods. In 2019, the world e-waste production reached 53.6 Mt, including 24.9 Mt in Asia, 13.1 Mt in USA, 12 Mt in Europe. In Asia, China (10.1 Mt), India (3.23 Mt), Japan (2.57 Mt) and Indonesia (1.62 Mt) are the largest producers contributing to about 70% of the total world e-waste generated. Only 17.4% (9.3 Mt) of the world e-waste was recycled by formal means, and the remaining 82.6% (44.3 Mt) was left untreated or processed informally. As a consequence, most countries have framed policies to provide regulatory guidelines to producers, end-users and recyclers. Yet the efficiency of these local policies are limited by the transfer of products across borders in a globalized world. Among formal recycling techniques, biohydrometallurgy appears most promising compared to pyrometallurgy and hydrometallurgy, because biohydrometallurgy overcomes limitations such as poor yield, high capital cost, toxic chemicals, release of toxic gases and secondary waste generation. Challenges include consumer’s contempt on e-waste disposal, the deficit of recycling firms and technology barriers.","container-title":"Environmental Chemistry Letters","DOI":"10.1007/s10311-020-01111-9","ISSN":"1610-3653, 1610-3661","issue":"2","journalAbbreviation":"Environ Chem Lett","language":"en","page":"1347-1368","source":"DOI.org (Crossref)","title":"Electronic waste generation, regulation and metal recovery: a review","title-short":"Electronic waste generation, regulation and metal recovery","volume":"19","author":[{"family":"Nithya","given":"Rajarathinam"},{"family":"Sivasankari","given":"Chandrasekaran"},{"family":"Thirunavukkarasu","given":"Arunachalam"}],"issued":{"date-parts":[["2021",4]]}}},{"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05,"uris":["http://zotero.org/users/local/DRg0K6GL/items/9YYLURG3"],"itemData":{"id":205,"type":"article-journal","abstract":"The rapid consumption of advanced e-products has intensified problems for the linear economy; constantly diminishing natural resources employed in production processes have created a need of recycle and reuse. Although the transition to a circular economy proposes to end the loop of e-products, it needs the application of processes such as urban mining to recover resources as secondary raw material. The present study intends to examine the issues and challenges of electronic waste urban mining (EWUM) in India that need to be assessed for the development of a sustainable economy. To accomplish this, the current study employs integrated MultiCriteria-Decision making methods (MCDM). Step-Wise Weight Assessment Ratio Analysis (SWARA) is used to prioritize issues and their possible solutions with Weighted Assessment Sum Product Assessment (WASPAS) methods introduced to explore these challenges and provide solutions for managing EWUM. There is an immediate need to acknowledge the issues confronted by stakeholders in urban mining processes for successful transition to a circular economy. A better understanding of the issues will help policy makers and decision makers to implement best practices to enhance the urban mining process in India. This study has shown that socio-economic (SE) issues are the most critical issues in EWUM in India. The possible solutions that would have most impact are to enhance awareness campaigns for people to educate themselves regarding e-waste, train staff to handle safe disposal of e-waste and produce eco-friendly electronic products.","container-title":"Journal of Environmental Management","DOI":"10.1016/j.jenvman.2021.112373","ISSN":"03014797","journalAbbreviation":"Journal of Environmental Management","language":"en","page":"112373","source":"DOI.org (Crossref)","title":"Issues and solutions of electronic waste urban mining for circular economy transition: An Indian context","title-short":"Issues and solutions of electronic waste urban mining for circular economy transition","volume":"290","author":[{"family":"Sharma","given":"Manu"},{"family":"Joshi","given":"Sudhanshu"},{"family":"Govindan","given":"Kannan"}],"issued":{"date-parts":[["2021",7]]}}},{"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4], [5], [11], [12], [13], [15], [21], [27], [28], [29], [30], [31], [32], [33], [34], [35], [36], [37], [38]</w:t>
            </w:r>
            <w:r w:rsidRPr="005107B2">
              <w:rPr>
                <w:color w:val="000000"/>
                <w:sz w:val="22"/>
                <w:szCs w:val="22"/>
              </w:rPr>
              <w:fldChar w:fldCharType="end"/>
            </w:r>
          </w:p>
        </w:tc>
      </w:tr>
      <w:bookmarkEnd w:id="1"/>
      <w:tr w:rsidR="00772178" w:rsidRPr="005107B2" w14:paraId="6780D903"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47E34236" w14:textId="77777777" w:rsidR="00772178" w:rsidRPr="005107B2" w:rsidRDefault="00772178" w:rsidP="00102B4F">
            <w:pPr>
              <w:rPr>
                <w:color w:val="000000"/>
                <w:sz w:val="22"/>
                <w:szCs w:val="22"/>
              </w:rPr>
            </w:pPr>
            <w:r w:rsidRPr="005107B2">
              <w:rPr>
                <w:color w:val="000000"/>
                <w:sz w:val="22"/>
                <w:szCs w:val="22"/>
              </w:rPr>
              <w:t>Collaboration</w:t>
            </w:r>
          </w:p>
        </w:tc>
        <w:tc>
          <w:tcPr>
            <w:tcW w:w="1559" w:type="dxa"/>
            <w:tcBorders>
              <w:top w:val="nil"/>
              <w:left w:val="nil"/>
              <w:bottom w:val="single" w:sz="4" w:space="0" w:color="auto"/>
              <w:right w:val="nil"/>
            </w:tcBorders>
            <w:noWrap/>
            <w:vAlign w:val="center"/>
            <w:hideMark/>
          </w:tcPr>
          <w:p w14:paraId="746FF5F1" w14:textId="77777777" w:rsidR="00772178" w:rsidRPr="005107B2" w:rsidRDefault="00772178" w:rsidP="00102B4F">
            <w:pPr>
              <w:rPr>
                <w:color w:val="000000"/>
                <w:sz w:val="22"/>
                <w:szCs w:val="22"/>
              </w:rPr>
            </w:pPr>
            <w:r w:rsidRPr="005107B2">
              <w:rPr>
                <w:color w:val="000000"/>
                <w:sz w:val="22"/>
                <w:szCs w:val="22"/>
              </w:rPr>
              <w:t>Between EEE value chain</w:t>
            </w:r>
          </w:p>
        </w:tc>
        <w:tc>
          <w:tcPr>
            <w:tcW w:w="2834" w:type="dxa"/>
            <w:tcBorders>
              <w:top w:val="nil"/>
              <w:left w:val="single" w:sz="4" w:space="0" w:color="auto"/>
              <w:bottom w:val="single" w:sz="4" w:space="0" w:color="auto"/>
              <w:right w:val="single" w:sz="4" w:space="0" w:color="auto"/>
            </w:tcBorders>
            <w:noWrap/>
            <w:vAlign w:val="center"/>
            <w:hideMark/>
          </w:tcPr>
          <w:p w14:paraId="063B2713" w14:textId="77777777" w:rsidR="00772178" w:rsidRPr="005107B2" w:rsidRDefault="00772178" w:rsidP="00102B4F">
            <w:pPr>
              <w:rPr>
                <w:color w:val="000000"/>
                <w:sz w:val="22"/>
                <w:szCs w:val="22"/>
              </w:rPr>
            </w:pPr>
            <w:r w:rsidRPr="005107B2">
              <w:rPr>
                <w:color w:val="000000"/>
                <w:sz w:val="22"/>
                <w:szCs w:val="22"/>
              </w:rPr>
              <w:t>Lack of collaboration across the value chain during product design and business models.</w:t>
            </w:r>
          </w:p>
        </w:tc>
        <w:tc>
          <w:tcPr>
            <w:tcW w:w="3119" w:type="dxa"/>
            <w:tcBorders>
              <w:top w:val="nil"/>
              <w:left w:val="nil"/>
              <w:bottom w:val="single" w:sz="4" w:space="0" w:color="auto"/>
              <w:right w:val="single" w:sz="4" w:space="0" w:color="auto"/>
            </w:tcBorders>
            <w:noWrap/>
            <w:vAlign w:val="center"/>
          </w:tcPr>
          <w:p w14:paraId="2656B595" w14:textId="6378FA99" w:rsidR="00772178" w:rsidRPr="005107B2" w:rsidRDefault="005F6D00"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jgqjBow0","properties":{"formattedCitation":"[12], [20], [26], [27], [28], [37], [39], [40], [41], [42], [43], [44], [45], [46], [47], [48]","plainCitation":"[12], [20], [26], [27], [28], [37], [39], [40], [41], [42], [43], [44], [45], [46], [47], [48]","noteIndex":0},"citationItems":[{"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68,"uris":["http://zotero.org/users/local/DRg0K6GL/items/HHDNU673"],"itemData":{"id":168,"type":"article-journal","abstract":"Slowing and closing product and related material loops in a circular economy (CE) requires circular service operations such as take-back, repair, and recycling. However, it remains open whether these are coordinated by OEMs, retailers, or third-party loop operators (e.g., refurbishers). Literature rooted in the classic make-or-buy concept proposes four generic coordination mechanisms and related value creation architectures: vertical integration, network, outsourcing, or doing nothing (laissez-faire). For each of these existing architectures, we conducted an embedded case study in the domain of smartphones with the aim to better understand how central coordinators align with actors in the value chain to offer voluntary circular service operations. Based on the above coordination mechanisms, our central contribution is the development of a typology of circular value creation architectures (CVCAs) and its elaboration regarding circular coordination, loop configuration, and ambition levels. We find that firms following slowing strategies (i.e., repair, reuse, and remanufacturing) pursue higher degrees of vertical integration than those following closing strategies (i.e., recycling) because of the specificity of the assets involved and their greater strategic relevance. The typology also shows that higher degrees of vertical integration enable higher degrees of loop closure (i.e., from open to closed loops) and better feedbacks into product design. Furthermore, we differentiate the understanding on third-party actors by distinguishing between independent and autonomous loop operators. Overall, we strengthen the actor perspective in product circularity literature by clarifying the actor set, their interrelationships, and how they form value creation architectures.","container-title":"Journal of Industrial Ecology","DOI":"10.1111/jiec.13016","ISSN":"1088-1980, 1530-9290","issue":"6","journalAbbreviation":"J of Industrial Ecology","language":"en","page":"1250-1273","source":"DOI.org (Crossref)","title":"Circular value creation architectures: Make, ally, buy, or laissez‐faire","title-short":"Circular value creation architectures","volume":"24","author":[{"family":"Hansen","given":"Erik G."},{"family":"Revellio","given":"Ferdinand"}],"issued":{"date-parts":[["2020",12]]}}},{"id":173,"uris":["http://zotero.org/users/local/DRg0K6GL/items/A5BZ5Z9D"],"itemData":{"id":173,"type":"article-journal","abstract":"One key strategy which can be used to promote a Circular Economy is ‘reuse’. This is particularly relevant for Electrical and Electronic Equipment due to its often rather short use phase as well as its resource-intensive production phase. The present study aimed to investigate the environmental and economic relevance of promoting the reuse of (waste) electrical and electronic equipment in Switzerland. To do so, a simplified life cycle assessment approach was combined with a calculation of the total cost of ownership of a device. These calculations were made for five different types of device: washing machines, refrigerators, televisions, laptop computers, and smartphones. Results showed that from an environmental perspective, smartphones or laptop computers, whose dominant environmental impact comes in their production phase, should be reused independently of their age, whereas for the three other devices, age is a decisive factor. Adding on the economic factor—that reuse should result in lower costs—led to the conclusion that all older devices except for refrigerators would have to be ‘sold on’ at no cost in order for their reuse to make sense economically. In addition, there should be a consideration of whether buying second-hand equipment replaces a new device or results in an increase in the total stock of devices, as old and new ones are run in parallel, creating a typical rebound situation. Public authorities should thus be more active in sharing information and raising awareness about the possibilities for repair and reuse.","container-title":"Resources, Conservation and Recycling","DOI":"10.1016/j.resconrec.2020.105307","ISSN":"09213449","journalAbbreviation":"Resources, Conservation and Recycling","language":"en","page":"105307","source":"DOI.org (Crossref)","title":"Combining environmental and economic factors to evaluate the reuse of electrical and electronic equipment – a Swiss case study","volume":"166","author":[{"family":"Hischier","given":"Roland"},{"family":"Böni","given":"Heinz W."}],"issued":{"date-parts":[["2021",3]]}}},{"id":180,"uris":["http://zotero.org/users/local/DRg0K6GL/items/UCXN9HUZ"],"itemData":{"id":180,"type":"paper-conference","abstract":"Owners of electronic devices typically decide whether or when they become e-waste or are still reusable. For a device in a commons model, where devices are collectively owned and managed, we propose restricting this individual choice in favour of the collective choice. This is achieved through external and internal organisational and governance instruments for a commons-based cooperative platform that has developed over the last three years, handling more than 700 computers. As part of that governance, we present the circular product licence, where the ownership of a device is not linked to the first user but resides in a community or organisation responsible for safeguarding its reuse, ensuring that a pool of devices, as a commons, will have a maximised lifetime through multiple reuse cycles. Devices will only be recycled when there is no longer a demand or reuse potential. We describe an algorithm to estimate the use value of the devices, such as laptops and desktops. When this value is too low or has no demand, the community in custody obtains recycling permission; otherwise, a cycle of reuse begins. These open-source tools that are part of the eReuse.org platform bring automation, cost reduction, traceability, and auditability to all the steps in the lifetime of any device included in the commons, across manufacturing, use, reuse, repair, refurbishment, and final recycling.","container-title":"Proceedings of the 2018 Workshop on Computing within Limits","DOI":"10.1145/3232617.3232624","event-title":"LIMITS '18: Computing within LIMITS","ISBN":"978-1-4503-6575-8","language":"en","page":"1-10","publisher":"ACM","publisher-place":"Toronto Ontario Canada","source":"DOI.org (Crossref)","title":"Devices as a commons: limits to premature recycling","title-short":"Devices as a commons","URL":"https://dl.acm.org/doi/10.1145/3232617.3232624","author":[{"family":"Franquesa","given":"David"},{"family":"Navarro","given":"Leandro"}],"accessed":{"date-parts":[["2026",4,2]]},"issued":{"date-parts":[["2018",5,13]]}}},{"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190,"uris":["http://zotero.org/users/local/DRg0K6GL/items/TK3YV33N"],"itemData":{"id":190,"type":"article-journal","abstract":"Islands are bounded systems, often plagued with several sustainability challenges of limited land and resource availability, as well as pressing waste management issues. Despite these known problems, research aiming to help develop proper e-waste management systems for small island nations is scarce. Focusing on five Caribbean island states, this study provides the first comprehensive view of e-waste generation trends in an island context and explores the factors driving those trends. The study estimates Electrical and Electronic Equipment (EEE) flows for the five island cases over a period of 60 years (1965–2025), including e-waste that these flows have and will generate. A dynamic material flow analysis (MFA) approach has been used to estimate these flows and stocks for 206 product types. The results show that the five Caribbean islands produced double the e-waste per capita per year, i.e., 13 kg/cap/year compared to global average of 6.1 kg/cap/year in 2016. The aggregated amount of e-waste generated per year on these five islands seems to significantly rise in future: from 27,500 tonnes in 2010 to an estimated amount of 59,000 tonnes in 2025. This considerable estimated e-waste generation rate, when not properly managed, is not only harmful for the local environment, but also translates into considerable health impacts and loss of valuable resources. From a sustainability perspective, small islands should consider moving away from a linear to a circular economy that will limit waste generation as well as reliance on the supply of virgin materials from outside.","container-title":"Resources, Conservation and Recycling","DOI":"10.1016/j.resconrec.2020.105106","ISSN":"09213449","journalAbbreviation":"Resources, Conservation and Recycling","language":"en","page":"105106","source":"DOI.org (Crossref)","title":"Electronic waste in the Caribbean: An impending environmental disaster or an opportunity for a circular economy?","title-short":"Electronic waste in the Caribbean","volume":"164","author":[{"family":"Mohammadi","given":"Elham"},{"family":"Singh","given":"Simron Jit"},{"family":"Habib","given":"Komal"}],"issued":{"date-parts":[["2021",1]]}}},{"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id":212,"uris":["http://zotero.org/users/local/DRg0K6GL/items/QYT8LXSS"],"itemData":{"id":212,"type":"article-journal","abstract":"Circular economy (CE) is considered an alternative for today’s linear business model, and a lifeline to sustainable production and consumption. However, the lack of understanding of the true potentials for CE in many business sectors remains a challenge. In this study, we investigate the potential for reuse and recycling e the two key pathways promoted by CE e for waste electrical and electronic equipment (WEEE) management. We empirically characterize household WEEE stream in order to explore a) the remaining functionality and reuse potential of end-of-life (EoL) products based on the current market conditions, and b) the recycling potential of EoL products based on their material compositions and existing WEEE treatment chain. For this, a total of 4704 kg WEEE within the collection fractions of ‘small appliances’ and ‘monitors’ was collected in 16 collection cages from eight civic amenity sites in Odense, Denmark. After determining the categorical distribution, all products were inspected individually and their functionality was tested. Further, selected products were dismantled in order to determine their material composition. Building on this investigation, the potential revenues from resale as well as from material recovery were estimated. With 22% and 7% of fully functional products in the fractions ‘small appliances’ and ‘monitors’ respectively, our results suggest resale value up to V247 per cage of the collected household WEEE. The existing WEEE management system, which focuses only on material recovery, does not exploit other EoL options. A better system designed to reclaim the remaining functionality and tailored material recovery from the EoL products thus has a large potential for increased revenue.","container-title":"Journal of Cleaner Production","DOI":"10.1016/j.jclepro.2017.03.045","ISSN":"09596526","journalAbbreviation":"Journal of Cleaner Production","language":"en","page":"272-285","source":"DOI.org (Crossref)","title":"Potential for circular economy in household WEEE management","volume":"151","author":[{"family":"Parajuly","given":"Keshav"},{"family":"Wenzel","given":"Henrik"}],"issued":{"date-parts":[["2017",5]]}}},{"id":245,"uris":["http://zotero.org/users/local/DRg0K6GL/items/3WPXWSR6"],"itemData":{"id":245,"type":"article-journal","abstract":"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container-title":"Resources, Conservation and Recycling","DOI":"10.1016/j.resconrec.2019.06.012","ISSN":"09213449","journalAbbreviation":"Resources, Conservation and Recycling","language":"en","page":"455-467","source":"DOI.org (Crossref)","title":"Towards sustainable recycling processes: Wasted printed circuit boards as a source of economic opportunities","title-short":"Towards sustainable recycling processes","volume":"149","author":[{"family":"D’Adamo","given":"Idiano"},{"family":"Ferella","given":"Francesco"},{"family":"Gastaldi","given":"Massimo"},{"family":"Maggiore","given":"Fabio"},{"family":"Rosa","given":"Paolo"},{"family":"Terzi","given":"Sergio"}],"issued":{"date-parts":[["2019",10]]}}},{"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id":291,"uris":["http://zotero.org/users/local/DRg0K6GL/items/RM3GCHC8"],"itemData":{"id":291,"type":"article-journal","abstract":"This paper identifies the Circular Value Chain Blind Spot in consumer behavior research on Waste of Electrical and Electronic Equipment (WEEE). A scoping review was conducted to ascertain the current state of research regarding consumer behavior in handling WEEE concerning circular or transformational and linear behaviors. By evaluating 122 articles from databases including Scopus, Web of Science (WoS), and ProQuest the findings reveal a notable focus on three key strategies among the 9 R framework: recycle, repair, and reuse. Recycling emerges as the predominant area of research, while circular transformation strategies and linear concepts are also explored. Unexpectedly, concrete consumer action strategies are underrepresented, with a primary emphasis on companies and governments. As consumers are recognized as crucial actors within the circular economy (CE), this paper terms this contradictory state as the Circular Value Chain Blind Spot. Addressing future research, the paper concludes with a comprehensive research agenda encompassing six key areas: nudging, differentiation, systemic perspective, waste hierarchy, value chain strategies, and cultural factors. By adopting this research agenda, we anticipate overcoming the Circular Value Chain Blind Spot and fostering equal consideration of all stakeholders involved in the WEEE problematic.","container-title":"Journal of Cleaner Production","DOI":"10.1016/j.jclepro.2024.140853","ISSN":"09596526","journalAbbreviation":"Journal of Cleaner Production","language":"en","page":"140853","source":"DOI.org (Crossref)","title":"Circular value chain blind spot – A scoping review of the 9R framework in consumption","volume":"440","author":[{"family":"Hunger","given":"Tom"},{"family":"Arnold","given":"Marlen"},{"family":"Ulber","given":"Martin"}],"issued":{"date-parts":[["2024",2]]}}},{"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2], [20], [26], [27], [28], [37], [39], [40], [41], [42], [43], [44], [45], [46], [47], [48]</w:t>
            </w:r>
            <w:r w:rsidRPr="005107B2">
              <w:rPr>
                <w:color w:val="000000"/>
                <w:sz w:val="22"/>
                <w:szCs w:val="22"/>
              </w:rPr>
              <w:fldChar w:fldCharType="end"/>
            </w:r>
          </w:p>
        </w:tc>
      </w:tr>
      <w:tr w:rsidR="00772178" w:rsidRPr="005107B2" w14:paraId="66BCBD02" w14:textId="77777777" w:rsidTr="005107B2">
        <w:trPr>
          <w:trHeight w:val="320"/>
        </w:trPr>
        <w:tc>
          <w:tcPr>
            <w:tcW w:w="1555" w:type="dxa"/>
            <w:vMerge/>
            <w:tcBorders>
              <w:left w:val="single" w:sz="4" w:space="0" w:color="auto"/>
              <w:right w:val="single" w:sz="4" w:space="0" w:color="auto"/>
            </w:tcBorders>
            <w:noWrap/>
            <w:vAlign w:val="center"/>
            <w:hideMark/>
          </w:tcPr>
          <w:p w14:paraId="551237A8"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36EE13A1" w14:textId="77777777" w:rsidR="00772178" w:rsidRPr="005107B2" w:rsidRDefault="00772178" w:rsidP="00102B4F">
            <w:pPr>
              <w:rPr>
                <w:color w:val="000000"/>
                <w:sz w:val="22"/>
                <w:szCs w:val="22"/>
              </w:rPr>
            </w:pPr>
            <w:r w:rsidRPr="005107B2">
              <w:rPr>
                <w:color w:val="000000"/>
                <w:sz w:val="22"/>
                <w:szCs w:val="22"/>
              </w:rPr>
              <w:t>Consumer engagement</w:t>
            </w:r>
          </w:p>
        </w:tc>
        <w:tc>
          <w:tcPr>
            <w:tcW w:w="2834" w:type="dxa"/>
            <w:tcBorders>
              <w:top w:val="nil"/>
              <w:left w:val="single" w:sz="4" w:space="0" w:color="auto"/>
              <w:bottom w:val="single" w:sz="4" w:space="0" w:color="auto"/>
              <w:right w:val="single" w:sz="4" w:space="0" w:color="auto"/>
            </w:tcBorders>
            <w:noWrap/>
            <w:vAlign w:val="center"/>
            <w:hideMark/>
          </w:tcPr>
          <w:p w14:paraId="6673DB08" w14:textId="77777777" w:rsidR="00772178" w:rsidRPr="005107B2" w:rsidRDefault="00772178" w:rsidP="00102B4F">
            <w:pPr>
              <w:rPr>
                <w:color w:val="000000"/>
                <w:sz w:val="22"/>
                <w:szCs w:val="22"/>
              </w:rPr>
            </w:pPr>
            <w:r w:rsidRPr="005107B2">
              <w:rPr>
                <w:color w:val="000000"/>
                <w:sz w:val="22"/>
                <w:szCs w:val="22"/>
              </w:rPr>
              <w:t>Limited interaction between EEE actors and consumers leading to unclear roles and reduced participation in circular practices.</w:t>
            </w:r>
          </w:p>
        </w:tc>
        <w:tc>
          <w:tcPr>
            <w:tcW w:w="3119" w:type="dxa"/>
            <w:tcBorders>
              <w:top w:val="nil"/>
              <w:left w:val="nil"/>
              <w:bottom w:val="single" w:sz="4" w:space="0" w:color="auto"/>
              <w:right w:val="single" w:sz="4" w:space="0" w:color="auto"/>
            </w:tcBorders>
            <w:noWrap/>
            <w:vAlign w:val="center"/>
          </w:tcPr>
          <w:p w14:paraId="05A6B00E" w14:textId="487F5CE0" w:rsidR="00772178" w:rsidRPr="005107B2" w:rsidRDefault="00D64266"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0EAbaglC","properties":{"formattedCitation":"[4], [5], [7], [11], [12], [13], [17], [29], [36]","plainCitation":"[4], [5], [7], [11], [12], [13], [17], [29], [36]","noteIndex":0},"citationItems":[{"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schema":"https://github.com/citation-style-language/schema/raw/master/csl-citation.json"} </w:instrText>
            </w:r>
            <w:r w:rsidRPr="005107B2">
              <w:rPr>
                <w:color w:val="000000"/>
                <w:sz w:val="22"/>
                <w:szCs w:val="22"/>
              </w:rPr>
              <w:fldChar w:fldCharType="separate"/>
            </w:r>
            <w:r w:rsidR="00870696">
              <w:rPr>
                <w:noProof/>
                <w:color w:val="000000"/>
                <w:sz w:val="22"/>
                <w:szCs w:val="22"/>
              </w:rPr>
              <w:t>[4], [5], [7], [11], [12], [13], [17], [29], [36]</w:t>
            </w:r>
            <w:r w:rsidRPr="005107B2">
              <w:rPr>
                <w:color w:val="000000"/>
                <w:sz w:val="22"/>
                <w:szCs w:val="22"/>
              </w:rPr>
              <w:fldChar w:fldCharType="end"/>
            </w:r>
          </w:p>
        </w:tc>
      </w:tr>
      <w:tr w:rsidR="00772178" w:rsidRPr="005107B2" w14:paraId="6F1F2184"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71ABF135" w14:textId="77777777" w:rsidR="00772178" w:rsidRPr="005107B2" w:rsidRDefault="00772178" w:rsidP="00102B4F">
            <w:pPr>
              <w:rPr>
                <w:color w:val="000000"/>
                <w:sz w:val="22"/>
                <w:szCs w:val="22"/>
              </w:rPr>
            </w:pPr>
            <w:bookmarkStart w:id="2" w:name="_Hlk226973527"/>
          </w:p>
        </w:tc>
        <w:tc>
          <w:tcPr>
            <w:tcW w:w="1559" w:type="dxa"/>
            <w:tcBorders>
              <w:top w:val="nil"/>
              <w:left w:val="nil"/>
              <w:bottom w:val="single" w:sz="4" w:space="0" w:color="auto"/>
              <w:right w:val="nil"/>
            </w:tcBorders>
            <w:noWrap/>
            <w:vAlign w:val="center"/>
            <w:hideMark/>
          </w:tcPr>
          <w:p w14:paraId="6C516547" w14:textId="77777777" w:rsidR="00772178" w:rsidRPr="005107B2" w:rsidRDefault="00772178" w:rsidP="00102B4F">
            <w:pPr>
              <w:rPr>
                <w:color w:val="000000"/>
                <w:sz w:val="22"/>
                <w:szCs w:val="22"/>
              </w:rPr>
            </w:pPr>
            <w:r w:rsidRPr="005107B2">
              <w:rPr>
                <w:color w:val="000000"/>
                <w:sz w:val="22"/>
                <w:szCs w:val="22"/>
              </w:rPr>
              <w:t>Legislation and Industry</w:t>
            </w:r>
          </w:p>
        </w:tc>
        <w:tc>
          <w:tcPr>
            <w:tcW w:w="2834" w:type="dxa"/>
            <w:tcBorders>
              <w:top w:val="nil"/>
              <w:left w:val="single" w:sz="4" w:space="0" w:color="auto"/>
              <w:bottom w:val="single" w:sz="4" w:space="0" w:color="auto"/>
              <w:right w:val="single" w:sz="4" w:space="0" w:color="auto"/>
            </w:tcBorders>
            <w:noWrap/>
            <w:vAlign w:val="center"/>
            <w:hideMark/>
          </w:tcPr>
          <w:p w14:paraId="09A74BB5" w14:textId="77777777" w:rsidR="00772178" w:rsidRPr="005107B2" w:rsidRDefault="00772178" w:rsidP="00102B4F">
            <w:pPr>
              <w:rPr>
                <w:color w:val="000000"/>
                <w:sz w:val="22"/>
                <w:szCs w:val="22"/>
              </w:rPr>
            </w:pPr>
            <w:r w:rsidRPr="005107B2">
              <w:rPr>
                <w:color w:val="000000"/>
                <w:sz w:val="22"/>
                <w:szCs w:val="22"/>
              </w:rPr>
              <w:t>Lack of collaboration between industry and policy leading to fragmented enforcement and limited circular innovation.</w:t>
            </w:r>
          </w:p>
        </w:tc>
        <w:tc>
          <w:tcPr>
            <w:tcW w:w="3119" w:type="dxa"/>
            <w:tcBorders>
              <w:top w:val="nil"/>
              <w:left w:val="nil"/>
              <w:bottom w:val="single" w:sz="4" w:space="0" w:color="auto"/>
              <w:right w:val="single" w:sz="4" w:space="0" w:color="auto"/>
            </w:tcBorders>
            <w:noWrap/>
            <w:vAlign w:val="center"/>
          </w:tcPr>
          <w:p w14:paraId="72101C6B" w14:textId="3A812B4A" w:rsidR="00772178" w:rsidRPr="005107B2" w:rsidRDefault="00D64266"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7rLYqH1K","properties":{"formattedCitation":"[5], [28], [29], [35], [37], [46], [49], [50], [51], [52], [53], [54]","plainCitation":"[5], [28], [29], [35], [37], [46], [49], [50], [51], [52], [53], [54]","noteIndex":0},"citationItems":[{"id":149,"uris":["http://zotero.org/users/local/DRg0K6GL/items/WQQAS8LL"],"itemData":{"id":149,"type":"article-journal","abstract":"Public policies, incentives, and infrastructure are top-down instruments that can align stakeholders’ roles and expectations for Circular Economy (CE) transitions, but it is crucial to analyse the possible effects of such instruments before implementation. This research investigates the Brazilian Industrial Agreement for Electrical and Electronic Equipment (BIAEEE) that governs the responsibilities and targets for nationwide collection and treatment of Waste from Electrical and Electronic Equipment (WEEE). A system dynamics simulation model is adapted for the use of smartphones in Brazil, and interventions focused on the collection of end-of-life products are examined against the BIAEEE targets. Twelve policy scenarios investigate three aspects of EEE collection: coverage increase, distribution of collection points and rewards. All scenarios show improvement in the EEE collection, but only one meets the BIAEEE targets. This research demonstrates how modelling and simulation can inform strategic decision-making in public policies for CE transitions.","container-title":"Waste Management","DOI":"10.1016/j.wasman.2021.11.017","ISSN":"0956053X","journalAbbreviation":"Waste Management","language":"en","page":"59-74","source":"DOI.org (Crossref)","title":"Analysis of national policies for Circular Economy transitions: Modelling and simulating the Brazilian industrial agreement for electrical and electronic equipment","title-short":"Analysis of national policies for Circular Economy transitions","volume":"138","author":[{"family":"Guzzo","given":"Daniel"},{"family":"Rodrigues","given":"Vinicius Picanço"},{"family":"Pigosso","given":"Daniela C.A."},{"family":"Mascarenhas","given":"Janaina"}],"issued":{"date-parts":[["2022",2]]}}},{"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200,"uris":["http://zotero.org/users/local/DRg0K6GL/items/65G85KAL"],"itemData":{"id":200,"type":"article-journal","abstract":"The e-waste sector is characterised by a rapid growth at global level and therefore involves an area not yet sufficiently investigated in its risk management dimension. This research fills the gap of the absence of a holistic approach to risk identification and assessment in e-waste management, suggesting a new Risk Awareness Indicator (RAI). An integrated Multi-criteria decision analysis (MCDA)-Analytic Hierarchy Process (AHP) is proposed to calculate the new index. Weights and values will be proposed by twenty Big Four’s youngest consultants (generation-Z and millennials). For e-waste, cyber risks related to personal data are critical in the collection phase, environmental risks in the transport phase, and financial and economic risks in the processing phase. Recycling scenarios pose less overall risk than landfill alternatives. The results can help policy makers to meet the circular economy targets set at the European Union level by implementing administrative and regulatory simplifications to support recycling supply chains and make them more efficient and resilient after the pandemic disruption. This work focuses on e-waste and the opinion of screenagers consultants, however the methodology used to design the RAI index makes it easy to replicate the analysis to other social settings and other waste supply chains.","container-title":"Environmental Technology &amp; Innovation","DOI":"10.1016/j.eti.2021.101716","ISSN":"23521864","journalAbbreviation":"Environmental Technology &amp; Innovation","language":"en","page":"101716","source":"DOI.org (Crossref)","title":"Growing e-waste management risk awareness points towards new recycling scenarios: The view of the Big Four’s youngest consultants","title-short":"Growing e-waste management risk awareness points towards new recycling scenarios","volume":"23","author":[{"family":"Appolloni","given":"Andrea"},{"family":"D’Adamo","given":"Idiano"},{"family":"Gastaldi","given":"Massimo"},{"family":"Santibanez-Gonzalez","given":"Ernesto D.R."},{"family":"Settembre-Blundo","given":"Davide"}],"issued":{"date-parts":[["2021",8]]}}},{"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color w:val="000000"/>
                <w:sz w:val="22"/>
                <w:szCs w:val="22"/>
              </w:rPr>
              <w:instrText>∼</w:instrText>
            </w:r>
            <w:r w:rsidR="00870696">
              <w:rPr>
                <w:color w:val="000000"/>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color w:val="000000"/>
                <w:sz w:val="22"/>
                <w:szCs w:val="22"/>
              </w:rPr>
              <w:instrText>∼</w:instrText>
            </w:r>
            <w:r w:rsidR="00870696">
              <w:rPr>
                <w:color w:val="000000"/>
                <w:sz w:val="22"/>
                <w:szCs w:val="22"/>
              </w:rPr>
              <w:instrText>1.9 kg of CO2 eq. emissions), followed by magnet-to-magnet recycling (</w:instrText>
            </w:r>
            <w:r w:rsidR="00870696">
              <w:rPr>
                <w:rFonts w:ascii="Cambria Math" w:hAnsi="Cambria Math" w:cs="Cambria Math"/>
                <w:color w:val="000000"/>
                <w:sz w:val="22"/>
                <w:szCs w:val="22"/>
              </w:rPr>
              <w:instrText>∼</w:instrText>
            </w:r>
            <w:r w:rsidR="00870696">
              <w:rPr>
                <w:color w:val="000000"/>
                <w:sz w:val="22"/>
                <w:szCs w:val="22"/>
              </w:rPr>
              <w:instrText>1.2 kg of CO2 eq. emissions), and metal recycling (</w:instrText>
            </w:r>
            <w:r w:rsidR="00870696">
              <w:rPr>
                <w:rFonts w:ascii="Cambria Math" w:hAnsi="Cambria Math" w:cs="Cambria Math"/>
                <w:color w:val="000000"/>
                <w:sz w:val="22"/>
                <w:szCs w:val="22"/>
              </w:rPr>
              <w:instrText>∼</w:instrText>
            </w:r>
            <w:r w:rsidR="00870696">
              <w:rPr>
                <w:color w:val="000000"/>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237,"uris":["http://zotero.org/users/local/DRg0K6GL/items/9X8AP8IJ"],"itemData":{"id":237,"type":"article-journal","abstract":"Improving the product lifetime of consumer electronics can provide significant environmental benefits. However, there is a tendency among both professional users and consumers to change products, like computers and mobile phones regularly, and as a result their lifetimes become increasingly shorter. With the rise of the Circular Economy, new policies to promote longer product lifetimes have emerged in Europe. These include the regulation of minimum product lifetime through the Ecodesign Directive, the extension of consumer warranties, and the French criminalization of planned obsolescence. Public procurement is an instrument with a significant potential to incentivize longer lifetimes. This study examines the potential for extending the lifetime of computers through public procurement in a Swedish context. The methods employed are literature reviews and interviews with procurers in municipalities, computer remanufacturers, suppliers of computers, and national authorities. There is increasing interest in promoting longer lifetimes through procurement among procuring organizations. Some Swedish municipalities are already procuring remanufactured computers, mainly for economic reasons, and they generally have positive experiences. However, remanufactured computers may not work for all kinds of functions, which highlight the importance of identifying needs of different users. Some municipalities do not plan to purchase remanufactured computers, outlining several barriers. The public sector can also support Circular Economy objectives through supporting recycled materials in new computers. In addition to procurement practices, the public sector can support remanufacturing through selling used computers to remanufacturers.","container-title":"Procedia CIRP","DOI":"10.1016/j.procir.2018.03.316","ISSN":"22128271","journalAbbreviation":"Procedia CIRP","language":"en","page":"137-141","source":"DOI.org (Crossref)","title":"The use of public procurement to incentivize longer lifetime and remanufacturing of computers","volume":"73","author":[{"family":"Crafoord","given":"Katarina"},{"family":"Dalhammar","given":"Carl"},{"family":"Milios","given":"Leonidas"}],"issued":{"date-parts":[["2018"]]}}},{"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5], [28], [29], [35], [37], [46], [49], [50], [51], [52], [53], [54]</w:t>
            </w:r>
            <w:r w:rsidRPr="005107B2">
              <w:rPr>
                <w:color w:val="000000"/>
                <w:sz w:val="22"/>
                <w:szCs w:val="22"/>
              </w:rPr>
              <w:fldChar w:fldCharType="end"/>
            </w:r>
          </w:p>
        </w:tc>
      </w:tr>
      <w:tr w:rsidR="00772178" w:rsidRPr="005107B2" w14:paraId="4E6FD3F4"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1855AD7B" w14:textId="77777777" w:rsidR="00772178" w:rsidRPr="005107B2" w:rsidRDefault="00772178" w:rsidP="00102B4F">
            <w:pPr>
              <w:rPr>
                <w:color w:val="000000"/>
                <w:sz w:val="22"/>
                <w:szCs w:val="22"/>
              </w:rPr>
            </w:pPr>
            <w:bookmarkStart w:id="3" w:name="_Hlk226973845"/>
            <w:bookmarkEnd w:id="2"/>
            <w:r w:rsidRPr="005107B2">
              <w:rPr>
                <w:color w:val="000000"/>
                <w:sz w:val="22"/>
                <w:szCs w:val="22"/>
              </w:rPr>
              <w:t>Information data</w:t>
            </w:r>
          </w:p>
        </w:tc>
        <w:tc>
          <w:tcPr>
            <w:tcW w:w="1559" w:type="dxa"/>
            <w:tcBorders>
              <w:top w:val="nil"/>
              <w:left w:val="nil"/>
              <w:bottom w:val="single" w:sz="4" w:space="0" w:color="auto"/>
              <w:right w:val="nil"/>
            </w:tcBorders>
            <w:noWrap/>
            <w:vAlign w:val="center"/>
            <w:hideMark/>
          </w:tcPr>
          <w:p w14:paraId="29ED0A26" w14:textId="77777777" w:rsidR="00772178" w:rsidRPr="005107B2" w:rsidRDefault="00772178" w:rsidP="00102B4F">
            <w:pPr>
              <w:rPr>
                <w:color w:val="000000"/>
                <w:sz w:val="22"/>
                <w:szCs w:val="22"/>
              </w:rPr>
            </w:pPr>
            <w:r w:rsidRPr="005107B2">
              <w:rPr>
                <w:color w:val="000000"/>
                <w:sz w:val="22"/>
                <w:szCs w:val="22"/>
              </w:rPr>
              <w:t>Data on impact</w:t>
            </w:r>
          </w:p>
        </w:tc>
        <w:tc>
          <w:tcPr>
            <w:tcW w:w="2834" w:type="dxa"/>
            <w:tcBorders>
              <w:top w:val="nil"/>
              <w:left w:val="single" w:sz="4" w:space="0" w:color="auto"/>
              <w:bottom w:val="single" w:sz="4" w:space="0" w:color="auto"/>
              <w:right w:val="single" w:sz="4" w:space="0" w:color="auto"/>
            </w:tcBorders>
            <w:noWrap/>
            <w:vAlign w:val="center"/>
            <w:hideMark/>
          </w:tcPr>
          <w:p w14:paraId="05AB0BB5" w14:textId="77777777" w:rsidR="00772178" w:rsidRPr="005107B2" w:rsidRDefault="00772178" w:rsidP="00102B4F">
            <w:pPr>
              <w:rPr>
                <w:color w:val="000000"/>
                <w:sz w:val="22"/>
                <w:szCs w:val="22"/>
              </w:rPr>
            </w:pPr>
            <w:r w:rsidRPr="005107B2">
              <w:rPr>
                <w:color w:val="000000"/>
                <w:sz w:val="22"/>
                <w:szCs w:val="22"/>
              </w:rPr>
              <w:t>Challenges in quantifying the environmental and social impacts of circular practices.</w:t>
            </w:r>
          </w:p>
        </w:tc>
        <w:tc>
          <w:tcPr>
            <w:tcW w:w="3119" w:type="dxa"/>
            <w:tcBorders>
              <w:top w:val="nil"/>
              <w:left w:val="nil"/>
              <w:bottom w:val="single" w:sz="4" w:space="0" w:color="auto"/>
              <w:right w:val="single" w:sz="4" w:space="0" w:color="auto"/>
            </w:tcBorders>
            <w:noWrap/>
            <w:vAlign w:val="center"/>
          </w:tcPr>
          <w:p w14:paraId="0DECBF34" w14:textId="1EF6DCAD" w:rsidR="00772178" w:rsidRPr="005107B2" w:rsidRDefault="00D64266"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ZAmL5oWK","properties":{"formattedCitation":"[4], [10], [15], [51], [55], [56], [57], [58]","plainCitation":"[4], [10], [15], [51], [55], [56], [57], [58]","noteIndex":0},"citationItems":[{"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color w:val="000000"/>
                <w:sz w:val="22"/>
                <w:szCs w:val="22"/>
              </w:rPr>
              <w:instrText>∼</w:instrText>
            </w:r>
            <w:r w:rsidR="00870696">
              <w:rPr>
                <w:color w:val="000000"/>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color w:val="000000"/>
                <w:sz w:val="22"/>
                <w:szCs w:val="22"/>
              </w:rPr>
              <w:instrText>∼</w:instrText>
            </w:r>
            <w:r w:rsidR="00870696">
              <w:rPr>
                <w:color w:val="000000"/>
                <w:sz w:val="22"/>
                <w:szCs w:val="22"/>
              </w:rPr>
              <w:instrText>1.9 kg of CO2 eq. emissions), followed by magnet-to-magnet recycling (</w:instrText>
            </w:r>
            <w:r w:rsidR="00870696">
              <w:rPr>
                <w:rFonts w:ascii="Cambria Math" w:hAnsi="Cambria Math" w:cs="Cambria Math"/>
                <w:color w:val="000000"/>
                <w:sz w:val="22"/>
                <w:szCs w:val="22"/>
              </w:rPr>
              <w:instrText>∼</w:instrText>
            </w:r>
            <w:r w:rsidR="00870696">
              <w:rPr>
                <w:color w:val="000000"/>
                <w:sz w:val="22"/>
                <w:szCs w:val="22"/>
              </w:rPr>
              <w:instrText>1.2 kg of CO2 eq. emissions), and metal recycling (</w:instrText>
            </w:r>
            <w:r w:rsidR="00870696">
              <w:rPr>
                <w:rFonts w:ascii="Cambria Math" w:hAnsi="Cambria Math" w:cs="Cambria Math"/>
                <w:color w:val="000000"/>
                <w:sz w:val="22"/>
                <w:szCs w:val="22"/>
              </w:rPr>
              <w:instrText>∼</w:instrText>
            </w:r>
            <w:r w:rsidR="00870696">
              <w:rPr>
                <w:color w:val="000000"/>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304,"uris":["http://zotero.org/users/local/DRg0K6GL/items/WFS96ERL"],"itemData":{"id":304,"type":"article-journal","abstract":"As newer generations of electric vehicles get to market, more electric vehicles with out-of-use components will emerge. Some of these electric vehicles will have components that no longer pass automotive standards. This study establishes a method of assessing the second life potential of end-of-life traction power converters repurposed for stationary applications like solar energy conversion systems. Traction converters in electric vehicles are subject to aggressive mission profiles as the vehicle can go from idle to full power acceleration and surge power conditions within seconds. Hence, these traction converters experience electrothermal stress profiles that degrade the electrical and thermal impedance of the modules thereby reducing the efficiency. The converters are considered unusable after the electrical and thermal impedance of the module increases by at least 20 %, which ideally should occur after the vehicles useable life. However, with suitable de-rating in less stressful stationary applications, end-of-life traction converters could still be capable of high efficiency and reliable performance. Using electrothermal simulations and reliability modelling, this study demonstrates that a 300 kW traction inverter with 20 %, 40 %, 60 % higher thermal and electrical impedance (corresponding to 1.6, 3.4, 5.5 % reduced efficiency in vehicle drivetrains) is capable of higher than 98.5 % efficiency when used as a solar inverter for micro-grid applications. A method of estimating power module lifetime consumption in the second life application has been proposed indicating that demand side management is critical for maximizing the second life of the converter if vehicle charging is integrated into the photovoltaic powered micro-grid.","container-title":"Renewable and Sustainable Energy Reviews","DOI":"10.1016/j.rser.2024.115238","ISSN":"13640321","journalAbbreviation":"Renewable and Sustainable Energy Reviews","language":"en","page":"115238","source":"DOI.org (Crossref)","title":"Second life potential of electric vehicle power electronics for more circular economies","volume":"210","author":[{"family":"Alatise","given":"Olayiwola"},{"family":"Wu","given":"Ruizhu"},{"family":"Deb","given":"Arkadeep"},{"family":"Ortiz Gonzalez","given":"Jose"}],"issued":{"date-parts":[["2025",3]]}}},{"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schema":"https://github.com/citation-style-language/schema/raw/master/csl-citation.json"} </w:instrText>
            </w:r>
            <w:r w:rsidRPr="005107B2">
              <w:rPr>
                <w:color w:val="000000"/>
                <w:sz w:val="22"/>
                <w:szCs w:val="22"/>
              </w:rPr>
              <w:fldChar w:fldCharType="separate"/>
            </w:r>
            <w:r w:rsidR="00870696">
              <w:rPr>
                <w:noProof/>
                <w:color w:val="000000"/>
                <w:sz w:val="22"/>
                <w:szCs w:val="22"/>
              </w:rPr>
              <w:t>[4], [10], [15], [51], [55], [56], [57], [58]</w:t>
            </w:r>
            <w:r w:rsidRPr="005107B2">
              <w:rPr>
                <w:color w:val="000000"/>
                <w:sz w:val="22"/>
                <w:szCs w:val="22"/>
              </w:rPr>
              <w:fldChar w:fldCharType="end"/>
            </w:r>
          </w:p>
        </w:tc>
      </w:tr>
      <w:tr w:rsidR="00772178" w:rsidRPr="005107B2" w14:paraId="10D3D8C7" w14:textId="77777777" w:rsidTr="005107B2">
        <w:trPr>
          <w:trHeight w:val="320"/>
        </w:trPr>
        <w:tc>
          <w:tcPr>
            <w:tcW w:w="1555" w:type="dxa"/>
            <w:vMerge/>
            <w:tcBorders>
              <w:left w:val="single" w:sz="4" w:space="0" w:color="auto"/>
              <w:right w:val="single" w:sz="4" w:space="0" w:color="auto"/>
            </w:tcBorders>
            <w:noWrap/>
            <w:vAlign w:val="center"/>
            <w:hideMark/>
          </w:tcPr>
          <w:p w14:paraId="33231BF9" w14:textId="77777777" w:rsidR="00772178" w:rsidRPr="005107B2" w:rsidRDefault="00772178" w:rsidP="00102B4F">
            <w:pPr>
              <w:rPr>
                <w:color w:val="000000"/>
                <w:sz w:val="22"/>
                <w:szCs w:val="22"/>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4F4DB3F" w14:textId="77777777" w:rsidR="00772178" w:rsidRPr="005107B2" w:rsidRDefault="00772178" w:rsidP="00102B4F">
            <w:pPr>
              <w:rPr>
                <w:color w:val="000000"/>
                <w:sz w:val="22"/>
                <w:szCs w:val="22"/>
              </w:rPr>
            </w:pPr>
            <w:r w:rsidRPr="005107B2">
              <w:rPr>
                <w:color w:val="000000"/>
                <w:sz w:val="22"/>
                <w:szCs w:val="22"/>
              </w:rPr>
              <w:t>Data on repair</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208BFE25" w14:textId="77777777" w:rsidR="00772178" w:rsidRPr="005107B2" w:rsidRDefault="00772178" w:rsidP="00102B4F">
            <w:pPr>
              <w:rPr>
                <w:color w:val="000000"/>
                <w:sz w:val="22"/>
                <w:szCs w:val="22"/>
              </w:rPr>
            </w:pPr>
            <w:r w:rsidRPr="005107B2">
              <w:rPr>
                <w:color w:val="000000"/>
                <w:sz w:val="22"/>
                <w:szCs w:val="22"/>
              </w:rPr>
              <w:t>Data needed for intermediaries to repair products effectively, including technical manuals and repair rights.</w:t>
            </w:r>
          </w:p>
        </w:tc>
        <w:tc>
          <w:tcPr>
            <w:tcW w:w="3119" w:type="dxa"/>
            <w:tcBorders>
              <w:top w:val="single" w:sz="4" w:space="0" w:color="auto"/>
              <w:left w:val="single" w:sz="4" w:space="0" w:color="auto"/>
              <w:bottom w:val="single" w:sz="4" w:space="0" w:color="auto"/>
              <w:right w:val="single" w:sz="4" w:space="0" w:color="auto"/>
            </w:tcBorders>
            <w:noWrap/>
            <w:vAlign w:val="center"/>
          </w:tcPr>
          <w:p w14:paraId="35A18764" w14:textId="487A788A" w:rsidR="00772178" w:rsidRPr="005107B2" w:rsidRDefault="005D4308"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8VS8DbDR","properties":{"formattedCitation":"[5], [6], [7], [11], [17], [29], [46], [59], [60], [61]","plainCitation":"[5], [6], [7], [11], [17], [29], [46], [59], [60], [61]","noteIndex":0},"citationItems":[{"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94,"uris":["http://zotero.org/users/local/DRg0K6GL/items/AA4STVD7"],"itemData":{"id":294,"type":"paper-conference","abstract":"Consumer electronics and electrical products have a substantial environmental footprint, largely due to the energyintensive manufacturing of semiconductor components and required materials, which produce significant CO2 emissions. This paper presents an assessment system designed to evaluate which components and processes contribute most to the ecological footprint. By integrating Life Cycle Assessments (LCAs), the system identifies critical components and links them to specific stages in the product development process, enabling targeted improvements in repairability and resource efficiency. Through connections between the functional and part structures, manufacturers can address environmental impacts at a detailed level.","container-title":"2025 IEEE Conference on Technologies for Sustainability (SusTech)","DOI":"10.1109/SusTech63138.2025.11025689","event-title":"2025 IEEE Conference on Technologies for Sustainability (SusTech)","ISBN":"979-8-3315-0431-1","language":"en","license":"https://doi.org/10.15223/policy-029","page":"1-8","publisher":"IEEE","publisher-place":"Los Angeles, CA, USA","source":"DOI.org (Crossref)","title":"Development of a model for assessing the repairability of products in the concept phase","URL":"https://ieeexplore.ieee.org/document/11025689/","author":[{"family":"Schmidtseifer","given":"Karsten"},{"family":"Apolte","given":"Leandra Carlotta"},{"family":"Gust","given":"Peter"}],"accessed":{"date-parts":[["2026",4,2]]},"issued":{"date-parts":[["2025",4,20]]}}},{"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303,"uris":["http://zotero.org/users/local/DRg0K6GL/items/4L4NHWPP"],"itemData":{"id":303,"type":"article-journal","abstract":"Population expansion and improving living standards, particularly in developed nations, have led to an increase in the usage of domestic electrical equipment, worldwide energy consumption, and CO2 emissions per capita. To limit the usage of nonreusable components and the amount of garbage that must be transferred at the end of a product’s life cycle, longer-lasting electrical domestic appliances are a pillar of the circular economy. In recent years, the complexity of printed circuit boards (PCBs) used in the manufacture of modern electrical devices has increased, leading to an increase in device failures. This study focuses on the maintenance and recycling of domestic electrical appliance components and printed circuit boards. The proposed methodology for PCB repair is defined as a sequential quadratic programming (SQP) problem implemented in MATLAB environment and successfully tested to a variety of domestic appliances such as refrigerator, dishwasher and washing machine. The possibility of recycling metal parts of electronic components, which were replaced after PCBs’ repair was also studied. Metals’ percentage concentration of PCB electronic components for three customer’s budgets considering metals and valuable metals recovery as given from the corresponding average metal recovery and calculated from different recycling procedures presented in the literature. The results of the proposed procedure in terms of valuable metals gave 38.4078 ppm of silver. We also compared the suggested procedure with other works in terms of environmental perspective considering four measures, namely the gross energy requirement (GER), the global warming potential (GWP), the acidification potential (AP), and the solid waste burden (SWB). In terms of economic perspective and considering the existence of silver (Ag) in the electronic components, the recommended method gave comparable amount of money. Finally, a comparison of different recycling works from a technical viewpoint is also conducted. Moreover, a reparability index of domestic electrical appliances is introduced to further quantify the results of the proposed algorithm.","container-title":"Environmental Science and Pollution Research","DOI":"10.1007/s11356-022-25077-z","ISSN":"1614-7499","issue":"12","journalAbbreviation":"Environ Sci Pollut Res","language":"en","page":"17546-17564","source":"DOI.org (Crossref)","title":"Repair and recycling of PCBs and their components based on obsolescence index: a domestic electrical appliances case study","title-short":"Repair and recycling of PCBs and their components based on obsolescence index","volume":"31","author":[{"family":"Karagiannopoulos","given":"Panagiotis S."},{"family":"Manousakis","given":"Nikolaos M."},{"family":"Psomopoulos","given":"Constantinos S."}],"issued":{"date-parts":[["2023",1,10]]}}}],"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5], [6], [7], [11], [17], [29], [46], [59], [60], [61]</w:t>
            </w:r>
            <w:r w:rsidRPr="005107B2">
              <w:rPr>
                <w:color w:val="000000"/>
                <w:sz w:val="22"/>
                <w:szCs w:val="22"/>
              </w:rPr>
              <w:fldChar w:fldCharType="end"/>
            </w:r>
          </w:p>
        </w:tc>
      </w:tr>
      <w:tr w:rsidR="00772178" w:rsidRPr="005107B2" w14:paraId="545BB84A" w14:textId="77777777" w:rsidTr="005107B2">
        <w:trPr>
          <w:trHeight w:val="320"/>
        </w:trPr>
        <w:tc>
          <w:tcPr>
            <w:tcW w:w="1555" w:type="dxa"/>
            <w:vMerge/>
            <w:tcBorders>
              <w:left w:val="single" w:sz="4" w:space="0" w:color="auto"/>
              <w:right w:val="single" w:sz="4" w:space="0" w:color="auto"/>
            </w:tcBorders>
            <w:noWrap/>
            <w:vAlign w:val="center"/>
            <w:hideMark/>
          </w:tcPr>
          <w:p w14:paraId="2A300EC7" w14:textId="77777777" w:rsidR="00772178" w:rsidRPr="005107B2" w:rsidRDefault="00772178" w:rsidP="00102B4F">
            <w:pPr>
              <w:rPr>
                <w:color w:val="000000"/>
                <w:sz w:val="22"/>
                <w:szCs w:val="22"/>
              </w:rPr>
            </w:pPr>
          </w:p>
        </w:tc>
        <w:tc>
          <w:tcPr>
            <w:tcW w:w="1559" w:type="dxa"/>
            <w:tcBorders>
              <w:top w:val="single" w:sz="4" w:space="0" w:color="auto"/>
              <w:left w:val="nil"/>
              <w:bottom w:val="single" w:sz="4" w:space="0" w:color="auto"/>
              <w:right w:val="nil"/>
            </w:tcBorders>
            <w:noWrap/>
            <w:vAlign w:val="center"/>
            <w:hideMark/>
          </w:tcPr>
          <w:p w14:paraId="10B3C2E2" w14:textId="77777777" w:rsidR="00772178" w:rsidRPr="005107B2" w:rsidRDefault="00772178" w:rsidP="00102B4F">
            <w:pPr>
              <w:rPr>
                <w:color w:val="000000"/>
                <w:sz w:val="22"/>
                <w:szCs w:val="22"/>
              </w:rPr>
            </w:pPr>
            <w:r w:rsidRPr="005107B2">
              <w:rPr>
                <w:color w:val="000000"/>
                <w:sz w:val="22"/>
                <w:szCs w:val="22"/>
              </w:rPr>
              <w:t>Data to inform policy</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5B4822BB" w14:textId="77777777" w:rsidR="00772178" w:rsidRPr="005107B2" w:rsidRDefault="00772178" w:rsidP="00102B4F">
            <w:pPr>
              <w:rPr>
                <w:color w:val="000000"/>
                <w:sz w:val="22"/>
                <w:szCs w:val="22"/>
              </w:rPr>
            </w:pPr>
            <w:r w:rsidRPr="005107B2">
              <w:rPr>
                <w:color w:val="000000"/>
                <w:sz w:val="22"/>
                <w:szCs w:val="22"/>
              </w:rPr>
              <w:t>Data required to support policymakers in making informed decisions, planning, and prioritizing circular economy policies.</w:t>
            </w:r>
          </w:p>
        </w:tc>
        <w:tc>
          <w:tcPr>
            <w:tcW w:w="3119" w:type="dxa"/>
            <w:tcBorders>
              <w:top w:val="single" w:sz="4" w:space="0" w:color="auto"/>
              <w:left w:val="nil"/>
              <w:bottom w:val="single" w:sz="4" w:space="0" w:color="auto"/>
              <w:right w:val="single" w:sz="4" w:space="0" w:color="auto"/>
            </w:tcBorders>
            <w:noWrap/>
            <w:vAlign w:val="center"/>
          </w:tcPr>
          <w:p w14:paraId="79693679" w14:textId="3602AEAF" w:rsidR="00772178" w:rsidRPr="005107B2" w:rsidRDefault="005D4308"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oYz7SfMt","properties":{"formattedCitation":"[17], [22], [30], [42], [52], [62], [63], [64], [65], [66]","plainCitation":"[17], [22], [30], [42], [52], [62], [63], [64], [65], [66]","noteIndex":0},"citationItems":[{"id":131,"uris":["http://zotero.org/users/local/DRg0K6GL/items/LBQZJ4GK"],"itemData":{"id":131,"type":"article-journal","abstract":"We are facing the challenge of rapid growth in waste from electrical products (e-waste). In Europe, handling e-waste is regulated by the European Waste Electrical and Electronic Equipment (WEEE) directive, which is based on the extended producer responsibility (EPR) model as a regulatory tool forcing manufacturers and importers to take responsibility for their products throughout their lifecycles. However, the directive allows for great variations in implementations in each country, causing e-manufacturers and ewaste handling operators to face challenges in their transition to more sustainable operations. To identify the challenges involved, this study investigates the effect of the WEEE directive from a manufacturer’s perspective. A case study of an e-manufacturer operating subsidiaries in several European countries and the associated producer responsibility organizations (PROs) is presented. The case study includes interviews from 17 stakeholders in 12 organizations in eight European countries. Key findings are as follows. First, the WEEE data reported are not harmonized. Second, the calculations of the environmental fee differ across countries. Third, following up on different national WEEE obligations sometimes leads to over-reporting to avoid negative effects on environmental corporate social responsibility, brand reputation, and profitability. Fourth, outsourcing end-of-life (EoL) treatment responsibility to PROs is seen as positive by the manufacturer but results in a decoupling of the EPR and the operational EoL treatment, which may reduce efforts to transfer to a higher circularity level of its EEE products. Fifth, WEEE is considered a way for e-manufacturers to handle waste not to adopt a circular focus. This paper contributes to both practitioners and researchers within reverse logistics and sustainability by adding knowledge from real-life context of how EPR is implemented in WEEE.","container-title":"Environmental Science and Pollution Research","DOI":"10.1007/s11356-021-13206-z","ISSN":"0944-1344, 1614-7499","issue":"14","journalAbbreviation":"Environ Sci Pollut Res","language":"en","page":"19920-19939","source":"DOI.org (Crossref)","title":"A comparative study of national variations of the European WEEE directive: manufacturer’s view","title-short":"A comparative study of national variations of the European WEEE directive","volume":"29","author":[{"family":"Andersen","given":"Terje"}],"issued":{"date-parts":[["2022",3]]}}},{"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190,"uris":["http://zotero.org/users/local/DRg0K6GL/items/TK3YV33N"],"itemData":{"id":190,"type":"article-journal","abstract":"Islands are bounded systems, often plagued with several sustainability challenges of limited land and resource availability, as well as pressing waste management issues. Despite these known problems, research aiming to help develop proper e-waste management systems for small island nations is scarce. Focusing on five Caribbean island states, this study provides the first comprehensive view of e-waste generation trends in an island context and explores the factors driving those trends. The study estimates Electrical and Electronic Equipment (EEE) flows for the five island cases over a period of 60 years (1965–2025), including e-waste that these flows have and will generate. A dynamic material flow analysis (MFA) approach has been used to estimate these flows and stocks for 206 product types. The results show that the five Caribbean islands produced double the e-waste per capita per year, i.e., 13 kg/cap/year compared to global average of 6.1 kg/cap/year in 2016. The aggregated amount of e-waste generated per year on these five islands seems to significantly rise in future: from 27,500 tonnes in 2010 to an estimated amount of 59,000 tonnes in 2025. This considerable estimated e-waste generation rate, when not properly managed, is not only harmful for the local environment, but also translates into considerable health impacts and loss of valuable resources. From a sustainability perspective, small islands should consider moving away from a linear to a circular economy that will limit waste generation as well as reliance on the supply of virgin materials from outside.","container-title":"Resources, Conservation and Recycling","DOI":"10.1016/j.resconrec.2020.105106","ISSN":"09213449","journalAbbreviation":"Resources, Conservation and Recycling","language":"en","page":"105106","source":"DOI.org (Crossref)","title":"Electronic waste in the Caribbean: An impending environmental disaster or an opportunity for a circular economy?","title-short":"Electronic waste in the Caribbean","volume":"164","author":[{"family":"Mohammadi","given":"Elham"},{"family":"Singh","given":"Simron Jit"},{"family":"Habib","given":"Komal"}],"issued":{"date-parts":[["2021",1]]}}},{"id":198,"uris":["http://zotero.org/users/local/DRg0K6GL/items/HFE23A6R"],"itemData":{"id":198,"type":"article-journal","abstract":"Waste electrical and electronic equipment (WEEE) comprises a globally important waste stream due to the scarcity and value of the materials that it contains; annual generation of WEEE is increasing by 3–5% per annum. The effective management of WEEE will contribute critically to progress towards (1) realisation of the United Nations’ Sustainable Development Goals, (2) a circular economy, and (3) resource efﬁciency. This comprehensive review paper provides a critical and contemporary examination of the current global situation of WEEE management and discusses opportunities for enhancement. Trends in WEEE generation, WEEE-related policies and legislation are exempliﬁed in detail. Four typical future WEEE management scenarios are identiﬁed, classiﬁed and outlined. The European Community is at the forefront of WEEE management, largely due to the WEEE Directive (Directive 2012/19/EU) which sets high collection and recycling targets for Member States. WEEE generation rates are increasing in Africa though collection and recycling rates are low. WEEE-related legislation coverage is increasing in Asia (notably China and India) and in Latin America. This review highlights emerging concerns, including: stockpiling of WEEE devices; reuse standards; device obsolescence; the Internet of Things, the potential for collecting space e-debris, and emerging trends in electrical and electronic consumer goods. Key areas of concern in regard to WEEE management are identiﬁed: the partial provision of formal systems for WEEE collection and treatment at global scale; further escalation of global WEEE generation (increased ownership, and acceleration of obsolescence and redundancy); and absence of regulation and its enforcement. Measures to improve WEEE management at global scale are recommended: incorporation of circular economy principles in EEE design and production, and WEEE management, including urban mining; extension of WEEE legislation and regulation, and improved enforcement thereof; harmonisation of key terms and deﬁnitions to permit consistency and meaning in WEEE management; and improvements to regulation and recognition of the informal WEEE management sector.","container-title":"Waste Management","DOI":"10.1016/j.wasman.2020.10.016","ISSN":"0956053X","journalAbbreviation":"Waste Management","language":"en","page":"549-563","source":"DOI.org (Crossref)","title":"Global E-waste management: Can WEEE make a difference? A review of e-waste trends, legislation, contemporary issues and future challenges","title-short":"Global E-waste management","volume":"120","author":[{"family":"Shittu","given":"Olanrewaju S."},{"family":"Williams","given":"Ian D."},{"family":"Shaw","given":"Peter J."}],"issued":{"date-parts":[["2021",2]]}}},{"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236,"uris":["http://zotero.org/users/local/DRg0K6GL/items/FRWN4J2N"],"itemData":{"id":236,"type":"article-journal","abstract":"In the last several decades, Waste Electrical and Electronic Equipment (WEEE) reverse supply chain management has increasingly gained more attention due to the development of an environmental awareness, the rapid raise of e-wasted products and the EU regulations. In particular, although the new EU WEEE collection target has not been reached by many EU countries, several studies show that an optimized WEEE wastes management processes could represent a relevant way to achieve economic, environmental and social beneﬁts expected by the adoption of circular economy approaches. According to this, the paper aims to evaluate the extent to which the current Italian organization of the WEEE management system and the related legislation are able to support the achievement of the targets deﬁned by EU with a speciﬁc focus on the collection centers (CCs) which play a key role being the initial point of the WEEE reverse logistic cycle. An illustrative analysis based on the transition probability matrix regarding both the e-waste collecting performance and the distribution of collecting centers in the Italian provinces is illustrated. Furthermore, we have analyzed the presence of a correlation between the WEEE collection rate and the presence of the CCs in diﬀerent provinces in order to better comprehend the role that can play both the investments in CC system and other soft measures in achieving the WEEE collection targets. Results show that the current Italian organization of the WEEE management system and the related legislations are not so eﬀective in supporting the achievement of EU WEEE collection targets at the national level, although some geographical areas and provinces outperform the EU targets.","container-title":"Sustainability","DOI":"10.3390/su11082430","ISSN":"2071-1050","issue":"8","journalAbbreviation":"Sustainability","language":"en","page":"2430","source":"DOI.org (Crossref)","title":"The Reverse Supply Chain of the E-Waste Management Processes in a Circular Economy Framework: Evidence from Italy","title-short":"The Reverse Supply Chain of the E-Waste Management Processes in a Circular Economy Framework","volume":"11","author":[{"family":"Isernia","given":"Raffaele"},{"family":"Passaro","given":"Renato"},{"family":"Quinto","given":"Ivana"},{"family":"Thomas","given":"Antonio"}],"issued":{"date-parts":[["2019",4,2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7], [22], [30], [42], [52], [62], [63], [64], [65], [66]</w:t>
            </w:r>
            <w:r w:rsidRPr="005107B2">
              <w:rPr>
                <w:color w:val="000000"/>
                <w:sz w:val="22"/>
                <w:szCs w:val="22"/>
              </w:rPr>
              <w:fldChar w:fldCharType="end"/>
            </w:r>
          </w:p>
        </w:tc>
      </w:tr>
      <w:tr w:rsidR="00772178" w:rsidRPr="005107B2" w14:paraId="37993486" w14:textId="77777777" w:rsidTr="005107B2">
        <w:trPr>
          <w:trHeight w:val="320"/>
        </w:trPr>
        <w:tc>
          <w:tcPr>
            <w:tcW w:w="1555" w:type="dxa"/>
            <w:vMerge/>
            <w:tcBorders>
              <w:left w:val="single" w:sz="4" w:space="0" w:color="auto"/>
              <w:right w:val="single" w:sz="4" w:space="0" w:color="auto"/>
            </w:tcBorders>
            <w:noWrap/>
            <w:vAlign w:val="center"/>
            <w:hideMark/>
          </w:tcPr>
          <w:p w14:paraId="5DB9E44B"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3F78034A" w14:textId="77777777" w:rsidR="00772178" w:rsidRPr="005107B2" w:rsidRDefault="00772178" w:rsidP="00102B4F">
            <w:pPr>
              <w:rPr>
                <w:color w:val="000000"/>
                <w:sz w:val="22"/>
                <w:szCs w:val="22"/>
              </w:rPr>
            </w:pPr>
            <w:r w:rsidRPr="005107B2">
              <w:rPr>
                <w:color w:val="000000"/>
                <w:sz w:val="22"/>
                <w:szCs w:val="22"/>
              </w:rPr>
              <w:t>Data for planning</w:t>
            </w:r>
          </w:p>
        </w:tc>
        <w:tc>
          <w:tcPr>
            <w:tcW w:w="2834" w:type="dxa"/>
            <w:tcBorders>
              <w:top w:val="nil"/>
              <w:left w:val="single" w:sz="4" w:space="0" w:color="auto"/>
              <w:bottom w:val="single" w:sz="4" w:space="0" w:color="auto"/>
              <w:right w:val="single" w:sz="4" w:space="0" w:color="auto"/>
            </w:tcBorders>
            <w:noWrap/>
            <w:vAlign w:val="center"/>
            <w:hideMark/>
          </w:tcPr>
          <w:p w14:paraId="7A22F2E3" w14:textId="77777777" w:rsidR="00772178" w:rsidRPr="005107B2" w:rsidRDefault="00772178" w:rsidP="00102B4F">
            <w:pPr>
              <w:rPr>
                <w:color w:val="000000"/>
                <w:sz w:val="22"/>
                <w:szCs w:val="22"/>
              </w:rPr>
            </w:pPr>
            <w:r w:rsidRPr="005107B2">
              <w:rPr>
                <w:color w:val="000000"/>
                <w:sz w:val="22"/>
                <w:szCs w:val="22"/>
              </w:rPr>
              <w:t>Operational data required for effective circular economy planning, including material flows, forecasts, and recycling capacities.</w:t>
            </w:r>
          </w:p>
        </w:tc>
        <w:tc>
          <w:tcPr>
            <w:tcW w:w="3119" w:type="dxa"/>
            <w:tcBorders>
              <w:top w:val="nil"/>
              <w:left w:val="nil"/>
              <w:bottom w:val="single" w:sz="4" w:space="0" w:color="auto"/>
              <w:right w:val="single" w:sz="4" w:space="0" w:color="auto"/>
            </w:tcBorders>
            <w:noWrap/>
            <w:vAlign w:val="center"/>
          </w:tcPr>
          <w:p w14:paraId="29CCF9D5" w14:textId="365B4CDF" w:rsidR="00772178" w:rsidRPr="005107B2" w:rsidRDefault="0083151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O7iuylG0","properties":{"formattedCitation":"[5], [13], [24], [33], [43], [46], [54], [56], [63], [65], [67], [68], [69], [70]","plainCitation":"[5], [13], [24], [33], [43], [46], [54], [56], [63], [65], [67], [68], [69], [70]","noteIndex":0},"citationItems":[{"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05,"uris":["http://zotero.org/users/local/DRg0K6GL/items/9YYLURG3"],"itemData":{"id":205,"type":"article-journal","abstract":"The rapid consumption of advanced e-products has intensified problems for the linear economy; constantly diminishing natural resources employed in production processes have created a need of recycle and reuse. Although the transition to a circular economy proposes to end the loop of e-products, it needs the application of processes such as urban mining to recover resources as secondary raw material. The present study intends to examine the issues and challenges of electronic waste urban mining (EWUM) in India that need to be assessed for the development of a sustainable economy. To accomplish this, the current study employs integrated MultiCriteria-Decision making methods (MCDM). Step-Wise Weight Assessment Ratio Analysis (SWARA) is used to prioritize issues and their possible solutions with Weighted Assessment Sum Product Assessment (WASPAS) methods introduced to explore these challenges and provide solutions for managing EWUM. There is an immediate need to acknowledge the issues confronted by stakeholders in urban mining processes for successful transition to a circular economy. A better understanding of the issues will help policy makers and decision makers to implement best practices to enhance the urban mining process in India. This study has shown that socio-economic (SE) issues are the most critical issues in EWUM in India. The possible solutions that would have most impact are to enhance awareness campaigns for people to educate themselves regarding e-waste, train staff to handle safe disposal of e-waste and produce eco-friendly electronic products.","container-title":"Journal of Environmental Management","DOI":"10.1016/j.jenvman.2021.112373","ISSN":"03014797","journalAbbreviation":"Journal of Environmental Management","language":"en","page":"112373","source":"DOI.org (Crossref)","title":"Issues and solutions of electronic waste urban mining for circular economy transition: An Indian context","title-short":"Issues and solutions of electronic waste urban mining for circular economy transition","volume":"290","author":[{"family":"Sharma","given":"Manu"},{"family":"Joshi","given":"Sudhanshu"},{"family":"Govindan","given":"Kannan"}],"issued":{"date-parts":[["2021",7]]}}},{"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id":227,"uris":["http://zotero.org/users/local/DRg0K6GL/items/BYWDE4V8"],"itemData":{"id":227,"type":"article-journal","abstract":"Durability of products and lifetime extension through improvements in product design, repair, reuse and refurbishment are integral components of the circular economy concept. Extended service lifetimes reduce the demand for new resource intensive products and hence contribute to an increase in resource efﬁciency and resource conservation. However, the use of a consumer product does not only depend on its functioning. Particularly consumer electronics such as smartphones are often only used for comparatively short periods of time before they are replaced by new devices. Even though these used electronics may still have signiﬁcant value and could be resold as secondhand products, they often remain in households (compartments, shelves, cellars) for long periods of time. When analyzing the effects of technical improvements for lifetime extensions of consumer products, these storage times, which are also referred to as hibernation, need to be taken into account. Hibernation counteracts efforts towards increasing the service lifetimes of consumer electronics and should therefore more strongly be addressed in the discussion about lifetime extension and higher durability. In this paper, we present a dynamic cascade stock and ﬂow model to simulate different use and storage phases of consumer electronics in Europe. This model enables a detailed analysis of modiﬁcations in service lifetimes and storage phases. The simulation results emphasize the signiﬁcant proportion of unused but functioning electronic devices when regarding overall product stocks in society. Based on the simulation results, we show that particularly for small consumer electronics such as smartphones, the systematic implementation of a cascade use system avoiding storage phases could signiﬁcantly reduce total product demand and the associated resource use. Subsequently, we discuss potential measures that could lead to a reduction of storage time of unused consumer electronics in typical households.","container-title":"Journal of Cleaner Production","DOI":"10.1016/j.jclepro.2018.12.244","ISSN":"09596526","journalAbbreviation":"Journal of Cleaner Production","language":"en","page":"1313-1321","source":"DOI.org (Crossref)","title":"Simulating the service lifetimes and storage phases of consumer electronics in Europe with a cascade stock and flow model","volume":"213","author":[{"family":"Glöser-Chahoud","given":"Simon"},{"family":"Pfaff","given":"Matthias"},{"family":"Walz","given":"Rainer"},{"family":"Schultmann","given":"Frank"}],"issued":{"date-parts":[["2019",3]]}}},{"id":238,"uris":["http://zotero.org/users/local/DRg0K6GL/items/TQ5NLPZL"],"itemData":{"id":238,"type":"article-journal","abstract":"Circular economy (CE) offers a pathway towards sustainable, closed-loop resource systems, but widespread adoption across industrial sectors is limited by fragmented knowledge and varied implementation approaches. This article reviews sectorspecific challenges and opportunities associated with implementing and measuring the benefits of CE strategies. Literature mapping highlights progress towards CE implementation in food, chemicals, metals, consumer electronics, and building and infrastructure sectors, and towards measuring CE outcomes via systems analysis methods like life cycle assessment (LCA) and material flow analysis (MFA). However, key challenges were also identified that point to future research and demonstration needs. First, research on CE adoption typically exists as case studies that are closely linked to a sector. But literature has not effectively synthesized knowledge gained across domains, particularly understanding underlying barriers to CE and where they occur in product life cycles. Second, research on CE outcomes often applies well-established methods without adapting for unique attributes of CE systems. A key opportunity is in integrative methodological advances, such as expanded use of consequential LCA, development of physical Input–Output tables, and integrating MFA with dynamical models. Finally, regardless of sector, new CE business models are seen as a critical enabler to realize success, but theoretical frameworks in literature are not well-tested in practice. The review also highlights opportunities to harness other emerging trends, such as big data, to provide better information for system modelers and decision-oriented insight to guide CE stakeholders.","container-title":"Clean Technologies and Environmental Policy","DOI":"10.1007/s10098-020-02016-5","ISSN":"1618-954X, 1618-9558","issue":"3","journalAbbreviation":"Clean Techn Environ Policy","language":"en","page":"915-936","source":"DOI.org (Crossref)","title":"Thematic exploration of sectoral and cross-cutting challenges to circular economy implementation","volume":"23","author":[{"family":"Singh","given":"Shweta"},{"family":"Babbitt","given":"Callie"},{"family":"Gaustad","given":"Gabrielle"},{"family":"Eckelman","given":"Matthew J."},{"family":"Gregory","given":"Jeremy"},{"family":"Ryen","given":"Erinn"},{"family":"Mathur","given":"Nehika"},{"family":"Stevens","given":"Miriam C."},{"family":"Parvatker","given":"Abhijeet"},{"family":"Buch","given":"Raj"},{"family":"Marseille","given":"Alicia"},{"family":"Seager","given":"Thomas"}],"issued":{"date-parts":[["2021",4]]}}},{"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1,"uris":["http://zotero.org/users/local/DRg0K6GL/items/9CW6BLP5"],"itemData":{"id":301,"type":"paper-conference","abstract":"This paper presents a procedure for the repurpose of batteries that have reached the end of their first life in consumer electronic devices and are considered electronic waste. Through extraction, inspection, testing, classification, and clustering process, it was found that 18650-type lithium-ion cells can be recovered and prepared for second-life battery (SLB) applications. The currently low rate of reuse of this type of energy storage element represents an opportunity to develop circular economy scenarios. However, challenges such as the quantity of discarded batteries or cells, the heterogeneity in their electrical characteristics, and variability in performance indicators (such as State of Health, SOH) pose technical issues that can be addressed through engineering solutions. Within this context, a total of 93 18650 cells from an initial batch of 163 cells were studied. A testing procedure was developed that involved the collection of experimental data (charge and discharge tests), the construction of a dataset, the application of clustering techniques, evaluation of key performance metrics, and validation through a practical case. By applying clustering using the K-means algorithm, along with the Elbow Method and the Silhouette Index, it was determined that the optimal number of clusters for the dataset under study is K = 6, with a silhouette score of 0.49. These results demonstrate that engineering-based approaches can contribute meaningfully to the goals of energy transition and sustainability.","container-title":"2025 IEEE Technology and Engineering Management Society (TEMSCON LATAM)","DOI":"10.1109/TEMSCONLATAM65810.2025.11238721","event-title":"2025 IEEE Technology and Engineering Management Society (TEMSCON LATAM)","ISBN":"979-8-3315-2567-5","language":"en","license":"https://doi.org/10.15223/policy-029","page":"1-6","publisher":"IEEE","publisher-place":"Cartagena, Colombia","source":"DOI.org (Crossref)","title":"From E-Waste to Second Life Batteries: Unsupervised Grouping of Reused 18650 Cells Using K-Means and Silhouette Analysis","title-short":"From E-Waste to Second Life Batteries","URL":"https://ieeexplore.ieee.org/document/11238721/","author":[{"family":"Olivero-Ortiz","given":"Víctor"},{"family":"Polo","given":"Jean Carlos Mendoza"},{"family":"Oliveros","given":"Ingrid"},{"family":"Robles-Algarín","given":"Carlos"}],"accessed":{"date-parts":[["2026",4,2]]},"issued":{"date-parts":[["2025",6,18]]}}}],"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5], [13], [24], [33], [43], [46], [54], [56], [63], [65], [67], [68], [69], [70]</w:t>
            </w:r>
            <w:r w:rsidRPr="005107B2">
              <w:rPr>
                <w:color w:val="000000"/>
                <w:sz w:val="22"/>
                <w:szCs w:val="22"/>
              </w:rPr>
              <w:fldChar w:fldCharType="end"/>
            </w:r>
          </w:p>
        </w:tc>
      </w:tr>
      <w:tr w:rsidR="00772178" w:rsidRPr="005107B2" w14:paraId="28AC1DF6"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0B80D1D9"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67FF2B26" w14:textId="77777777" w:rsidR="00772178" w:rsidRPr="005107B2" w:rsidRDefault="00772178" w:rsidP="00102B4F">
            <w:pPr>
              <w:rPr>
                <w:color w:val="000000"/>
                <w:sz w:val="22"/>
                <w:szCs w:val="22"/>
              </w:rPr>
            </w:pPr>
            <w:r w:rsidRPr="005107B2">
              <w:rPr>
                <w:color w:val="000000"/>
                <w:sz w:val="22"/>
                <w:szCs w:val="22"/>
              </w:rPr>
              <w:t>Data management tools</w:t>
            </w:r>
          </w:p>
        </w:tc>
        <w:tc>
          <w:tcPr>
            <w:tcW w:w="2834" w:type="dxa"/>
            <w:tcBorders>
              <w:top w:val="nil"/>
              <w:left w:val="single" w:sz="4" w:space="0" w:color="auto"/>
              <w:bottom w:val="single" w:sz="4" w:space="0" w:color="auto"/>
              <w:right w:val="single" w:sz="4" w:space="0" w:color="auto"/>
            </w:tcBorders>
            <w:noWrap/>
            <w:vAlign w:val="center"/>
            <w:hideMark/>
          </w:tcPr>
          <w:p w14:paraId="43274F49" w14:textId="77777777" w:rsidR="00772178" w:rsidRPr="005107B2" w:rsidRDefault="00772178" w:rsidP="00102B4F">
            <w:pPr>
              <w:rPr>
                <w:color w:val="000000"/>
                <w:sz w:val="22"/>
                <w:szCs w:val="22"/>
              </w:rPr>
            </w:pPr>
            <w:r w:rsidRPr="005107B2">
              <w:rPr>
                <w:color w:val="000000"/>
                <w:sz w:val="22"/>
                <w:szCs w:val="22"/>
              </w:rPr>
              <w:t>Lack of tools and processes to systematically collect, track, and manage circularity data for effective decision-making.</w:t>
            </w:r>
          </w:p>
        </w:tc>
        <w:tc>
          <w:tcPr>
            <w:tcW w:w="3119" w:type="dxa"/>
            <w:tcBorders>
              <w:top w:val="nil"/>
              <w:left w:val="nil"/>
              <w:bottom w:val="single" w:sz="4" w:space="0" w:color="auto"/>
              <w:right w:val="single" w:sz="4" w:space="0" w:color="auto"/>
            </w:tcBorders>
            <w:noWrap/>
            <w:vAlign w:val="center"/>
          </w:tcPr>
          <w:p w14:paraId="56196E5F" w14:textId="1A31DC3D" w:rsidR="00772178" w:rsidRPr="005107B2" w:rsidRDefault="00831519" w:rsidP="00102B4F">
            <w:pPr>
              <w:rPr>
                <w:color w:val="000000"/>
                <w:sz w:val="22"/>
                <w:szCs w:val="22"/>
              </w:rPr>
            </w:pPr>
            <w:r w:rsidRPr="005107B2">
              <w:rPr>
                <w:noProof/>
                <w:color w:val="000000"/>
                <w:sz w:val="22"/>
                <w:szCs w:val="22"/>
              </w:rPr>
              <w:fldChar w:fldCharType="begin"/>
            </w:r>
            <w:r w:rsidR="00870696">
              <w:rPr>
                <w:noProof/>
                <w:color w:val="000000"/>
                <w:sz w:val="22"/>
                <w:szCs w:val="22"/>
              </w:rPr>
              <w:instrText xml:space="preserve"> ADDIN ZOTERO_ITEM CSL_CITATION {"citationID":"uRSBK1Xs","properties":{"formattedCitation":"[5], [37], [54], [58], [71], [72]","plainCitation":"[5], [37], [54], [58], [71], [72]","noteIndex":0},"citationItems":[{"id":202,"uris":["http://zotero.org/users/local/DRg0K6GL/items/Q75PAVYK"],"itemData":{"id":202,"type":"article-journal","abstract":"Circular economy business models (CBMs) are identified as important levers in the transition to a circular economy (CE). In recent years, a growing body of research has examined the barriers and enablers to these models, however, the available empirical evidence is still limited while sector-specific assessments are lacking. Our study aims to enrich the research in this field by identifying barriers and enablers to the implementation of a variety of CBMs in the electrical and electronic equipment (EEE) sector. Based on this analysis, we provide several policy insights. The EEE sector has been chosen as the focus of this study as a sector with large untapped potential in implementing circularity practices. The study adopts a multi-case study approach and uses a sample of 31 cases developed through the CIRC4Life EU-funded project and the snowball sampling method. To our knowledge, this represents the largest case study sample used to examine CE approaches in the EEE sector. Our findings show that despite the various policy instruments in place to boost the CE transition in this sector, there exist gaps which require policy attention. These include lack of rules for transparency across supply chains, weak enforcement of EU waste legislation rules, limited use of circularity criteria in public tenders and lack of CE standards. Inconsistent requirements stemming from different policy domains can also pose challenges for companies adopting CE practices. Among the suggested actions that can facilitate CE practices include knowledge sharing platforms and business partnerships, R&amp;D project grants, product CE labels, financial incentives and awareness-raising campaigns.","container-title":"Journal of Cleaner Production","DOI":"10.1016/j.jclepro.2022.130617","ISSN":"09596526","journalAbbreviation":"Journal of Cleaner Production","language":"en","page":"130617","source":"DOI.org (Crossref)","title":"Implementation of circular economy approaches in the electrical and electronic equipment (EEE) sector: Barriers, enablers and policy insights","title-short":"Implementation of circular economy approaches in the electrical and electronic equipment (EEE) sector","volume":"338","author":[{"family":"Rizos","given":"Vasileios"},{"family":"Bryhn","given":"Julie"}],"issued":{"date-parts":[["2022",3]]}}},{"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schema":"https://github.com/citation-style-language/schema/raw/master/csl-citation.json"} </w:instrText>
            </w:r>
            <w:r w:rsidRPr="005107B2">
              <w:rPr>
                <w:noProof/>
                <w:color w:val="000000"/>
                <w:sz w:val="22"/>
                <w:szCs w:val="22"/>
              </w:rPr>
              <w:fldChar w:fldCharType="separate"/>
            </w:r>
            <w:r w:rsidR="00870696">
              <w:rPr>
                <w:noProof/>
                <w:color w:val="000000"/>
                <w:sz w:val="22"/>
                <w:szCs w:val="22"/>
              </w:rPr>
              <w:t>[5], [37], [54], [58], [71], [72]</w:t>
            </w:r>
            <w:r w:rsidRPr="005107B2">
              <w:rPr>
                <w:noProof/>
                <w:color w:val="000000"/>
                <w:sz w:val="22"/>
                <w:szCs w:val="22"/>
              </w:rPr>
              <w:fldChar w:fldCharType="end"/>
            </w:r>
            <w:r w:rsidR="00772178" w:rsidRPr="005107B2">
              <w:rPr>
                <w:noProof/>
                <w:color w:val="000000"/>
                <w:sz w:val="22"/>
                <w:szCs w:val="22"/>
              </w:rPr>
              <w:t xml:space="preserve">  </w:t>
            </w:r>
          </w:p>
        </w:tc>
      </w:tr>
      <w:tr w:rsidR="00772178" w:rsidRPr="005107B2" w14:paraId="12C3C74A"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6E062BF9" w14:textId="77777777" w:rsidR="00772178" w:rsidRPr="005107B2" w:rsidRDefault="00772178" w:rsidP="00102B4F">
            <w:pPr>
              <w:rPr>
                <w:color w:val="000000"/>
                <w:sz w:val="22"/>
                <w:szCs w:val="22"/>
              </w:rPr>
            </w:pPr>
            <w:bookmarkStart w:id="4" w:name="_Hlk226974253"/>
            <w:bookmarkEnd w:id="3"/>
            <w:r w:rsidRPr="005107B2">
              <w:rPr>
                <w:color w:val="000000"/>
                <w:sz w:val="22"/>
                <w:szCs w:val="22"/>
              </w:rPr>
              <w:t>Infrastructure</w:t>
            </w:r>
          </w:p>
        </w:tc>
        <w:tc>
          <w:tcPr>
            <w:tcW w:w="1559" w:type="dxa"/>
            <w:tcBorders>
              <w:top w:val="nil"/>
              <w:left w:val="nil"/>
              <w:bottom w:val="single" w:sz="4" w:space="0" w:color="auto"/>
              <w:right w:val="nil"/>
            </w:tcBorders>
            <w:noWrap/>
            <w:vAlign w:val="center"/>
            <w:hideMark/>
          </w:tcPr>
          <w:p w14:paraId="7DD1E5D7" w14:textId="77777777" w:rsidR="00772178" w:rsidRPr="005107B2" w:rsidRDefault="00772178" w:rsidP="00102B4F">
            <w:pPr>
              <w:rPr>
                <w:color w:val="000000"/>
                <w:sz w:val="22"/>
                <w:szCs w:val="22"/>
              </w:rPr>
            </w:pPr>
            <w:r w:rsidRPr="005107B2">
              <w:rPr>
                <w:color w:val="000000"/>
                <w:sz w:val="22"/>
                <w:szCs w:val="22"/>
              </w:rPr>
              <w:t>Digitisation</w:t>
            </w:r>
          </w:p>
        </w:tc>
        <w:tc>
          <w:tcPr>
            <w:tcW w:w="2834" w:type="dxa"/>
            <w:tcBorders>
              <w:top w:val="nil"/>
              <w:left w:val="single" w:sz="4" w:space="0" w:color="auto"/>
              <w:bottom w:val="single" w:sz="4" w:space="0" w:color="auto"/>
              <w:right w:val="single" w:sz="4" w:space="0" w:color="auto"/>
            </w:tcBorders>
            <w:noWrap/>
            <w:vAlign w:val="center"/>
            <w:hideMark/>
          </w:tcPr>
          <w:p w14:paraId="786B6901" w14:textId="77777777" w:rsidR="00772178" w:rsidRPr="005107B2" w:rsidRDefault="00772178" w:rsidP="00102B4F">
            <w:pPr>
              <w:rPr>
                <w:color w:val="000000"/>
                <w:sz w:val="22"/>
                <w:szCs w:val="22"/>
              </w:rPr>
            </w:pPr>
            <w:r w:rsidRPr="005107B2">
              <w:rPr>
                <w:color w:val="000000"/>
                <w:sz w:val="22"/>
                <w:szCs w:val="22"/>
              </w:rPr>
              <w:t>The use of digital tools and automation to streamline operational processes, such as product identification and material tracking.</w:t>
            </w:r>
          </w:p>
        </w:tc>
        <w:tc>
          <w:tcPr>
            <w:tcW w:w="3119" w:type="dxa"/>
            <w:tcBorders>
              <w:top w:val="nil"/>
              <w:left w:val="nil"/>
              <w:bottom w:val="single" w:sz="4" w:space="0" w:color="auto"/>
              <w:right w:val="single" w:sz="4" w:space="0" w:color="auto"/>
            </w:tcBorders>
            <w:noWrap/>
            <w:vAlign w:val="center"/>
          </w:tcPr>
          <w:p w14:paraId="4BA84DF7" w14:textId="10FD8CC9" w:rsidR="00772178" w:rsidRPr="005107B2" w:rsidRDefault="0083151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eRecE9JW","properties":{"formattedCitation":"[14], [17], [23], [28], [43], [45], [47], [56], [62], [63], [71], [73], [74], [75], [76], [77], [78], [79], [80], [81]","plainCitation":"[14], [17], [23], [28], [43], [45], [47], [56], [62], [63], [71], [73], [74], [75], [76], [77], [78], [79], [80], [81]","noteIndex":0},"citationItems":[{"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204,"uris":["http://zotero.org/users/local/DRg0K6GL/items/LRFPCECA"],"itemData":{"id":204,"type":"article-journal","abstract":"In this article, current progress in urban mining related to e-waste recycling is reviewed and associated state-ofthe-art recycling technologies are evaluated. As suﬃcient volume of e-waste is a limiting factor for its recycling economy, the need for the establishment of eﬀective e-waste collection mechanisms, particularly for small sized End-of-Life (EoL) devices, is emphasized in terms of the need for eﬀective government policies, increased public awareness, economic incentives, establishing industry-funded co-regulatory agreements, etc. Feasible options for e-waste recycling through pyro- and hydro-metallurgical process routes are reviewed. Deﬁciencies in e-waste recycling chains are highlighted, and recommendations to improve the current very low collection rate of small sized EoL devices such as mobile phones are made. Optimization of the recovery of the critical metals and energy through diﬀerent processing options is discussed.","container-title":"Minerals Engineering","DOI":"10.1016/j.mineng.2017.06.018","ISSN":"08926875","journalAbbreviation":"Minerals Engineering","language":"en","page":"209-221","source":"DOI.org (Crossref)","title":"Improving urban mining practices for optimal recovery of resources from e-waste","volume":"111","author":[{"family":"Tesfaye","given":"Fiseha"},{"family":"Lindberg","given":"Daniel"},{"family":"Hamuyuni","given":"Joseph"},{"family":"Taskinen","given":"Pekka"},{"family":"Hupa","given":"Leena"}],"issued":{"date-parts":[["2017",9]]}}},{"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id":245,"uris":["http://zotero.org/users/local/DRg0K6GL/items/3WPXWSR6"],"itemData":{"id":245,"type":"article-journal","abstract":"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container-title":"Resources, Conservation and Recycling","DOI":"10.1016/j.resconrec.2019.06.012","ISSN":"09213449","journalAbbreviation":"Resources, Conservation and Recycling","language":"en","page":"455-467","source":"DOI.org (Crossref)","title":"Towards sustainable recycling processes: Wasted printed circuit boards as a source of economic opportunities","title-short":"Towards sustainable recycling processes","volume":"149","author":[{"family":"D’Adamo","given":"Idiano"},{"family":"Ferella","given":"Francesco"},{"family":"Gastaldi","given":"Massimo"},{"family":"Maggiore","given":"Fabio"},{"family":"Rosa","given":"Paolo"},{"family":"Terzi","given":"Sergio"}],"issued":{"date-parts":[["2019",10]]}}},{"id":131,"uris":["http://zotero.org/users/local/DRg0K6GL/items/LBQZJ4GK"],"itemData":{"id":131,"type":"article-journal","abstract":"We are facing the challenge of rapid growth in waste from electrical products (e-waste). In Europe, handling e-waste is regulated by the European Waste Electrical and Electronic Equipment (WEEE) directive, which is based on the extended producer responsibility (EPR) model as a regulatory tool forcing manufacturers and importers to take responsibility for their products throughout their lifecycles. However, the directive allows for great variations in implementations in each country, causing e-manufacturers and ewaste handling operators to face challenges in their transition to more sustainable operations. To identify the challenges involved, this study investigates the effect of the WEEE directive from a manufacturer’s perspective. A case study of an e-manufacturer operating subsidiaries in several European countries and the associated producer responsibility organizations (PROs) is presented. The case study includes interviews from 17 stakeholders in 12 organizations in eight European countries. Key findings are as follows. First, the WEEE data reported are not harmonized. Second, the calculations of the environmental fee differ across countries. Third, following up on different national WEEE obligations sometimes leads to over-reporting to avoid negative effects on environmental corporate social responsibility, brand reputation, and profitability. Fourth, outsourcing end-of-life (EoL) treatment responsibility to PROs is seen as positive by the manufacturer but results in a decoupling of the EPR and the operational EoL treatment, which may reduce efforts to transfer to a higher circularity level of its EEE products. Fifth, WEEE is considered a way for e-manufacturers to handle waste not to adopt a circular focus. This paper contributes to both practitioners and researchers within reverse logistics and sustainability by adding knowledge from real-life context of how EPR is implemented in WEEE.","container-title":"Environmental Science and Pollution Research","DOI":"10.1007/s11356-021-13206-z","ISSN":"0944-1344, 1614-7499","issue":"14","journalAbbreviation":"Environ Sci Pollut Res","language":"en","page":"19920-19939","source":"DOI.org (Crossref)","title":"A comparative study of national variations of the European WEEE directive: manufacturer’s view","title-short":"A comparative study of national variations of the European WEEE directive","volume":"29","author":[{"family":"Andersen","given":"Terje"}],"issued":{"date-parts":[["2022",3]]}}},{"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53,"uris":["http://zotero.org/users/local/DRg0K6GL/items/N5YPVXZA"],"itemData":{"id":153,"type":"article-journal","abstract":"In this study, the distribution of precious metals in waste printed circuit boards was investigated and the economic value of recycling was assessed. Contacts of pins, slots, interfaces and the board surface in waste printed circuit boards were analyzed, and three types of precious metals were detected. The content of gold, silver and palladium ranged from 179.86 mg/kg to 3694.51 mg/kg, 809 mg/kg to 12320.51 mg/kg and 96.25 mg/kg to 117.49 mg/kg, respectively. Gold was distributed wildly in contacts of many slots and all interfaces, while contacts of only two interfaces (the cable and USB) contained palladium. The highest content of Au was found in contacts of the cable. Silver mainly concentrated on pins (metal foil contacts) of electronic components and its highest content was found in microchips. The economic value of recyclable precious metals in 1 t waste printed circuit boards was up to 2292.94 dollars, of which Au contributed 98%. This study indicates the prominent economic benefits of precious metal recovery from waste printed circuit boards. Moreover, the scientific information provide guidance for the directional and accurate recovery of precious metals from waste printed circuit boards.","container-title":"Waste Management","DOI":"10.1016/j.wasman.2021.12.030","ISSN":"0956053X","journalAbbreviation":"Waste Management","language":"en","page":"105-115","source":"DOI.org (Crossref)","title":"Assessment of precious metals positioning in waste printed circuit boards and the economic benefits of recycling","volume":"139","author":[{"family":"Huang","given":"Taiyu"},{"family":"Zhu","given":"Jie"},{"family":"Huang","given":"Xiongfei"},{"family":"Ruan","given":"Jujun"},{"family":"Xu","given":"Zhenming"}],"issued":{"date-parts":[["2022",2]]}}},{"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193,"uris":["http://zotero.org/users/local/DRg0K6GL/items/ETI5DHL4"],"itemData":{"id":193,"type":"article-journal","container-title":"Science of The Total Environment","DOI":"10.1016/j.scitotenv.2021.150856","ISSN":"00489697","journalAbbreviation":"Science of The Total Environment","language":"en","page":"150856","source":"DOI.org (Crossref)","title":"Environmental impacts of hazardous waste, and management strategies to reconcile circular economy and eco-sustainability","volume":"807","author":[{"family":"Zhang","given":"Zhen"},{"family":"Malik","given":"Muhammad Zeeshan"},{"family":"Khan","given":"Adnan"},{"family":"Ali","given":"Nisar"},{"family":"Malik","given":"Sumeet"},{"family":"Bilal","given":"Muhammad"}],"issued":{"date-parts":[["2022",2]]}}},{"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16,"uris":["http://zotero.org/users/local/DRg0K6GL/items/Q9VN5QPZ"],"itemData":{"id":216,"type":"article-journal","abstract":"The rapid shift toward producing and using clean energy to replace fossil fuels has increased the need for batteries. Batteries have become an integral part in energy storage applications due to their increased demand in electric vehicles, consumer electronics, and grid scale storage. As the demand and usage of batteries increase, it is desired to study their recyclability to reduce the environmental impact. Among the available batteries, lithium ion (Li‑ion) and lead acid (LA) bat‑teries have the dominant market share. This review paper focuses on the need to adopt a circular economy with effective recycling of batteries. Furthermore, the state‑of‑the‑art processes to recycle batteries and chal‑lenges faced by companies to recycle Li‑ion and LA batteries are dis‑cussed. It is found that the recyclability of Li‑ion batteries is &lt; 1% and the process is still not efficient to recover Li for reuse in battery applications. LA batteries are now recycled with more than 99% efficiency in the USA and EU because of factors such as separation at the source, availability of methods to economically recover materials and regulations support‑ing recycling. Novel recycling techniques are being developed for effec‑tive recycling of Li‑ion batteries.","container-title":"Journal of the Indian Institute of Science","DOI":"10.1007/s41745-021-00269-7","ISSN":"0970-4140, 0019-4964","issue":"1","journalAbbreviation":"J Indian Inst Sci","language":"en","page":"281-295","source":"DOI.org (Crossref)","title":"Recycling of Li-Ion and Lead Acid Batteries: A Review","title-short":"Recycling of Li-Ion and Lead Acid Batteries","volume":"102","author":[{"family":"Yanamandra","given":"Kaushik"},{"family":"Pinisetty","given":"Dinesh"},{"family":"Daoud","given":"Atef"},{"family":"Gupta","given":"Nikhil"}],"issued":{"date-parts":[["2022",1]]}}},{"id":239,"uris":["http://zotero.org/users/local/DRg0K6GL/items/GMC5PRU5"],"itemData":{"id":239,"type":"article-journal","abstract":"Rare earth elements (REEs) are increasingly critical to the high-technology and low-carbon economy. With a shift to sustainable socioeconomic development that aims to be less fossil fuel dependent, global demand for REEs continues to rise, despite their uncertain supply chain and high environmental impact of production. Here, we review recent research on REEs, including global reserve assessment, REE-based applications, major REE production pathways, environmental impacts, and the potential to leverage circular economies within the REE industry. The main objective of this review is to provide an overall socioeconomic and environmental perspective of the REE industry with a central focus on environmental impacts of various REE-related activities. The literature reveals significant interest in extracting REEs from secondary materials (e.g., tailings, bauxite residues, coal combustion ash) and electronic wastes. However, some of these REE recovery processes are not yet economically profitable and environmental-friendly. Continued technological advancements and increasing demands for REEs may entice countries with recently discovered REE reserves to break the current monopolistic REE supply chain. Furthermore, the sustainability of REE usage may also depend on consumer awareness of environmental and human health impacts associated with end-of-life electronics that contain REEs. On the other hand, REEs may show promise in sustainable agriculture and environmental applications. Nevertheless, further research on REE ecotoxicological impacts is required to establish environmental regulations that protect the environment and human health.","container-title":"Archives of Environmental Contamination and Toxicology","DOI":"10.1007/s00244-021-00867-7","ISSN":"0090-4341, 1432-0703","issue":"4","journalAbbreviation":"Arch Environ Contam Toxicol","language":"en","page":"521-530","source":"DOI.org (Crossref)","title":"Toward the Circular Economy of Rare Earth Elements: A Review of Abundance, Extraction, Applications, and Environmental Impacts","title-short":"Toward the Circular Economy of Rare Earth Elements","volume":"81","author":[{"family":"Dang","given":"Duc Huy"},{"family":"Thompson","given":"Karen A."},{"family":"Ma","given":"Lan"},{"family":"Nguyen","given":"Hong Quan"},{"family":"Luu","given":"Son Tung"},{"family":"Duong","given":"Minh Thao Nguyen"},{"family":"Kernaghan","given":"Ashlyn"}],"issued":{"date-parts":[["2021",11]]}}},{"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4], [17], [23], [28], [43], [45], [47], [56], [62], [63], [71], [73], [74], [75], [76], [77], [78], [79], [80], [81]</w:t>
            </w:r>
            <w:r w:rsidRPr="005107B2">
              <w:rPr>
                <w:color w:val="000000"/>
                <w:sz w:val="22"/>
                <w:szCs w:val="22"/>
              </w:rPr>
              <w:fldChar w:fldCharType="end"/>
            </w:r>
          </w:p>
        </w:tc>
      </w:tr>
      <w:tr w:rsidR="00772178" w:rsidRPr="005107B2" w14:paraId="3441EB26" w14:textId="77777777" w:rsidTr="005107B2">
        <w:trPr>
          <w:trHeight w:val="320"/>
        </w:trPr>
        <w:tc>
          <w:tcPr>
            <w:tcW w:w="1555" w:type="dxa"/>
            <w:vMerge/>
            <w:tcBorders>
              <w:left w:val="single" w:sz="4" w:space="0" w:color="auto"/>
              <w:right w:val="single" w:sz="4" w:space="0" w:color="auto"/>
            </w:tcBorders>
            <w:noWrap/>
            <w:vAlign w:val="center"/>
            <w:hideMark/>
          </w:tcPr>
          <w:p w14:paraId="7BC10B17"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37D36DD0" w14:textId="77777777" w:rsidR="00772178" w:rsidRPr="005107B2" w:rsidRDefault="00772178" w:rsidP="00102B4F">
            <w:pPr>
              <w:rPr>
                <w:color w:val="000000"/>
                <w:sz w:val="22"/>
                <w:szCs w:val="22"/>
              </w:rPr>
            </w:pPr>
            <w:r w:rsidRPr="005107B2">
              <w:rPr>
                <w:color w:val="000000"/>
                <w:sz w:val="22"/>
                <w:szCs w:val="22"/>
              </w:rPr>
              <w:t>Investment needs</w:t>
            </w:r>
          </w:p>
        </w:tc>
        <w:tc>
          <w:tcPr>
            <w:tcW w:w="2834" w:type="dxa"/>
            <w:tcBorders>
              <w:top w:val="nil"/>
              <w:left w:val="single" w:sz="4" w:space="0" w:color="auto"/>
              <w:bottom w:val="single" w:sz="4" w:space="0" w:color="auto"/>
              <w:right w:val="single" w:sz="4" w:space="0" w:color="auto"/>
            </w:tcBorders>
            <w:noWrap/>
            <w:vAlign w:val="center"/>
            <w:hideMark/>
          </w:tcPr>
          <w:p w14:paraId="4528932A" w14:textId="77777777" w:rsidR="00772178" w:rsidRPr="005107B2" w:rsidRDefault="00772178" w:rsidP="00102B4F">
            <w:pPr>
              <w:rPr>
                <w:color w:val="000000"/>
                <w:sz w:val="22"/>
                <w:szCs w:val="22"/>
              </w:rPr>
            </w:pPr>
            <w:r w:rsidRPr="005107B2">
              <w:rPr>
                <w:color w:val="000000"/>
                <w:sz w:val="22"/>
                <w:szCs w:val="22"/>
              </w:rPr>
              <w:t>The requirement for significant financial resources to establish and scale circular economy infrastructure.</w:t>
            </w:r>
          </w:p>
        </w:tc>
        <w:tc>
          <w:tcPr>
            <w:tcW w:w="3119" w:type="dxa"/>
            <w:tcBorders>
              <w:top w:val="nil"/>
              <w:left w:val="nil"/>
              <w:bottom w:val="single" w:sz="4" w:space="0" w:color="auto"/>
              <w:right w:val="single" w:sz="4" w:space="0" w:color="auto"/>
            </w:tcBorders>
            <w:noWrap/>
            <w:vAlign w:val="center"/>
          </w:tcPr>
          <w:p w14:paraId="40A27A7D" w14:textId="4C54EBA3" w:rsidR="00772178" w:rsidRPr="005107B2" w:rsidRDefault="0083151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Pl4LLuh6","properties":{"formattedCitation":"[15], [17], [35], [37], [51], [54], [55], [63], [65], [76], [82]","plainCitation":"[15], [17], [35], [37], [51], [54], [55], [63], [65], [76], [82]","noteIndex":0},"citationItems":[{"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color w:val="000000"/>
                <w:sz w:val="22"/>
                <w:szCs w:val="22"/>
              </w:rPr>
              <w:instrText>∼</w:instrText>
            </w:r>
            <w:r w:rsidR="00870696">
              <w:rPr>
                <w:color w:val="000000"/>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color w:val="000000"/>
                <w:sz w:val="22"/>
                <w:szCs w:val="22"/>
              </w:rPr>
              <w:instrText>∼</w:instrText>
            </w:r>
            <w:r w:rsidR="00870696">
              <w:rPr>
                <w:color w:val="000000"/>
                <w:sz w:val="22"/>
                <w:szCs w:val="22"/>
              </w:rPr>
              <w:instrText>1.9 kg of CO2 eq. emissions), followed by magnet-to-magnet recycling (</w:instrText>
            </w:r>
            <w:r w:rsidR="00870696">
              <w:rPr>
                <w:rFonts w:ascii="Cambria Math" w:hAnsi="Cambria Math" w:cs="Cambria Math"/>
                <w:color w:val="000000"/>
                <w:sz w:val="22"/>
                <w:szCs w:val="22"/>
              </w:rPr>
              <w:instrText>∼</w:instrText>
            </w:r>
            <w:r w:rsidR="00870696">
              <w:rPr>
                <w:color w:val="000000"/>
                <w:sz w:val="22"/>
                <w:szCs w:val="22"/>
              </w:rPr>
              <w:instrText>1.2 kg of CO2 eq. emissions), and metal recycling (</w:instrText>
            </w:r>
            <w:r w:rsidR="00870696">
              <w:rPr>
                <w:rFonts w:ascii="Cambria Math" w:hAnsi="Cambria Math" w:cs="Cambria Math"/>
                <w:color w:val="000000"/>
                <w:sz w:val="22"/>
                <w:szCs w:val="22"/>
              </w:rPr>
              <w:instrText>∼</w:instrText>
            </w:r>
            <w:r w:rsidR="00870696">
              <w:rPr>
                <w:color w:val="000000"/>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185,"uris":["http://zotero.org/users/local/DRg0K6GL/items/7S7GBZPK"],"itemData":{"id":185,"type":"article-journal","abstract":"This study presents an estimation of electrical and electronic equipment (EEE) products put-on-market (PoM), electronic-waste (e-waste) generation and the stock of EEE products in Australia from the year 2000e2047, considering seven categories that encompass 51 different types of product. Holt's doubleexponential smoothing and dynamic lifespans (using the Weibull distribution function) are applied to compute past and future PoM and in e-waste generation, respectively. With the estimation, it is found that EEE PoM was increased from 470 kilo tons (kt) to 2135 kt in a timeframe of 2000e2015. On the other hand, e-waste generation was 115 kt in the year 2000, which then increased to 485 kt in the year 2010. For the projected period (2018e2047), the annual average growth of e-waste generation will be around 3%. E-waste generation will increase, particularly for large household appliances (LHA), small household appliances (SHA) and consumer equipment (CE), in terms of weight. This study evaluates the potentially recoverable material and revenue potential of regulated products (e.g., computer, televisions and other IT peripherals currently considered under the national television and computer recycling scheme (NTCRS) and mobile phones) and e-waste generated outside of the current product coverage. The gap between revenue generation from regulated and non-regulated products is quantitatively assessed for the ﬁrst time and reported in this paper. Sensitivity and uncertainty analysis performed by Monte Carlo simulation showed the robustness and accuracy of this study. This quantiﬁcation will provide invaluable insights to policymakers, including products in future legislative reform as well as the development of the recycling industry in Australia. Furthermore, this study presents a transparent process of calculation for time-series data that can be used for e-waste generation estimation for other countries, as well.","container-title":"Journal of Cleaner Production","DOI":"10.1016/j.jclepro.2019.117787","ISSN":"09596526","journalAbbreviation":"Journal of Cleaner Production","language":"en","page":"117787","source":"DOI.org (Crossref)","title":"E-waste in Australia: Generation estimation and untapped material recovery and revenue potential","title-short":"E-waste in Australia","volume":"237","author":[{"family":"Islam","given":"Md Tasbirul"},{"family":"Huda","given":"Nazmul"}],"issued":{"date-parts":[["2019",11]]}}},{"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5], [17], [35], [37], [51], [54], [55], [63], [65], [76], [82]</w:t>
            </w:r>
            <w:r w:rsidRPr="005107B2">
              <w:rPr>
                <w:color w:val="000000"/>
                <w:sz w:val="22"/>
                <w:szCs w:val="22"/>
              </w:rPr>
              <w:fldChar w:fldCharType="end"/>
            </w:r>
          </w:p>
        </w:tc>
      </w:tr>
      <w:tr w:rsidR="00772178" w:rsidRPr="005107B2" w14:paraId="4677A264" w14:textId="77777777" w:rsidTr="005107B2">
        <w:trPr>
          <w:trHeight w:val="320"/>
        </w:trPr>
        <w:tc>
          <w:tcPr>
            <w:tcW w:w="1555" w:type="dxa"/>
            <w:vMerge/>
            <w:tcBorders>
              <w:left w:val="single" w:sz="4" w:space="0" w:color="auto"/>
              <w:right w:val="single" w:sz="4" w:space="0" w:color="auto"/>
            </w:tcBorders>
            <w:noWrap/>
            <w:vAlign w:val="center"/>
            <w:hideMark/>
          </w:tcPr>
          <w:p w14:paraId="5FE6CD32"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345AE070" w14:textId="77777777" w:rsidR="00772178" w:rsidRPr="005107B2" w:rsidRDefault="00772178" w:rsidP="00102B4F">
            <w:pPr>
              <w:rPr>
                <w:color w:val="000000"/>
                <w:sz w:val="22"/>
                <w:szCs w:val="22"/>
              </w:rPr>
            </w:pPr>
            <w:r w:rsidRPr="005107B2">
              <w:rPr>
                <w:color w:val="000000"/>
                <w:sz w:val="22"/>
                <w:szCs w:val="22"/>
              </w:rPr>
              <w:t>Missing lifecycle thinking</w:t>
            </w:r>
          </w:p>
        </w:tc>
        <w:tc>
          <w:tcPr>
            <w:tcW w:w="2834" w:type="dxa"/>
            <w:tcBorders>
              <w:top w:val="nil"/>
              <w:left w:val="single" w:sz="4" w:space="0" w:color="auto"/>
              <w:bottom w:val="single" w:sz="4" w:space="0" w:color="auto"/>
              <w:right w:val="single" w:sz="4" w:space="0" w:color="auto"/>
            </w:tcBorders>
            <w:noWrap/>
            <w:vAlign w:val="center"/>
            <w:hideMark/>
          </w:tcPr>
          <w:p w14:paraId="1D610A65" w14:textId="77777777" w:rsidR="00772178" w:rsidRPr="005107B2" w:rsidRDefault="00772178" w:rsidP="00102B4F">
            <w:pPr>
              <w:rPr>
                <w:color w:val="000000"/>
                <w:sz w:val="22"/>
                <w:szCs w:val="22"/>
              </w:rPr>
            </w:pPr>
            <w:r w:rsidRPr="005107B2">
              <w:rPr>
                <w:color w:val="000000"/>
                <w:sz w:val="22"/>
                <w:szCs w:val="22"/>
              </w:rPr>
              <w:t>The absence of a systems-based approach that considers product design, use, and end-of-life stages for circularity.</w:t>
            </w:r>
          </w:p>
        </w:tc>
        <w:tc>
          <w:tcPr>
            <w:tcW w:w="3119" w:type="dxa"/>
            <w:tcBorders>
              <w:top w:val="nil"/>
              <w:left w:val="nil"/>
              <w:bottom w:val="single" w:sz="4" w:space="0" w:color="auto"/>
              <w:right w:val="single" w:sz="4" w:space="0" w:color="auto"/>
            </w:tcBorders>
            <w:noWrap/>
            <w:vAlign w:val="center"/>
          </w:tcPr>
          <w:p w14:paraId="2ED89923" w14:textId="68560B7C" w:rsidR="00772178" w:rsidRPr="005107B2" w:rsidRDefault="00654256"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gjAkxXOC","properties":{"formattedCitation":"[2], [7], [11], [12], [27], [28], [41], [44], [45], [46], [51], [55], [74], [79], [83], [84], [85], [86]","plainCitation":"[2], [7], [11], [12], [27], [28], [41], [44], [45], [46], [51], [55], [74], [79], [83], [84], [85], [86]","noteIndex":0},"citationItems":[{"id":156,"uris":["http://zotero.org/users/local/DRg0K6GL/items/5VCE2JYL"],"itemData":{"id":156,"type":"article-journal","abstract":"In recent years, electrical and electronic products (e-products) have been central to the discussion of resource sustainability due to their growing demand, use of critical resources, and challenges in managing the resulting waste stream (e-waste). As such, the concept of circular economy, which seeks to ‘design out’ waste by better products, practices and business models, is deemed to be very relevant for e-products. The nature of circular systems mandates a collective eﬀort of businesses, consumers, and governments. While the techno-economic sides of the circular economy have attracted large attention in recent years, the role of consumer behavior – a critical factor in deﬁning the long-term success of ‘sustainable production and consumption’ initiatives – remains less explored. In this context, this paper explores the potential of integrating lessons from behavioral sciences to facilitate circular economy in e-waste management. It oﬀers a review of prominent behavioral theories and their application in the context of sustainable consumption and pro-environmental behaviors. Finally, the paper identiﬁes opportunities for behavioral interventions in improving e-waste management and in achieving a more circular economy.","container-title":"Resources, Conservation &amp; Recycling: X","DOI":"10.1016/j.rcrx.2020.100035","ISSN":"2590289X","journalAbbreviation":"Resources, Conservation &amp; Recycling: X","language":"en","page":"100035","source":"DOI.org (Crossref)","title":"Behavioral change for the circular economy: A review with focus on electronic waste management in the EU","title-short":"Behavioral change for the circular economy","volume":"6","author":[{"family":"Parajuly","given":"Keshav"},{"family":"Fitzpatrick","given":"Colin"},{"family":"Muldoon","given":"Orla"},{"family":"Kuehr","given":"Ruediger"}],"issued":{"date-parts":[["2020",5]]}}},{"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212,"uris":["http://zotero.org/users/local/DRg0K6GL/items/QYT8LXSS"],"itemData":{"id":212,"type":"article-journal","abstract":"Circular economy (CE) is considered an alternative for today’s linear business model, and a lifeline to sustainable production and consumption. However, the lack of understanding of the true potentials for CE in many business sectors remains a challenge. In this study, we investigate the potential for reuse and recycling e the two key pathways promoted by CE e for waste electrical and electronic equipment (WEEE) management. We empirically characterize household WEEE stream in order to explore a) the remaining functionality and reuse potential of end-of-life (EoL) products based on the current market conditions, and b) the recycling potential of EoL products based on their material compositions and existing WEEE treatment chain. For this, a total of 4704 kg WEEE within the collection fractions of ‘small appliances’ and ‘monitors’ was collected in 16 collection cages from eight civic amenity sites in Odense, Denmark. After determining the categorical distribution, all products were inspected individually and their functionality was tested. Further, selected products were dismantled in order to determine their material composition. Building on this investigation, the potential revenues from resale as well as from material recovery were estimated. With 22% and 7% of fully functional products in the fractions ‘small appliances’ and ‘monitors’ respectively, our results suggest resale value up to V247 per cage of the collected household WEEE. The existing WEEE management system, which focuses only on material recovery, does not exploit other EoL options. A better system designed to reclaim the remaining functionality and tailored material recovery from the EoL products thus has a large potential for increased revenue.","container-title":"Journal of Cleaner Production","DOI":"10.1016/j.jclepro.2017.03.045","ISSN":"09596526","journalAbbreviation":"Journal of Cleaner Production","language":"en","page":"272-285","source":"DOI.org (Crossref)","title":"Potential for circular economy in household WEEE management","volume":"151","author":[{"family":"Parajuly","given":"Keshav"},{"family":"Wenzel","given":"Henrik"}],"issued":{"date-parts":[["2017",5]]}}},{"id":245,"uris":["http://zotero.org/users/local/DRg0K6GL/items/3WPXWSR6"],"itemData":{"id":245,"type":"article-journal","abstract":"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container-title":"Resources, Conservation and Recycling","DOI":"10.1016/j.resconrec.2019.06.012","ISSN":"09213449","journalAbbreviation":"Resources, Conservation and Recycling","language":"en","page":"455-467","source":"DOI.org (Crossref)","title":"Towards sustainable recycling processes: Wasted printed circuit boards as a source of economic opportunities","title-short":"Towards sustainable recycling processes","volume":"149","author":[{"family":"D’Adamo","given":"Idiano"},{"family":"Ferella","given":"Francesco"},{"family":"Gastaldi","given":"Massimo"},{"family":"Maggiore","given":"Fabio"},{"family":"Rosa","given":"Paolo"},{"family":"Terzi","given":"Sergio"}],"issued":{"date-parts":[["2019",10]]}}},{"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color w:val="000000"/>
                <w:sz w:val="22"/>
                <w:szCs w:val="22"/>
              </w:rPr>
              <w:instrText>∼</w:instrText>
            </w:r>
            <w:r w:rsidR="00870696">
              <w:rPr>
                <w:color w:val="000000"/>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color w:val="000000"/>
                <w:sz w:val="22"/>
                <w:szCs w:val="22"/>
              </w:rPr>
              <w:instrText>∼</w:instrText>
            </w:r>
            <w:r w:rsidR="00870696">
              <w:rPr>
                <w:color w:val="000000"/>
                <w:sz w:val="22"/>
                <w:szCs w:val="22"/>
              </w:rPr>
              <w:instrText>1.9 kg of CO2 eq. emissions), followed by magnet-to-magnet recycling (</w:instrText>
            </w:r>
            <w:r w:rsidR="00870696">
              <w:rPr>
                <w:rFonts w:ascii="Cambria Math" w:hAnsi="Cambria Math" w:cs="Cambria Math"/>
                <w:color w:val="000000"/>
                <w:sz w:val="22"/>
                <w:szCs w:val="22"/>
              </w:rPr>
              <w:instrText>∼</w:instrText>
            </w:r>
            <w:r w:rsidR="00870696">
              <w:rPr>
                <w:color w:val="000000"/>
                <w:sz w:val="22"/>
                <w:szCs w:val="22"/>
              </w:rPr>
              <w:instrText>1.2 kg of CO2 eq. emissions), and metal recycling (</w:instrText>
            </w:r>
            <w:r w:rsidR="00870696">
              <w:rPr>
                <w:rFonts w:ascii="Cambria Math" w:hAnsi="Cambria Math" w:cs="Cambria Math"/>
                <w:color w:val="000000"/>
                <w:sz w:val="22"/>
                <w:szCs w:val="22"/>
              </w:rPr>
              <w:instrText>∼</w:instrText>
            </w:r>
            <w:r w:rsidR="00870696">
              <w:rPr>
                <w:color w:val="000000"/>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186,"uris":["http://zotero.org/users/local/DRg0K6GL/items/ZCP2HC7J"],"itemData":{"id":186,"type":"article-journal","abstract":"Circular economy strategies encourage, among others, concrete actions to extend the product lifetime. Product’s repair and reuse, and component harvesting for reuse, all require the facilitated access to product components. Consequently, a reduction of the disassembly time and the related costs will increase the economic feasibility of product lifetime extension and therefore increase the viability of a circular economy in industrialised regions. Furthermore, disassembly has the potential to signiﬁcantly increase the recycling yield and purity for precious metals, critical metals and plastics. For this reason, the European Commission and several ecolabels have considered to include design for disassembly requirements in legislation or voluntary environmental instruments. However, up to date, there is no standardised method to evaluate the ease of disassembly in an unambiguous manner with a good trade-oﬀ between the eﬀorts required to apply the method and the accuracy of the determined disassembly time. The article proposes a robust method “eDiM” (ease of Disassembly Metric), to calculate the disassembly time based on the Maynard operation sequence technique (MOST). A straightforward calculation sheet is employed in eDiM to calculate the disassembly time given the sequence of actions and basic product information. This makes the results fully veriﬁable in an unambiguous manner, which makes eDiM suited to be used in policy measures in contrast to the results of prior developed methods One of the innovative aspects of eDiM is the categorization of disassembly tasks in six categories, which provides better insights on which disassembly tasks are the most time consuming and how the product design could be improved. The proposed method is illustrated by means of a case study of an LCD monitor. The presented case study demonstrates how the proposed method can be used in a policy context and how the calculated disassembly times per category can provide insights to manufacturers to improve the disassemblability of their products. The results also demonstrate how the proposed method can produce realistic results with only limited detail of input data.","container-title":"Resources, Conservation and Recycling","DOI":"10.1016/j.resconrec.2017.06.022","ISSN":"09213449","journalAbbreviation":"Resources, Conservation and Recycling","language":"en","page":"323-334","source":"DOI.org (Crossref)","title":"Ease of disassembly of products to support circular economy strategies","volume":"135","author":[{"family":"Vanegas","given":"Paul"},{"family":"Peeters","given":"Jef R."},{"family":"Cattrysse","given":"Dirk"},{"family":"Tecchio","given":"Paolo"},{"family":"Ardente","given":"Fulvio"},{"family":"Mathieux","given":"Fabrice"},{"family":"Dewulf","given":"Wim"},{"family":"Duflou","given":"Joost R."}],"issued":{"date-parts":[["2018",8]]}}},{"id":223,"uris":["http://zotero.org/users/local/DRg0K6GL/items/VLQR5WGG"],"itemData":{"id":223,"type":"article-journal","abstract":"The oil and gas (O&amp;G) ﬁeld is the most sought-after industry in the Gulf Cooperation Countries (GCCs) and holds signiﬁcant importance in the region’s economy. Therefore, this sector requires various industrial electrical, and electronics equipment (EEE) products to perform multiple tasks throughout the upstream, downstream, and midstream segments. However, as these EEE products approach their end of life (EoL), the sector faces the challenge of managing failed units. As a result, replacing or recycling failed EEE products can contribute to the growing problem of electronic waste (e-waste), which can have severe environmental consequences. In addition, while some EEE products can be repaired or remanufactured with low reliability, many others cannot be ﬁxed due to various technical reasons. This paper’s primary goal is to propose a circular economy strategy and sustainable practices that promote the longevity of industrial EoL electronic products in the O&amp;G sector through remanufacturing. We introduced and implemented a new mathematical score, the Index Of Repairability (IOR), which aims to assess the ease of EEE repairability in the O&amp;G sector and improve their lifespan and durability based on four criteria: design, spare parts availability, software access, and documentation. This novel mathematical metric leverages the analytic hierarchy process (AHP) and set theory. Additionally, original equipment manufacturers (OEMs) can adopt and beneﬁt from this innovative IOR by incorporating eco-design principles and designing more easily repairable industrial products for technicians, thereby reducing the negative impact of e-waste, enhancing stakeholder satisfaction, and minimizing downtime. Furthermore, governmental organizations can implement regulations and incentives to advocate for and mandate the use of the IOR by OEMs, ensuring that the electronics industry prioritizes repairability, remanufacturing, and sustainability.","container-title":"Electronics","DOI":"10.3390/electronics12112461","ISSN":"2079-9292","issue":"11","journalAbbreviation":"Electronics","language":"en","page":"2461","source":"DOI.org (Crossref)","title":"Revolutionizing Repairability of Industrial Electronics in Oil and Gas Sector: A Mathematical Model for the Index of Repairability (IOR) as a Novel Technique","title-short":"Revolutionizing Repairability of Industrial Electronics in Oil and Gas Sector","volume":"12","author":[{"family":"Alkouh","given":"Ahmad"},{"family":"Keddar","given":"Kamel Abderrazak"},{"family":"Alatefi","given":"Saad"}],"issued":{"date-parts":[["2023",5,30]]}}},{"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2], [7], [11], [12], [27], [28], [41], [44], [45], [46], [51], [55], [74], [79], [83], [84], [85], [86]</w:t>
            </w:r>
            <w:r w:rsidRPr="005107B2">
              <w:rPr>
                <w:color w:val="000000"/>
                <w:sz w:val="22"/>
                <w:szCs w:val="22"/>
              </w:rPr>
              <w:fldChar w:fldCharType="end"/>
            </w:r>
          </w:p>
        </w:tc>
      </w:tr>
      <w:tr w:rsidR="00772178" w:rsidRPr="005107B2" w14:paraId="5E9AF88E" w14:textId="77777777" w:rsidTr="005107B2">
        <w:trPr>
          <w:trHeight w:val="320"/>
        </w:trPr>
        <w:tc>
          <w:tcPr>
            <w:tcW w:w="1555" w:type="dxa"/>
            <w:vMerge/>
            <w:tcBorders>
              <w:left w:val="single" w:sz="4" w:space="0" w:color="auto"/>
              <w:right w:val="single" w:sz="4" w:space="0" w:color="auto"/>
            </w:tcBorders>
            <w:noWrap/>
            <w:vAlign w:val="center"/>
            <w:hideMark/>
          </w:tcPr>
          <w:p w14:paraId="769DA586" w14:textId="77777777" w:rsidR="00772178" w:rsidRPr="005107B2" w:rsidRDefault="00772178" w:rsidP="00102B4F">
            <w:pPr>
              <w:rPr>
                <w:color w:val="000000"/>
                <w:sz w:val="22"/>
                <w:szCs w:val="22"/>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8E405A9" w14:textId="77777777" w:rsidR="00772178" w:rsidRPr="005107B2" w:rsidRDefault="00772178" w:rsidP="00102B4F">
            <w:pPr>
              <w:rPr>
                <w:color w:val="000000"/>
                <w:sz w:val="22"/>
                <w:szCs w:val="22"/>
              </w:rPr>
            </w:pPr>
            <w:r w:rsidRPr="005107B2">
              <w:rPr>
                <w:color w:val="000000"/>
                <w:sz w:val="22"/>
                <w:szCs w:val="22"/>
              </w:rPr>
              <w:t>Nature of e-waste</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7EB9E128" w14:textId="77777777" w:rsidR="00772178" w:rsidRPr="005107B2" w:rsidRDefault="00772178" w:rsidP="00102B4F">
            <w:pPr>
              <w:rPr>
                <w:color w:val="000000"/>
                <w:sz w:val="22"/>
                <w:szCs w:val="22"/>
              </w:rPr>
            </w:pPr>
            <w:r w:rsidRPr="005107B2">
              <w:rPr>
                <w:color w:val="000000"/>
                <w:sz w:val="22"/>
                <w:szCs w:val="22"/>
              </w:rPr>
              <w:t>The diverse and non-standardized composition of e-waste, leading to high variability in waste streams.</w:t>
            </w:r>
          </w:p>
        </w:tc>
        <w:tc>
          <w:tcPr>
            <w:tcW w:w="3119" w:type="dxa"/>
            <w:tcBorders>
              <w:top w:val="single" w:sz="4" w:space="0" w:color="auto"/>
              <w:left w:val="single" w:sz="4" w:space="0" w:color="auto"/>
              <w:bottom w:val="single" w:sz="4" w:space="0" w:color="auto"/>
              <w:right w:val="single" w:sz="4" w:space="0" w:color="auto"/>
            </w:tcBorders>
            <w:noWrap/>
            <w:vAlign w:val="center"/>
          </w:tcPr>
          <w:p w14:paraId="3BFFC7A6" w14:textId="1F6CABF8" w:rsidR="00772178" w:rsidRPr="005107B2" w:rsidRDefault="00654256"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lzGTPy0B","properties":{"formattedCitation":"[23], [29], [35], [44], [47], [48], [52], [59], [71], [73], [75], [87], [88], [89], [90], [91], [92], [93], [94]","plainCitation":"[23], [29], [35], [44], [47], [48], [52], [59], [71], [73], [75], [87], [88], [89], [90], [91], [92], [93], [94]","noteIndex":0},"citationItems":[{"id":204,"uris":["http://zotero.org/users/local/DRg0K6GL/items/LRFPCECA"],"itemData":{"id":204,"type":"article-journal","abstract":"In this article, current progress in urban mining related to e-waste recycling is reviewed and associated state-ofthe-art recycling technologies are evaluated. As suﬃcient volume of e-waste is a limiting factor for its recycling economy, the need for the establishment of eﬀective e-waste collection mechanisms, particularly for small sized End-of-Life (EoL) devices, is emphasized in terms of the need for eﬀective government policies, increased public awareness, economic incentives, establishing industry-funded co-regulatory agreements, etc. Feasible options for e-waste recycling through pyro- and hydro-metallurgical process routes are reviewed. Deﬁciencies in e-waste recycling chains are highlighted, and recommendations to improve the current very low collection rate of small sized EoL devices such as mobile phones are made. Optimization of the recovery of the critical metals and energy through diﬀerent processing options is discussed.","container-title":"Minerals Engineering","DOI":"10.1016/j.mineng.2017.06.018","ISSN":"08926875","journalAbbreviation":"Minerals Engineering","language":"en","page":"209-221","source":"DOI.org (Crossref)","title":"Improving urban mining practices for optimal recovery of resources from e-waste","volume":"111","author":[{"family":"Tesfaye","given":"Fiseha"},{"family":"Lindberg","given":"Daniel"},{"family":"Hamuyuni","given":"Joseph"},{"family":"Taskinen","given":"Pekka"},{"family":"Hupa","given":"Leena"}],"issued":{"date-parts":[["2017",9]]}}},{"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212,"uris":["http://zotero.org/users/local/DRg0K6GL/items/QYT8LXSS"],"itemData":{"id":212,"type":"article-journal","abstract":"Circular economy (CE) is considered an alternative for today’s linear business model, and a lifeline to sustainable production and consumption. However, the lack of understanding of the true potentials for CE in many business sectors remains a challenge. In this study, we investigate the potential for reuse and recycling e the two key pathways promoted by CE e for waste electrical and electronic equipment (WEEE) management. We empirically characterize household WEEE stream in order to explore a) the remaining functionality and reuse potential of end-of-life (EoL) products based on the current market conditions, and b) the recycling potential of EoL products based on their material compositions and existing WEEE treatment chain. For this, a total of 4704 kg WEEE within the collection fractions of ‘small appliances’ and ‘monitors’ was collected in 16 collection cages from eight civic amenity sites in Odense, Denmark. After determining the categorical distribution, all products were inspected individually and their functionality was tested. Further, selected products were dismantled in order to determine their material composition. Building on this investigation, the potential revenues from resale as well as from material recovery were estimated. With 22% and 7% of fully functional products in the fractions ‘small appliances’ and ‘monitors’ respectively, our results suggest resale value up to V247 per cage of the collected household WEEE. The existing WEEE management system, which focuses only on material recovery, does not exploit other EoL options. A better system designed to reclaim the remaining functionality and tailored material recovery from the EoL products thus has a large potential for increased revenue.","container-title":"Journal of Cleaner Production","DOI":"10.1016/j.jclepro.2017.03.045","ISSN":"09596526","journalAbbreviation":"Journal of Cleaner Production","language":"en","page":"272-285","source":"DOI.org (Crossref)","title":"Potential for circular economy in household WEEE management","volume":"151","author":[{"family":"Parajuly","given":"Keshav"},{"family":"Wenzel","given":"Henrik"}],"issued":{"date-parts":[["2017",5]]}}},{"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153,"uris":["http://zotero.org/users/local/DRg0K6GL/items/N5YPVXZA"],"itemData":{"id":153,"type":"article-journal","abstract":"In this study, the distribution of precious metals in waste printed circuit boards was investigated and the economic value of recycling was assessed. Contacts of pins, slots, interfaces and the board surface in waste printed circuit boards were analyzed, and three types of precious metals were detected. The content of gold, silver and palladium ranged from 179.86 mg/kg to 3694.51 mg/kg, 809 mg/kg to 12320.51 mg/kg and 96.25 mg/kg to 117.49 mg/kg, respectively. Gold was distributed wildly in contacts of many slots and all interfaces, while contacts of only two interfaces (the cable and USB) contained palladium. The highest content of Au was found in contacts of the cable. Silver mainly concentrated on pins (metal foil contacts) of electronic components and its highest content was found in microchips. The economic value of recyclable precious metals in 1 t waste printed circuit boards was up to 2292.94 dollars, of which Au contributed 98%. This study indicates the prominent economic benefits of precious metal recovery from waste printed circuit boards. Moreover, the scientific information provide guidance for the directional and accurate recovery of precious metals from waste printed circuit boards.","container-title":"Waste Management","DOI":"10.1016/j.wasman.2021.12.030","ISSN":"0956053X","journalAbbreviation":"Waste Management","language":"en","page":"105-115","source":"DOI.org (Crossref)","title":"Assessment of precious metals positioning in waste printed circuit boards and the economic benefits of recycling","volume":"139","author":[{"family":"Huang","given":"Taiyu"},{"family":"Zhu","given":"Jie"},{"family":"Huang","given":"Xiongfei"},{"family":"Ruan","given":"Jujun"},{"family":"Xu","given":"Zhenming"}],"issued":{"date-parts":[["2022",2]]}}},{"id":129,"uris":["http://zotero.org/users/local/DRg0K6GL/items/5SMAIZ62"],"itemData":{"id":129,"type":"article-journal","abstract":"Electronic waste (e-waste or WEEE) is one of the most critical categories regarding the decision-making for waste management. Brazil is the second major e-waste producer in Americas, after USA, with 1.5 million tones generated annually. However, the absence of adequate system for e-waste reverse logistics are a reality in most of the Brazilian cities. Concerning this hypothesis, we proposed a scenario analysis to support decision-making in e-waste management. This study analyzed the e-waste amount generation, the location of the recycling companies of this segment and the collection routes in the metropolitan region of Rio de Janeiro (MRRJ). Besides, we proposed a set of criteria and indicators to identify the best option for e-waste management. The analysis indicates that Rio de Janeiro is the biggest e-waste producer of the MRRJ, with an amount of approximately 127 ton/day, corresponding to 251 collection points, which represents a high discrepancy in relation to the other municipalities of MRRJ. The ﬁndings point out that indicators, such as the Gross Domestic Product (GDP) and Municipal Human Development Index (MHDI), could be used as an alternative for a more accurate analysis for a sustainable urban grid design. This study identiﬁed 24 e-waste recycling industries that services the current demand of the MRRJ, most of them concentrated in the central and south portions of the MRRJ, which coincide with the municipalities with the biggest e-waste generation rates. Some hotspots, however, are isolated from the recycling industries, as observed at the MRRJ extremes. In order to provide a better choice for e-waste reverse logistics routes, we proposed 12 indicators, in environmental, economic and social dimensions. Thirty-ﬁve hotspots were identiﬁed and divided in ﬁve main routes according to the recycling industries nearby and the local roads. Urban mining of e-waste seems to be an interesting alternative for secondary raw material recovery, especially in an emerging economy country like Brazil, that consumes huge amounts of electronic devices and demands solutions compatible with environmental law requirements. Hence, this study contributes for a more sustainable development pattern regarding e-waste management in the country, since it reinforces the importance of circularity.","container-title":"Journal of Cleaner Production","DOI":"10.1016/j.jclepro.2020.120990","ISSN":"09596526","journalAbbreviation":"Journal of Cleaner Production","language":"en","page":"120990","source":"DOI.org (Crossref)","title":"A circular approach to the e-waste valorization through urban mining in Rio de Janeiro, Brazil","volume":"261","author":[{"family":"Ottoni","given":"Marianna"},{"family":"Dias","given":"Pablo"},{"family":"Xavier","given":"Lúcia Helena"}],"issued":{"date-parts":[["2020",7]]}}},{"id":139,"uris":["http://zotero.org/users/local/DRg0K6GL/items/MM924GK5"],"itemData":{"id":139,"type":"article-journal","abstract":"Rapid innovation in the ﬁeld of electronic technologies through the use of rare earth and specialty elements (RESE) has made the electronics industry one of the most rapidly evolving industries to date. However, innovations to harvest these same materials from complex waste streams have not kept pace, thus leading to an unsustainable material supply chain reliant on the mining of increasingly diﬃcult-to-extract ores. Here, we aim to provide a strategy to mitigate these challenges, identifying the technical research and development needed to further sustainable electronics through Green Engineering and the vision of a “circular economy”. This strategy includes (1) design devices for disassembly, (2) materials for substitution, (3) manufacturing processes that enable the use of recycled materials, (4) fabrication eﬃciency, (5) technology interventions to enable e-waste recovery, (6) methods to collect and separate e-waste components, (7) technologies to digest and recover RESE, and (8) technologies to separate commercially desirable, high-purity outputs.","container-title":"ACS Sustainable Chemistry &amp; Engineering","DOI":"10.1021/acssuschemeng.6b01954","ISSN":"2168-0485, 2168-0485","issue":"11","journalAbbreviation":"ACS Sustainable Chem. Eng.","language":"en","page":"5879-5888","source":"DOI.org (Crossref)","title":"A Strategy for Material Supply Chain Sustainability: Enabling a Circular Economy in the Electronics Industry through Green Engineering","title-short":"A Strategy for Material Supply Chain Sustainability","volume":"4","author":[{"family":"O’Connor","given":"Megan P."},{"family":"Zimmerman","given":"Julie B."},{"family":"Anastas","given":"Paul T."},{"family":"Plata","given":"Desiree L."}],"issued":{"date-parts":[["2016",11,7]]}}},{"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221,"uris":["http://zotero.org/users/local/DRg0K6GL/items/UP5C4BXX"],"itemData":{"id":221,"type":"article-journal","abstract":"The reuse of Waste Electrical and Electronic Equipment (WEEE) is deemed the best end-of-life option in terms of the environmental impact and socio-economic benefits. Taking this cue, this paper applies a systematic literature review to map the existing knowledge base to present the major and emerging themes of the reuse assessment of WEEE. In all, 12,216 articles published from 2005 to 2019 in the Web of Science, ProQuest, and Google Scholar are collected, from which 331 articles are shortlisted for review. The shortlisted articles are divided into two subperiods 2005–2014 and 2015–2019 to draw out the development of the research themes and the contribution of the recent research articles to the literature on WEEE reuse assessment. Bibliographic coupling combined with keyword analysis is performed using SciMat and VOSViewer. The results inform that the major ongoing themes are Consumer behaviour towards use, disposal, collection, reuse, repair and recycling of WEEE; Assessing the potential of WEEE for reuse; Product recovery strategy and market analysis for WEEE remanufacturing; and Material flow analysis of WEEE in circular economy. The research themes of Informal WEEE management in developing countries; Impact of government subsidy on WEEE management; and Product service system and circular economy deserve further attention. In the articles reviewed, mobile phones and computers are extensively studied for WEEE reuse assessment followed by refrigerators and televisions. Assessing the environmental impact and legal aspects of WEEE reuse, cross-border movements and flow in secondary markets, policies and regulations on the purchase of reprocessed WEEE, and the reprocessing and revenue made by the informal sector in developing countries are possibilities for future research.","container-title":"Journal of Environmental Management","DOI":"10.1016/j.jenvman.2021.112335","ISSN":"03014797","journalAbbreviation":"Journal of Environmental Management","language":"en","page":"112335","source":"DOI.org (Crossref)","title":"Reuse assessment of WEEE: Systematic review of emerging themes and research directions","title-short":"Reuse assessment of WEEE","volume":"287","author":[{"family":"Anandh","given":"Gurunathan"},{"family":"PrasannaVenkatesan","given":"Shanmugam"},{"family":"Goh","given":"Mark"},{"family":"Mathiyazhagan","given":"Kaliyan"}],"issued":{"date-parts":[["2021",6]]}}},{"id":229,"uris":["http://zotero.org/users/local/DRg0K6GL/items/924VV55G"],"itemData":{"id":229,"type":"article-journal","abstract":"Rare earth elements (REEs) are among the important elements in various high-technological appliances globally. Recently, the recovery of REEs from the waste electrical and electronic equipment (WEEE) has gained significant interest for the sustainability of global electrical and electronic industrial markets. The fast-evolving and rapid changing of technology has made many of these hi-tech equipment become obsolete with high disposal rates. Rising concerns over the depletion of REE sources have led to the need to extract and recover the REEs from WEEE. However, many studies still need to be carried out to optimize the recovery processes of the REEs in terms of the extraction methods employed and to minimize the environmental impact and hazard towards the flora and fauna. This review outlines the various REEs available in a wide range of electrical and electronic equipment, the various types of REE recovery methods, as well as their environmental impacts. The future perspectives and research directions in terms of the circular economy, policy and regulatory framework and research roadmap for REE recovery from WEEE are also discussed.","container-title":"Chemical Engineering Journal","DOI":"10.1016/j.cej.2022.135992","ISSN":"13858947","journalAbbreviation":"Chemical Engineering Journal","language":"en","page":"135992","source":"DOI.org (Crossref)","title":"Strategies and options for the sustainable recovery of rare earth elements from electrical and electronic waste","volume":"442","author":[{"family":"Ramprasad","given":"C."},{"family":"Gwenzi","given":"Willis"},{"family":"Chaukura","given":"Nhamo"},{"family":"Izyan Wan Azelee","given":"Nur"},{"family":"Upamali Rajapaksha","given":"Anushka"},{"family":"Naushad","given":"M."},{"family":"Rangabhashiyam","given":"S."}],"issued":{"date-parts":[["2022",8]]}}},{"id":234,"uris":["http://zotero.org/users/local/DRg0K6GL/items/YAW7TZJG"],"itemData":{"id":234,"type":"article-journal","abstract":"Technological innovation has transformed the role of electronics in education, work, and society. However, rapid adoption and obsolescence of consumer electronics has also led to new concerns about resource consumption and waste management. Past research to address these sustainability challenges has been constrained by data that do not reflect nascent trends in product evolution and consumer adoption, thereby limiting the ability to create and assess proactive solutions. This study presents a dynamic analysis of electronic waste (e-waste) in the United States using material flow analysis and highly resolved electronic product sales and material composition data. Findings contradict expectations that e-waste is growing with mobile device proliferation, instead showing that the total mass of the e-waste stream is actually declining (10% decrease since the estimated peak in 2015) with phase-out of large, legacy products like cathode ray tube TVs. The evolving material profile of consumer electronics being purchased and disposed sees reduced risks of e-waste toxicity from hazards like lead and mercury, but greater risks from reliance on scarce metals and product designs that limit recycling. This study highlights concerns that extended producer responsibility regulations currently implemented in many U.S. states for e-waste management may become less effective if they continue to rely only on mass-based collection targets. This article met the requirements for a gold-gold JIE data openness badge described at http://jie.click/badges.","container-title":"Journal of Industrial Ecology","DOI":"10.1111/jiec.13074","ISSN":"1088-1980, 1530-9290","issue":"3","journalAbbreviation":"J of Industrial Ecology","language":"en","page":"693-706","source":"DOI.org (Crossref)","title":"The evolution of consumer electronic waste in the United States","volume":"25","author":[{"family":"Althaf","given":"Shahana"},{"family":"Babbitt","given":"Callie W."},{"family":"Chen","given":"Roger"}],"issued":{"date-parts":[["2021",6]]}}},{"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23], [29], [35], [44], [47], [48], [52], [59], [71], [73], [75], [87], [88], [89], [90], [91], [92], [93], [94]</w:t>
            </w:r>
            <w:r w:rsidRPr="005107B2">
              <w:rPr>
                <w:color w:val="000000"/>
                <w:sz w:val="22"/>
                <w:szCs w:val="22"/>
              </w:rPr>
              <w:fldChar w:fldCharType="end"/>
            </w:r>
          </w:p>
        </w:tc>
      </w:tr>
      <w:tr w:rsidR="00772178" w:rsidRPr="005107B2" w14:paraId="19F765DF"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7A3E43D6" w14:textId="77777777" w:rsidR="00772178" w:rsidRPr="005107B2" w:rsidRDefault="00772178" w:rsidP="00102B4F">
            <w:pPr>
              <w:rPr>
                <w:color w:val="000000"/>
                <w:sz w:val="22"/>
                <w:szCs w:val="22"/>
              </w:rPr>
            </w:pPr>
          </w:p>
        </w:tc>
        <w:tc>
          <w:tcPr>
            <w:tcW w:w="1559" w:type="dxa"/>
            <w:tcBorders>
              <w:top w:val="single" w:sz="4" w:space="0" w:color="auto"/>
              <w:left w:val="nil"/>
              <w:bottom w:val="single" w:sz="4" w:space="0" w:color="auto"/>
              <w:right w:val="nil"/>
            </w:tcBorders>
            <w:noWrap/>
            <w:vAlign w:val="center"/>
            <w:hideMark/>
          </w:tcPr>
          <w:p w14:paraId="41BD6A4B" w14:textId="77777777" w:rsidR="00772178" w:rsidRPr="005107B2" w:rsidRDefault="00772178" w:rsidP="00102B4F">
            <w:pPr>
              <w:rPr>
                <w:color w:val="000000"/>
                <w:sz w:val="22"/>
                <w:szCs w:val="22"/>
              </w:rPr>
            </w:pPr>
            <w:r w:rsidRPr="005107B2">
              <w:rPr>
                <w:color w:val="000000"/>
                <w:sz w:val="22"/>
                <w:szCs w:val="22"/>
              </w:rPr>
              <w:t>Systems &amp; structures</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1AA39B56" w14:textId="77777777" w:rsidR="00772178" w:rsidRPr="005107B2" w:rsidRDefault="00772178" w:rsidP="00102B4F">
            <w:pPr>
              <w:rPr>
                <w:color w:val="000000"/>
                <w:sz w:val="22"/>
                <w:szCs w:val="22"/>
              </w:rPr>
            </w:pPr>
            <w:r w:rsidRPr="005107B2">
              <w:rPr>
                <w:color w:val="000000"/>
                <w:sz w:val="22"/>
                <w:szCs w:val="22"/>
              </w:rPr>
              <w:t>The lack of effective workflows, processes, and support structures to fully leverage existing infrastructure.</w:t>
            </w:r>
          </w:p>
        </w:tc>
        <w:tc>
          <w:tcPr>
            <w:tcW w:w="3119" w:type="dxa"/>
            <w:tcBorders>
              <w:top w:val="single" w:sz="4" w:space="0" w:color="auto"/>
              <w:left w:val="nil"/>
              <w:bottom w:val="single" w:sz="4" w:space="0" w:color="auto"/>
              <w:right w:val="single" w:sz="4" w:space="0" w:color="auto"/>
            </w:tcBorders>
            <w:noWrap/>
            <w:vAlign w:val="center"/>
          </w:tcPr>
          <w:p w14:paraId="118AEECA" w14:textId="2FDC53FE" w:rsidR="00772178" w:rsidRPr="005107B2" w:rsidRDefault="00D3458C"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H4d4dQfT","properties":{"formattedCitation":"[3], [8], [13], [17], [18], [55], [65], [73], [76], [79], [95], [96], [97], [98]","plainCitation":"[3], [8], [13], [17], [18], [55], [65], [73], [76], [79], [95], [96], [97], [98]","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58,"uris":["http://zotero.org/users/local/DRg0K6GL/items/84J9RYC5"],"itemData":{"id":158,"type":"article-journal","abstract":"The signiﬁcant e-waste generation in the Americas represents an important opportunity to implement waste recovery systems under the Circular Economy model. This paper conducts an exploratory analysis about the e-waste management at different scales (economic blocs and country levels) in the American continent, emphasizing generation patterns, e-waste ﬂuxes and the regulation frameworks in Brazil and Canada in order to identify how the e-waste management options are driven by speciﬁc legal, economic, and environmental criteria. The methodology includes a review of literature covering information and indicators for both quantitative and qualitative analysis and comparison between selected countries regarding positive and negative aspects of e-waste management systems in each jurisdiction. The ﬁnds suggest that although Brazil and Canada have differentiated scope of regulation, both ratiﬁed the Basel Convention, have an action agenda that seeks to prioritize the management of hazardous substances, as well as lack of harmonized regulation, low control of the e-waste illegal trade and traceability. The identiﬁcation of e-waste ﬂows and comparison of economic blocs and countries is a still little explored theme and emphasizes the need for adequate legal measures to implement circular economy strategies to avoid impacts and enhance the value recovery of these materials in the production chain. Doing so could support harmonized regulation, new business models and increase sustainability levels for citizens through solutions that integrate policies and practices between and within economic blocs.","container-title":"Journal of Cleaner Production","DOI":"10.1016/j.jclepro.2021.126570","ISSN":"09596526","journalAbbreviation":"Journal of Cleaner Production","language":"en","page":"126570","source":"DOI.org (Crossref)","title":"Circular economy and e-waste management in the Americas: Brazilian and Canadian frameworks","title-short":"Circular economy and e-waste management in the Americas","volume":"297","author":[{"family":"Xavier","given":"Lúcia Helena"},{"family":"Ottoni","given":"Marianna"},{"family":"Lepawsky","given":"Josh"}],"issued":{"date-parts":[["2021",5]]}}},{"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152,"uris":["http://zotero.org/users/local/DRg0K6GL/items/HVHSRF3Z"],"itemData":{"id":152,"type":"article-journal","abstract":"With increasing population, excessive use of electrical and electronic products and extreme demand of resources have compelled the linear economy to transform into Circular Economy (CE). In the current scenario, e-waste management has become the top priority of all the developed and developing nations especially those in the transition phase. The generation of e-waste has increased proportionally across the world and created an intense pressure on the firms to implement sustainable practices to redesign and recycle the products. The current status of the developing countries like India confronts number of challenges to manage e-waste produced, and the only possible solution is to minimize the waste generation and practicing recycling processes. For transforming into CEs, there is a need to identify the most influencing key enablers through which an effective and robust ewaste management (e-WM) system can be developed. An extensive literature review and expert judgments are expended to identify the most influencing key enablers of e-WM in circular economies, and, being the highest producer of e-waste, Mumbai (Maharashtra) has been chosen as the case location. To explore the strength of causal and effect enablers, the DEMATEL method is applied. This study has shown that ‘Environmental management system’ (EMS) is the most significant and important driving enabler to influence all the other existing enablers. This study has also highlighted that e-WM can be efficient if it focuses on producing eco-friendly products, developing strict legislations, building green image and supporting the producers to implement CE practices. This study helps stakeholders and policy makers to reduce the burden from the environment and focus on developing an efficient e-WM system on the basis of identified key enablers like EMS and collaboration with environmental partners to contribute towards CE transition.","container-title":"Environmental Science and Pollution Research","DOI":"10.1007/s11356-020-07765-w","ISSN":"0944-1344, 1614-7499","issue":"12","journalAbbreviation":"Environ Sci Pollut Res","language":"en","page":"13325-13338","source":"DOI.org (Crossref)","title":"Assessing enablers of e-waste management in circular economy using DEMATEL method: An Indian perspective","title-short":"Assessing enablers of e-waste management in circular economy using DEMATEL method","volume":"27","author":[{"family":"Sharma","given":"Manu"},{"family":"Joshi","given":"Sudhanshu"},{"family":"Kumar","given":"Ashwani"}],"issued":{"date-parts":[["2020",4]]}}},{"id":211,"uris":["http://zotero.org/users/local/DRg0K6GL/items/C5FJN9X2"],"itemData":{"id":211,"type":"article-journal","abstract":"This article develops an analytical framework for modelling the complex interactions between circular economy business model activities and the features of diverse institutional operating environments. Developed framework combines business model conceptualization with institutional theorization to understand how institutions inﬂuence on business conduct. Business model concept is used to describe organizational activities and managerial cognition in a structured manner and institutional theory is used to identify features that may facilitate or hamper particular activities in a particular operational environment. Countries' institutional environments related to the advancement of circular economy diﬀer from each other and therefore comparison between the situations provides an interesting context to study the dynamics between companies' business models and the institutional features. We apply our analytical framework to a case study of two recycling companies operating in Finland and Chile to explore links between the ﬁrm-level activities and developments outside the ﬁrm. The results highlight the interdependent nature of the relationship between the business models and context-speciﬁc institutions, the logics between positive and negative value materials, and the diﬀerences between countries in the promotion of circular economy.","container-title":"Ecological Economics","DOI":"10.1016/j.ecolecon.2018.08.018","ISSN":"09218009","journalAbbreviation":"Ecological Economics","language":"en","page":"373-382","source":"DOI.org (Crossref)","title":"Modelling the Interplay Between Institutions and Circular Economy Business Models: A Case Study of Battery Recycling in Finland and Chile","title-short":"Modelling the Interplay Between Institutions and Circular Economy Business Models","volume":"154","author":[{"family":"Levänen","given":"Jarkko"},{"family":"Lyytinen","given":"Tatu"},{"family":"Gatica","given":"Sebastian"}],"issued":{"date-parts":[["2018",12]]}}},{"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3], [8], [13], [17], [18], [55], [65], [73], [76], [79], [95], [96], [97], [98]</w:t>
            </w:r>
            <w:r w:rsidRPr="005107B2">
              <w:rPr>
                <w:color w:val="000000"/>
                <w:sz w:val="22"/>
                <w:szCs w:val="22"/>
              </w:rPr>
              <w:fldChar w:fldCharType="end"/>
            </w:r>
          </w:p>
        </w:tc>
      </w:tr>
      <w:tr w:rsidR="00772178" w:rsidRPr="005107B2" w14:paraId="626FC9E7"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430BCF1D" w14:textId="77777777" w:rsidR="00772178" w:rsidRPr="005107B2" w:rsidRDefault="00772178" w:rsidP="00102B4F">
            <w:pPr>
              <w:rPr>
                <w:color w:val="000000"/>
                <w:sz w:val="22"/>
                <w:szCs w:val="22"/>
              </w:rPr>
            </w:pPr>
            <w:bookmarkStart w:id="5" w:name="_Hlk226974672"/>
            <w:bookmarkEnd w:id="4"/>
            <w:r w:rsidRPr="005107B2">
              <w:rPr>
                <w:color w:val="000000"/>
                <w:sz w:val="22"/>
                <w:szCs w:val="22"/>
              </w:rPr>
              <w:t>Market</w:t>
            </w:r>
          </w:p>
        </w:tc>
        <w:tc>
          <w:tcPr>
            <w:tcW w:w="1559" w:type="dxa"/>
            <w:tcBorders>
              <w:top w:val="nil"/>
              <w:left w:val="nil"/>
              <w:bottom w:val="single" w:sz="4" w:space="0" w:color="auto"/>
              <w:right w:val="nil"/>
            </w:tcBorders>
            <w:noWrap/>
            <w:vAlign w:val="center"/>
            <w:hideMark/>
          </w:tcPr>
          <w:p w14:paraId="371560BB" w14:textId="77777777" w:rsidR="00772178" w:rsidRPr="005107B2" w:rsidRDefault="00772178" w:rsidP="00102B4F">
            <w:pPr>
              <w:rPr>
                <w:color w:val="000000"/>
                <w:sz w:val="22"/>
                <w:szCs w:val="22"/>
              </w:rPr>
            </w:pPr>
            <w:r w:rsidRPr="005107B2">
              <w:rPr>
                <w:color w:val="000000"/>
                <w:sz w:val="22"/>
                <w:szCs w:val="22"/>
              </w:rPr>
              <w:t>Cost vs benefit</w:t>
            </w:r>
          </w:p>
        </w:tc>
        <w:tc>
          <w:tcPr>
            <w:tcW w:w="2834" w:type="dxa"/>
            <w:tcBorders>
              <w:top w:val="nil"/>
              <w:left w:val="single" w:sz="4" w:space="0" w:color="auto"/>
              <w:bottom w:val="single" w:sz="4" w:space="0" w:color="auto"/>
              <w:right w:val="single" w:sz="4" w:space="0" w:color="auto"/>
            </w:tcBorders>
            <w:noWrap/>
            <w:vAlign w:val="center"/>
            <w:hideMark/>
          </w:tcPr>
          <w:p w14:paraId="4A2CAD91" w14:textId="77777777" w:rsidR="00772178" w:rsidRPr="005107B2" w:rsidRDefault="00772178" w:rsidP="00102B4F">
            <w:pPr>
              <w:rPr>
                <w:color w:val="000000"/>
                <w:sz w:val="22"/>
                <w:szCs w:val="22"/>
              </w:rPr>
            </w:pPr>
            <w:r w:rsidRPr="005107B2">
              <w:rPr>
                <w:color w:val="000000"/>
                <w:sz w:val="22"/>
                <w:szCs w:val="22"/>
              </w:rPr>
              <w:t>Economic imbalance between circular strategies and linear practices.</w:t>
            </w:r>
          </w:p>
        </w:tc>
        <w:tc>
          <w:tcPr>
            <w:tcW w:w="3119" w:type="dxa"/>
            <w:tcBorders>
              <w:top w:val="nil"/>
              <w:left w:val="nil"/>
              <w:bottom w:val="single" w:sz="4" w:space="0" w:color="auto"/>
              <w:right w:val="single" w:sz="4" w:space="0" w:color="auto"/>
            </w:tcBorders>
            <w:noWrap/>
            <w:vAlign w:val="center"/>
          </w:tcPr>
          <w:p w14:paraId="2F0B6007" w14:textId="06EE0634" w:rsidR="00772178" w:rsidRPr="005107B2" w:rsidRDefault="00D3458C"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qgvnPS7U","properties":{"formattedCitation":"[7], [8], [10], [27], [34], [39], [43], [46], [52], [55], [56], [61], [79], [86], [98], [99], [100]","plainCitation":"[7], [8], [10], [27], [34], [39], [43], [46], [52], [55], [56], [61], [79], [86], [98], [99], [100]","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168,"uris":["http://zotero.org/users/local/DRg0K6GL/items/HHDNU673"],"itemData":{"id":168,"type":"article-journal","abstract":"Slowing and closing product and related material loops in a circular economy (CE) requires circular service operations such as take-back, repair, and recycling. However, it remains open whether these are coordinated by OEMs, retailers, or third-party loop operators (e.g., refurbishers). Literature rooted in the classic make-or-buy concept proposes four generic coordination mechanisms and related value creation architectures: vertical integration, network, outsourcing, or doing nothing (laissez-faire). For each of these existing architectures, we conducted an embedded case study in the domain of smartphones with the aim to better understand how central coordinators align with actors in the value chain to offer voluntary circular service operations. Based on the above coordination mechanisms, our central contribution is the development of a typology of circular value creation architectures (CVCAs) and its elaboration regarding circular coordination, loop configuration, and ambition levels. We find that firms following slowing strategies (i.e., repair, reuse, and remanufacturing) pursue higher degrees of vertical integration than those following closing strategies (i.e., recycling) because of the specificity of the assets involved and their greater strategic relevance. The typology also shows that higher degrees of vertical integration enable higher degrees of loop closure (i.e., from open to closed loops) and better feedbacks into product design. Furthermore, we differentiate the understanding on third-party actors by distinguishing between independent and autonomous loop operators. Overall, we strengthen the actor perspective in product circularity literature by clarifying the actor set, their interrelationships, and how they form value creation architectures.","container-title":"Journal of Industrial Ecology","DOI":"10.1111/jiec.13016","ISSN":"1088-1980, 1530-9290","issue":"6","journalAbbreviation":"J of Industrial Ecology","language":"en","page":"1250-1273","source":"DOI.org (Crossref)","title":"Circular value creation architectures: Make, ally, buy, or laissez‐faire","title-short":"Circular value creation architectures","volume":"24","author":[{"family":"Hansen","given":"Erik G."},{"family":"Revellio","given":"Ferdinand"}],"issued":{"date-parts":[["2020",12]]}}},{"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211,"uris":["http://zotero.org/users/local/DRg0K6GL/items/C5FJN9X2"],"itemData":{"id":211,"type":"article-journal","abstract":"This article develops an analytical framework for modelling the complex interactions between circular economy business model activities and the features of diverse institutional operating environments. Developed framework combines business model conceptualization with institutional theorization to understand how institutions inﬂuence on business conduct. Business model concept is used to describe organizational activities and managerial cognition in a structured manner and institutional theory is used to identify features that may facilitate or hamper particular activities in a particular operational environment. Countries' institutional environments related to the advancement of circular economy diﬀer from each other and therefore comparison between the situations provides an interesting context to study the dynamics between companies' business models and the institutional features. We apply our analytical framework to a case study of two recycling companies operating in Finland and Chile to explore links between the ﬁrm-level activities and developments outside the ﬁrm. The results highlight the interdependent nature of the relationship between the business models and context-speciﬁc institutions, the logics between positive and negative value materials, and the diﬀerences between countries in the promotion of circular economy.","container-title":"Ecological Economics","DOI":"10.1016/j.ecolecon.2018.08.018","ISSN":"09218009","journalAbbreviation":"Ecological Economics","language":"en","page":"373-382","source":"DOI.org (Crossref)","title":"Modelling the Interplay Between Institutions and Circular Economy Business Models: A Case Study of Battery Recycling in Finland and Chile","title-short":"Modelling the Interplay Between Institutions and Circular Economy Business Models","volume":"154","author":[{"family":"Levänen","given":"Jarkko"},{"family":"Lyytinen","given":"Tatu"},{"family":"Gatica","given":"Sebastian"}],"issued":{"date-parts":[["2018",12]]}}},{"id":167,"uris":["http://zotero.org/users/local/DRg0K6GL/items/IAGAVEDW"],"itemData":{"id":167,"type":"article-journal","abstract":"Raw materials deemed critical are deﬁned as having potential issues in their supply, limited substitutes, and applications of importance, namely in clean energy, defense, healthcare, and electronics. Disruptions in supply of critical materials can have serious negative repercussions for ﬁrms, consumers, and economies. One potential set of mitigation strategies for ﬁrms dealing with criticality issues is the implementation of circular economy principles in their supply chain, operations, and end-of-life management. This work conducts a literature review combined with case study analysis to examine how certain ﬁrms assess and monitor their vulnerability to critical material supply chain issues and provides speciﬁc business examples for integrating circularity strategies. Results indicate the potential for risk reduction that could be gained from implementation of these strategies; speciﬁcally recycling, for example, can provide an in-house source (for prompt or fabrication scrap) or at least domestic source (for post-consumer scrap) for critical materials; up to 24% for the case of indium usage in China. Just in time manufacturing techniques have the potential to both exacerbate supply issues (by encouraging low inventory or needed resources for manufacturing) and improve supply issues by introducing resiliency in the supply chain indicating that approach of ﬁrms in undertaking these strategies is important. Many cases reviewed show other quantiﬁable secondary beneﬁts beyond risk reduction, such as economic savings, reduction in energy consumption, and improved corporate social responsibility via enhanced supply chain oversight.","container-title":"Resources, Conservation and Recycling","DOI":"10.1016/j.resconrec.2017.08.002","ISSN":"09213449","journalAbbreviation":"Resources, Conservation and Recycling","language":"en","page":"24-33","source":"DOI.org (Crossref)","title":"Circular economy strategies for mitigating critical material supply issues","volume":"135","author":[{"family":"Gaustad","given":"Gabrielle"},{"family":"Krystofik","given":"Mark"},{"family":"Bustamante","given":"Michele"},{"family":"Badami","given":"Kedar"}],"issued":{"date-parts":[["2018",8]]}}},{"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303,"uris":["http://zotero.org/users/local/DRg0K6GL/items/4L4NHWPP"],"itemData":{"id":303,"type":"article-journal","abstract":"Population expansion and improving living standards, particularly in developed nations, have led to an increase in the usage of domestic electrical equipment, worldwide energy consumption, and CO2 emissions per capita. To limit the usage of nonreusable components and the amount of garbage that must be transferred at the end of a product’s life cycle, longer-lasting electrical domestic appliances are a pillar of the circular economy. In recent years, the complexity of printed circuit boards (PCBs) used in the manufacture of modern electrical devices has increased, leading to an increase in device failures. This study focuses on the maintenance and recycling of domestic electrical appliance components and printed circuit boards. The proposed methodology for PCB repair is defined as a sequential quadratic programming (SQP) problem implemented in MATLAB environment and successfully tested to a variety of domestic appliances such as refrigerator, dishwasher and washing machine. The possibility of recycling metal parts of electronic components, which were replaced after PCBs’ repair was also studied. Metals’ percentage concentration of PCB electronic components for three customer’s budgets considering metals and valuable metals recovery as given from the corresponding average metal recovery and calculated from different recycling procedures presented in the literature. The results of the proposed procedure in terms of valuable metals gave 38.4078 ppm of silver. We also compared the suggested procedure with other works in terms of environmental perspective considering four measures, namely the gross energy requirement (GER), the global warming potential (GWP), the acidification potential (AP), and the solid waste burden (SWB). In terms of economic perspective and considering the existence of silver (Ag) in the electronic components, the recommended method gave comparable amount of money. Finally, a comparison of different recycling works from a technical viewpoint is also conducted. Moreover, a reparability index of domestic electrical appliances is introduced to further quantify the results of the proposed algorithm.","container-title":"Environmental Science and Pollution Research","DOI":"10.1007/s11356-022-25077-z","ISSN":"1614-7499","issue":"12","journalAbbreviation":"Environ Sci Pollut Res","language":"en","page":"17546-17564","source":"DOI.org (Crossref)","title":"Repair and recycling of PCBs and their components based on obsolescence index: a domestic electrical appliances case study","title-short":"Repair and recycling of PCBs and their components based on obsolescence index","volume":"31","author":[{"family":"Karagiannopoulos","given":"Panagiotis S."},{"family":"Manousakis","given":"Nikolaos M."},{"family":"Psomopoulos","given":"Constantinos S."}],"issued":{"date-parts":[["2023",1,10]]}}}],"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7], [8], [10], [27], [34], [39], [43], [46], [52], [55], [56], [61], [79], [86], [98], [99], [100]</w:t>
            </w:r>
            <w:r w:rsidRPr="005107B2">
              <w:rPr>
                <w:color w:val="000000"/>
                <w:sz w:val="22"/>
                <w:szCs w:val="22"/>
              </w:rPr>
              <w:fldChar w:fldCharType="end"/>
            </w:r>
          </w:p>
        </w:tc>
      </w:tr>
      <w:tr w:rsidR="00772178" w:rsidRPr="005107B2" w14:paraId="17E8DE56" w14:textId="77777777" w:rsidTr="005107B2">
        <w:trPr>
          <w:trHeight w:val="320"/>
        </w:trPr>
        <w:tc>
          <w:tcPr>
            <w:tcW w:w="1555" w:type="dxa"/>
            <w:vMerge/>
            <w:tcBorders>
              <w:left w:val="single" w:sz="4" w:space="0" w:color="auto"/>
              <w:right w:val="single" w:sz="4" w:space="0" w:color="auto"/>
            </w:tcBorders>
            <w:noWrap/>
            <w:vAlign w:val="center"/>
            <w:hideMark/>
          </w:tcPr>
          <w:p w14:paraId="75A18931"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tcPr>
          <w:p w14:paraId="51191AAE" w14:textId="77777777" w:rsidR="00772178" w:rsidRPr="005107B2" w:rsidRDefault="00772178" w:rsidP="00102B4F">
            <w:pPr>
              <w:rPr>
                <w:color w:val="000000"/>
                <w:sz w:val="22"/>
                <w:szCs w:val="22"/>
              </w:rPr>
            </w:pPr>
            <w:r w:rsidRPr="005107B2">
              <w:rPr>
                <w:color w:val="000000"/>
                <w:sz w:val="22"/>
                <w:szCs w:val="22"/>
              </w:rPr>
              <w:t>Waste Quantity</w:t>
            </w:r>
          </w:p>
        </w:tc>
        <w:tc>
          <w:tcPr>
            <w:tcW w:w="2834" w:type="dxa"/>
            <w:tcBorders>
              <w:top w:val="nil"/>
              <w:left w:val="single" w:sz="4" w:space="0" w:color="auto"/>
              <w:bottom w:val="single" w:sz="4" w:space="0" w:color="auto"/>
              <w:right w:val="single" w:sz="4" w:space="0" w:color="auto"/>
            </w:tcBorders>
            <w:noWrap/>
            <w:vAlign w:val="center"/>
          </w:tcPr>
          <w:p w14:paraId="4B21650B" w14:textId="77777777" w:rsidR="00772178" w:rsidRPr="005107B2" w:rsidRDefault="00772178" w:rsidP="00102B4F">
            <w:pPr>
              <w:rPr>
                <w:color w:val="000000"/>
                <w:sz w:val="22"/>
                <w:szCs w:val="22"/>
              </w:rPr>
            </w:pPr>
            <w:r w:rsidRPr="005107B2">
              <w:rPr>
                <w:color w:val="000000"/>
                <w:sz w:val="22"/>
                <w:szCs w:val="22"/>
              </w:rPr>
              <w:t>Variability and volume of waste streams affecting circular operations.</w:t>
            </w:r>
          </w:p>
        </w:tc>
        <w:tc>
          <w:tcPr>
            <w:tcW w:w="3119" w:type="dxa"/>
            <w:tcBorders>
              <w:top w:val="nil"/>
              <w:left w:val="nil"/>
              <w:bottom w:val="single" w:sz="4" w:space="0" w:color="auto"/>
              <w:right w:val="single" w:sz="4" w:space="0" w:color="auto"/>
            </w:tcBorders>
            <w:noWrap/>
            <w:vAlign w:val="center"/>
          </w:tcPr>
          <w:p w14:paraId="5B2E3D0C" w14:textId="447711EE" w:rsidR="00772178" w:rsidRPr="005107B2" w:rsidRDefault="00D3458C"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wTMgSEbU","properties":{"formattedCitation":"[13], [17], [20], [23], [28], [30], [32], [37], [42], [55], [58], [61], [65], [71], [76], [79], [88], [89], [101], [102], [103], [104], [105], [106], [107], [108]","plainCitation":"[13], [17], [20], [23], [28], [30], [32], [37], [42], [55], [58], [61], [65], [71], [76], [79], [88], [89], [101], [102], [103], [104], [105], [106], [107], [108]","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73,"uris":["http://zotero.org/users/local/DRg0K6GL/items/A5BZ5Z9D"],"itemData":{"id":173,"type":"article-journal","abstract":"One key strategy which can be used to promote a Circular Economy is ‘reuse’. This is particularly relevant for Electrical and Electronic Equipment due to its often rather short use phase as well as its resource-intensive production phase. The present study aimed to investigate the environmental and economic relevance of promoting the reuse of (waste) electrical and electronic equipment in Switzerland. To do so, a simplified life cycle assessment approach was combined with a calculation of the total cost of ownership of a device. These calculations were made for five different types of device: washing machines, refrigerators, televisions, laptop computers, and smartphones. Results showed that from an environmental perspective, smartphones or laptop computers, whose dominant environmental impact comes in their production phase, should be reused independently of their age, whereas for the three other devices, age is a decisive factor. Adding on the economic factor—that reuse should result in lower costs—led to the conclusion that all older devices except for refrigerators would have to be ‘sold on’ at no cost in order for their reuse to make sense economically. In addition, there should be a consideration of whether buying second-hand equipment replaces a new device or results in an increase in the total stock of devices, as old and new ones are run in parallel, creating a typical rebound situation. Public authorities should thus be more active in sharing information and raising awareness about the possibilities for repair and reuse.","container-title":"Resources, Conservation and Recycling","DOI":"10.1016/j.resconrec.2020.105307","ISSN":"09213449","journalAbbreviation":"Resources, Conservation and Recycling","language":"en","page":"105307","source":"DOI.org (Crossref)","title":"Combining environmental and economic factors to evaluate the reuse of electrical and electronic equipment – a Swiss case study","volume":"166","author":[{"family":"Hischier","given":"Roland"},{"family":"Böni","given":"Heinz W."}],"issued":{"date-parts":[["2021",3]]}}},{"id":204,"uris":["http://zotero.org/users/local/DRg0K6GL/items/LRFPCECA"],"itemData":{"id":204,"type":"article-journal","abstract":"In this article, current progress in urban mining related to e-waste recycling is reviewed and associated state-ofthe-art recycling technologies are evaluated. As suﬃcient volume of e-waste is a limiting factor for its recycling economy, the need for the establishment of eﬀective e-waste collection mechanisms, particularly for small sized End-of-Life (EoL) devices, is emphasized in terms of the need for eﬀective government policies, increased public awareness, economic incentives, establishing industry-funded co-regulatory agreements, etc. Feasible options for e-waste recycling through pyro- and hydro-metallurgical process routes are reviewed. Deﬁciencies in e-waste recycling chains are highlighted, and recommendations to improve the current very low collection rate of small sized EoL devices such as mobile phones are made. Optimization of the recovery of the critical metals and energy through diﬀerent processing options is discussed.","container-title":"Minerals Engineering","DOI":"10.1016/j.mineng.2017.06.018","ISSN":"08926875","journalAbbreviation":"Minerals Engineering","language":"en","page":"209-221","source":"DOI.org (Crossref)","title":"Improving urban mining practices for optimal recovery of resources from e-waste","volume":"111","author":[{"family":"Tesfaye","given":"Fiseha"},{"family":"Lindberg","given":"Daniel"},{"family":"Hamuyuni","given":"Joseph"},{"family":"Taskinen","given":"Pekka"},{"family":"Hupa","given":"Leena"}],"issued":{"date-parts":[["2017",9]]}}},{"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189,"uris":["http://zotero.org/users/local/DRg0K6GL/items/CNDBA2NK"],"itemData":{"id":189,"type":"article-journal","abstract":"Waste will become the major resource in the future circular economy. In particular, E-waste is a major sector growing at an annual rate of about 2 million tonnes (Mt) with rising users of electrical and electronic items worldwide. This is a consequence of versatility and affordability of technological innovation, thus resulting in massive sales and e-waste increases. Most end-users lack knowledge on proper recycling or reuse, often disposing of e-waste as domestic waste. Such improper disposals are threatening life and ecosystems because e-waste is rich in toxic metals and other pollutants. Here we review e-waste generation, policies and recycling methods. In 2019, the world e-waste production reached 53.6 Mt, including 24.9 Mt in Asia, 13.1 Mt in USA, 12 Mt in Europe. In Asia, China (10.1 Mt), India (3.23 Mt), Japan (2.57 Mt) and Indonesia (1.62 Mt) are the largest producers contributing to about 70% of the total world e-waste generated. Only 17.4% (9.3 Mt) of the world e-waste was recycled by formal means, and the remaining 82.6% (44.3 Mt) was left untreated or processed informally. As a consequence, most countries have framed policies to provide regulatory guidelines to producers, end-users and recyclers. Yet the efficiency of these local policies are limited by the transfer of products across borders in a globalized world. Among formal recycling techniques, biohydrometallurgy appears most promising compared to pyrometallurgy and hydrometallurgy, because biohydrometallurgy overcomes limitations such as poor yield, high capital cost, toxic chemicals, release of toxic gases and secondary waste generation. Challenges include consumer’s contempt on e-waste disposal, the deficit of recycling firms and technology barriers.","container-title":"Environmental Chemistry Letters","DOI":"10.1007/s10311-020-01111-9","ISSN":"1610-3653, 1610-3661","issue":"2","journalAbbreviation":"Environ Chem Lett","language":"en","page":"1347-1368","source":"DOI.org (Crossref)","title":"Electronic waste generation, regulation and metal recovery: a review","title-short":"Electronic waste generation, regulation and metal recovery","volume":"19","author":[{"family":"Nithya","given":"Rajarathinam"},{"family":"Sivasankari","given":"Chandrasekaran"},{"family":"Thirunavukkarasu","given":"Arunachalam"}],"issued":{"date-parts":[["2021",4]]}}},{"id":190,"uris":["http://zotero.org/users/local/DRg0K6GL/items/TK3YV33N"],"itemData":{"id":190,"type":"article-journal","abstract":"Islands are bounded systems, often plagued with several sustainability challenges of limited land and resource availability, as well as pressing waste management issues. Despite these known problems, research aiming to help develop proper e-waste management systems for small island nations is scarce. Focusing on five Caribbean island states, this study provides the first comprehensive view of e-waste generation trends in an island context and explores the factors driving those trends. The study estimates Electrical and Electronic Equipment (EEE) flows for the five island cases over a period of 60 years (1965–2025), including e-waste that these flows have and will generate. A dynamic material flow analysis (MFA) approach has been used to estimate these flows and stocks for 206 product types. The results show that the five Caribbean islands produced double the e-waste per capita per year, i.e., 13 kg/cap/year compared to global average of 6.1 kg/cap/year in 2016. The aggregated amount of e-waste generated per year on these five islands seems to significantly rise in future: from 27,500 tonnes in 2010 to an estimated amount of 59,000 tonnes in 2025. This considerable estimated e-waste generation rate, when not properly managed, is not only harmful for the local environment, but also translates into considerable health impacts and loss of valuable resources. From a sustainability perspective, small islands should consider moving away from a linear to a circular economy that will limit waste generation as well as reliance on the supply of virgin materials from outside.","container-title":"Resources, Conservation and Recycling","DOI":"10.1016/j.resconrec.2020.105106","ISSN":"09213449","journalAbbreviation":"Resources, Conservation and Recycling","language":"en","page":"105106","source":"DOI.org (Crossref)","title":"Electronic waste in the Caribbean: An impending environmental disaster or an opportunity for a circular economy?","title-short":"Electronic waste in the Caribbean","volume":"164","author":[{"family":"Mohammadi","given":"Elham"},{"family":"Singh","given":"Simron Jit"},{"family":"Habib","given":"Komal"}],"issued":{"date-parts":[["2021",1]]}}},{"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139,"uris":["http://zotero.org/users/local/DRg0K6GL/items/MM924GK5"],"itemData":{"id":139,"type":"article-journal","abstract":"Rapid innovation in the ﬁeld of electronic technologies through the use of rare earth and specialty elements (RESE) has made the electronics industry one of the most rapidly evolving industries to date. However, innovations to harvest these same materials from complex waste streams have not kept pace, thus leading to an unsustainable material supply chain reliant on the mining of increasingly diﬃcult-to-extract ores. Here, we aim to provide a strategy to mitigate these challenges, identifying the technical research and development needed to further sustainable electronics through Green Engineering and the vision of a “circular economy”. This strategy includes (1) design devices for disassembly, (2) materials for substitution, (3) manufacturing processes that enable the use of recycled materials, (4) fabrication eﬃciency, (5) technology interventions to enable e-waste recovery, (6) methods to collect and separate e-waste components, (7) technologies to digest and recover RESE, and (8) technologies to separate commercially desirable, high-purity outputs.","container-title":"ACS Sustainable Chemistry &amp; Engineering","DOI":"10.1021/acssuschemeng.6b01954","ISSN":"2168-0485, 2168-0485","issue":"11","journalAbbreviation":"ACS Sustainable Chem. Eng.","language":"en","page":"5879-5888","source":"DOI.org (Crossref)","title":"A Strategy for Material Supply Chain Sustainability: Enabling a Circular Economy in the Electronics Industry through Green Engineering","title-short":"A Strategy for Material Supply Chain Sustainability","volume":"4","author":[{"family":"O’Connor","given":"Megan P."},{"family":"Zimmerman","given":"Julie B."},{"family":"Anastas","given":"Paul T."},{"family":"Plata","given":"Desiree L."}],"issued":{"date-parts":[["2016",11,7]]}}},{"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134,"uris":["http://zotero.org/users/local/DRg0K6GL/items/NFU4JDQ8"],"itemData":{"id":134,"type":"article-journal","abstract":"The notion of a circular economy (CE) has recently gained significant attention, both in research and practice, due to increasing sustainability concerns and legislative requirements. Despite extensive research having been undertaken in this area, there is a paucity of research in developing decision-making models, which may consider life-cycle span of product returns while selecting an appropriate reprocessing option for value reclamation in CE. In this research, we have contributed to the CE literature in three ways. Firstly, we have developed a comprehensive decision-making model that makes a trade-off between different recovery alternatives while considering a wide range of significant criteria to determine the most optimal recovery option. Secondly, we propose a twophase mathematical model combining the Interval 2-Tuple Linguistic (ITL) model and the Technique for Order of Preference by Similarity to Ideal Solution (TOPSIS) to overcome issues related to uncertainty and incomplete information in decision-making. Thirdly, it is one of the first studies to investigate and compare the implementation of product recovery in CE for short life cycle (SLC) vs. long life cycle (LLC) electronic returns. We validate the industrial applicability of the proposed model using real-world data collected from the Indian electronics industry. Our results provide managerial insights, including a focus on repair strategy for SLC returns and on remanufacturing strategy for LLC returns for efficient and effective product recovery in CE.","container-title":"International Journal of Production Economics","DOI":"10.1016/j.ijpe.2022.108505","ISSN":"09255273","journalAbbreviation":"International Journal of Production Economics","language":"en","page":"108505","source":"DOI.org (Crossref)","title":"A model for managing returns in a circular economy context: A case study from the Indian electronics industry","title-short":"A model for managing returns in a circular economy context","volume":"249","author":[{"family":"Choudhary","given":"Divya"},{"family":"Qaiser","given":"Fahham Hasan"},{"family":"Choudhary","given":"Alok"},{"family":"Fernandes","given":"Kiran"}],"issued":{"date-parts":[["2022",7]]}}},{"id":178,"uris":["http://zotero.org/users/local/DRg0K6GL/items/L9H5GUNZ"],"itemData":{"id":178,"type":"article-journal","abstract":"Technological advances are increasing the complexity of products, especially those in the area of information and communication technologies. Complexity has increased in several aspects: An increased number of materials are used in products, small amounts of materials with key functions are included (i.e., rare earths in light-emitting diodes), and there are more combinations of diverse types of components and connections. The difﬁculty of separating parts of the products limits the development of circular economy strategies where repair, upgrade, and remanufacture prevent wasting valuable resources contained in those products. This article presents a method for analyzing the removal of battery packs in newer portable computer models, namely PC-tablets and subnotebooks, as an example on how the design of batteries can affect the life span and potential reuse of such computers. The study analyzes the difﬁculty of removing battery packs using the results from previous analyses of the design for disassembly of newer computer models together with audiovisual material available on the Internet. The disassembly tasks for removal of batteries are summarized by disassembly codes that could be used to help identify the design features that facilitate easier disassembly. The article goes on to discuss also how the results could be included in European Union (EU) product policies aimed to help meet some of the objectives of the European Commission’s (EC) Circular Economy Package.","container-title":"Journal of Industrial Ecology","DOI":"10.1111/jiec.12608","ISSN":"1088-1980, 1530-9290","issue":"3","journalAbbreviation":"J of Industrial Ecology","language":"en","license":"http://creativecommons.org/licenses/by/4.0/","page":"731-741","source":"DOI.org (Crossref)","title":"Design for Disassembly Criteria in EU Product Policies for a More Circular Economy: A Method for Analyzing Battery Packs in PC‐Tablets and Subnotebooks","title-short":"Design for Disassembly Criteria in EU Product Policies for a More Circular Economy","volume":"21","author":[{"family":"Talens Peiró","given":"Laura"},{"family":"Ardente","given":"Fulvio"},{"family":"Mathieux","given":"Fabrice"}],"issued":{"date-parts":[["2017",6]]}}},{"id":182,"uris":["http://zotero.org/users/local/DRg0K6GL/items/J45R5WFK"],"itemData":{"id":182,"type":"article-journal","abstract":"Fear of scarcity of resources highlight the need to exploit secondary materials from urban mines in the anthroposphere. Analogous to primary mines rich in one type of material (e.g. copper, gold, etc.), some urban mines are unique/distinct. We introduce, illustrate and discuss the concept of Distinct Urban Mines (DUM). Using the example of a university DUM in the UK, analogous to a primary mine, we illustrate potential product/material yields in respect of size, concentration and spatial location of the mine. Product ownership and replacement cycles for 17 high-value electrical and electronic equipment (EEE) among students showed that 20 tonnes of valuable e-waste were in stockpile in this DUM and a further 87 tonnes would ‘soon’ be available for exploitation. We address the opportunities and challenges of exploiting DUMs and conclude that they are readily available reservoirs for resource recovery. Two original contributions arise from this work: (i) a novel approach to urban mining with a potential for maximising resource recovery within the anthroposphere is conceptualised; and (ii) previously unavailable data for high-value products for a typical university DUM are presented and analysed.","container-title":"Waste Management","DOI":"10.1016/j.wasman.2015.05.026","ISSN":"0956053X","journalAbbreviation":"Waste Management","language":"en","page":"4-9","source":"DOI.org (Crossref)","title":"Distinct Urban Mines: Exploiting secondary resources in unique anthropogenic spaces","title-short":"Distinct Urban Mines","volume":"45","author":[{"family":"Ongondo","given":"F.O."},{"family":"Williams","given":"I.D."},{"family":"Whitlock","given":"G."}],"issued":{"date-parts":[["2015",11]]}}},{"id":197,"uris":["http://zotero.org/users/local/DRg0K6GL/items/KMKVEJB8"],"itemData":{"id":197,"type":"article-journal","abstract":"Waste electrical and electronic equipment (viz., WEEE or e-waste) is the fastest-growing type of hazardous solid waste in the worldwide. The accurate prediction of the amount of e-waste might help improve the efﬁciency of e-waste disposal. In this study, a novel decomposition-ensemble-based hybrid forecasting methodology that integrates variational mode decomposition (VMD), exponential smoothing model (ESM), and grey modeling (GM) methods (named VMD-ESM-GM) is proposed for e-waste quantity prediction. For veriﬁcation purposes, sample data from Washington State, US, and UK Environment Agency are analyzed. Compared to benchmark models, the proposed VMD-ESM-GM methodology not only obtains a satisfactory prediction result for e-waste data but also predicts the future ﬂuctuation trend of e-waste. These results indicate that the proposed VMD-ESM-GM methodology based on the decomposition-ensemble principle is a suitable model for the prediction of the e-waste quantity and could help decision-makers develop both e-waste recycling plans and circular economy plans.","container-title":"Waste Management","DOI":"10.1016/j.wasman.2020.11.006","ISSN":"0956053X","journalAbbreviation":"Waste Management","language":"en","page":"828-838","source":"DOI.org (Crossref)","title":"Forecasting the electronic waste quantity with a decomposition-ensemble approach","volume":"120","author":[{"family":"Wang","given":"Fang"},{"family":"Yu","given":"Lean"},{"family":"Wu","given":"Aiping"}],"issued":{"date-parts":[["2021",2]]}}},{"id":210,"uris":["http://zotero.org/users/local/DRg0K6GL/items/63TNGW3W"],"itemData":{"id":210,"type":"article-journal","container-title":"Science of The Total Environment","DOI":"10.1016/j.scitotenv.2017.08.288","ISSN":"00489697","journalAbbreviation":"Science of The Total Environment","language":"en","page":"46-53","source":"DOI.org (Crossref)","title":"Modelling the correlations of e-waste quantity with economic increase","volume":"613-614","author":[{"family":"Awasthi","given":"Abhishek Kumar"},{"family":"Cucchiella","given":"Federica"},{"family":"D'Adamo","given":"Idiano"},{"family":"Li","given":"Jinhui"},{"family":"Rosa","given":"Paolo"},{"family":"Terzi","given":"Sergio"},{"family":"Wei","given":"Guoyin"},{"family":"Zeng","given":"Xianlai"}],"issued":{"date-parts":[["2018",2]]}}},{"id":217,"uris":["http://zotero.org/users/local/DRg0K6GL/items/WAZE87Y3"],"itemData":{"id":217,"type":"article-journal","abstract":"In this paper, we are interested in modelling and solving a flow and resource planning problem related to the trade-in, treatment and resale of pre-owned consumer electronic products. This problem is motivated and inspired by the flows and the processes of the company Recommerce Group, which mainly handles traded-in used smartphones in Europe, but also used tablets, smartwatches, game consoles, laptops, etc. Collected products must be directed to refurbishment centres. After having been recorded, cleaned, tested and reset, they may be refurbished, or remanufactured by a subcontractor. They may also remain in their initial state. Finally, they are sold on diversified channels. This problem can be generalised to other refurbishment and remanufacturing activities of used consumer electronic products. We first formulate the problem as a mixed-integer linear program and show its NP-hardness. In order to solve large size real-life instances, mixed-integer programming based heuristic approaches are proposed. Extensive computational experiments on realistic instances are conducted to show the advantages and the limits of the proposed approaches. Several managerial insights are investigated and analysed.","container-title":"International Journal of Production Research","DOI":"10.1080/00207543.2023.2218942","ISSN":"0020-7543, 1366-588X","issue":"7","journalAbbreviation":"International Journal of Production Research","language":"en","page":"2499-2521","source":"DOI.org (Crossref)","title":"Refurbishment and remanufacturing planning model for pre-owned consumer electronics","volume":"62","author":[{"family":"Schepler","given":"Xavier"},{"family":"Absi","given":"Nabil"},{"family":"Jeanjean","given":"Antoine"}],"issued":{"date-parts":[["2024",4,2]]}}},{"id":222,"uris":["http://zotero.org/users/local/DRg0K6GL/items/FZ9S96B7"],"itemData":{"id":222,"type":"article-journal","abstract":"Reverse logistics (RL) and the closed-loop supply chain (CLSC) are integral parts of the holistic waste management process. One of the important end-of-life (EOL) products considered in the RL/CLSC is Waste Electrical and Electronic Equipment (WEEE)/E-waste. Numerous research papers were published in the RL and CLSC disciplines focusing WEEE separately. However, there is no single review article found on the product-speciﬁc issues. To bridge this gap, a total of 157 papers published between 1999 and May 2017 were selected, categorized, analyzed using content analysis method. The method involves four steps: material collection, descriptive analysis, category selection and material evaluation. For the systematic literature review, the steps were followed and four main types of research in the ﬁeld of RL and CLSC of E-waste, namely designing and planning of reverse distribution, decision making and performance evaluation, conceptual framework, and qualitative studies were identiﬁed and reviewed. Research gaps in literature were diagnosed to suggest future research opportunities. The review ﬁrst of its kind that may provide a useful reference for academicians, researchers and industry practitioners for a better understanding of WEEE focused RL/CLSC activities and research.","container-title":"Resources, Conservation and Recycling","DOI":"10.1016/j.resconrec.2018.05.026","ISSN":"09213449","journalAbbreviation":"Resources, Conservation and Recycling","language":"en","page":"48-75","source":"DOI.org (Crossref)","title":"Reverse logistics and closed-loop supply chain of Waste Electrical and Electronic Equipment (WEEE)/E-waste: A comprehensive literature review","title-short":"Reverse logistics and closed-loop supply chain of Waste Electrical and Electronic Equipment (WEEE)/E-waste","volume":"137","author":[{"family":"Islam","given":"Md Tasbirul"},{"family":"Huda","given":"Nazmul"}],"issued":{"date-parts":[["2018",10]]}}},{"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96,"uris":["http://zotero.org/users/local/DRg0K6GL/items/MZF2TCHX"],"itemData":{"id":296,"type":"article-journal","abstract":"Power Electronics Converters (PEC) play a crucial role in the operation of many modern electrical systems and devices. Despite their widespread use, the lack of an efficient and cost-effective disassembly process can limit their repairability, refurbishability, remanufacturability and, ultimately, recyclability, thus hindering the circularity of products. In order to improve their circularity, it is important to assess their ease of disassembly. Therefore, this paper investigates the applicability of the “ease of Disassembly Metric” (eDiM), which is referenced in the material efficiency standards, Benelux repairability assessment method, and Repair Scoring System (RSS), to analyze the ease of disassembly of energy-related products. After identifying the limitations of the eDiM method, we refined and adapted it to make it more suitable for Printed Circuit Board (PCB)-based PEC, and thus propose a PCB-based disassemblability assessment method allowing the implementation of quantifiable requirements supporting their circularity. This standardized approach, at the PCB level, can improve the circularity of such products by facilitating design enhancements. With this approach, policymakers and designers can contribute more effectively to the transition to a circular economy in PCB electronics, particularly in the field of power electronics.","container-title":"Sustainability","DOI":"10.3390/su16114712","ISSN":"2071-1050","issue":"11","journalAbbreviation":"Sustainability","language":"en","page":"4712","source":"DOI.org (Crossref)","title":"Disassemblability Assessment of Power Electronic Converters for Improved Circularity","volume":"16","author":[{"family":"Turkbay Romano","given":"Tugce"},{"family":"Fang","given":"Li"},{"family":"Alix","given":"Thècle"},{"family":"Rio","given":"Maud"},{"family":"Mélot","given":"Julien"},{"family":"Serrano","given":"Fabrice"},{"family":"Lefranc","given":"Pierre"},{"family":"Lembeye","given":"Yves"},{"family":"Perry","given":"Nicolas"},{"family":"Crébier","given":"Jean-Christophe"}],"issued":{"date-parts":[["2024",5,31]]}}},{"id":303,"uris":["http://zotero.org/users/local/DRg0K6GL/items/4L4NHWPP"],"itemData":{"id":303,"type":"article-journal","abstract":"Population expansion and improving living standards, particularly in developed nations, have led to an increase in the usage of domestic electrical equipment, worldwide energy consumption, and CO2 emissions per capita. To limit the usage of nonreusable components and the amount of garbage that must be transferred at the end of a product’s life cycle, longer-lasting electrical domestic appliances are a pillar of the circular economy. In recent years, the complexity of printed circuit boards (PCBs) used in the manufacture of modern electrical devices has increased, leading to an increase in device failures. This study focuses on the maintenance and recycling of domestic electrical appliance components and printed circuit boards. The proposed methodology for PCB repair is defined as a sequential quadratic programming (SQP) problem implemented in MATLAB environment and successfully tested to a variety of domestic appliances such as refrigerator, dishwasher and washing machine. The possibility of recycling metal parts of electronic components, which were replaced after PCBs’ repair was also studied. Metals’ percentage concentration of PCB electronic components for three customer’s budgets considering metals and valuable metals recovery as given from the corresponding average metal recovery and calculated from different recycling procedures presented in the literature. The results of the proposed procedure in terms of valuable metals gave 38.4078 ppm of silver. We also compared the suggested procedure with other works in terms of environmental perspective considering four measures, namely the gross energy requirement (GER), the global warming potential (GWP), the acidification potential (AP), and the solid waste burden (SWB). In terms of economic perspective and considering the existence of silver (Ag) in the electronic components, the recommended method gave comparable amount of money. Finally, a comparison of different recycling works from a technical viewpoint is also conducted. Moreover, a reparability index of domestic electrical appliances is introduced to further quantify the results of the proposed algorithm.","container-title":"Environmental Science and Pollution Research","DOI":"10.1007/s11356-022-25077-z","ISSN":"1614-7499","issue":"12","journalAbbreviation":"Environ Sci Pollut Res","language":"en","page":"17546-17564","source":"DOI.org (Crossref)","title":"Repair and recycling of PCBs and their components based on obsolescence index: a domestic electrical appliances case study","title-short":"Repair and recycling of PCBs and their components based on obsolescence index","volume":"31","author":[{"family":"Karagiannopoulos","given":"Panagiotis S."},{"family":"Manousakis","given":"Nikolaos M."},{"family":"Psomopoulos","given":"Constantinos S."}],"issued":{"date-parts":[["2023",1,10]]}}},{"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3], [17], [20], [23], [28], [30], [32], [37], [42], [55], [58], [61], [65], [71], [76], [79], [88], [89], [101], [102], [103], [104], [105], [106], [107], [108]</w:t>
            </w:r>
            <w:r w:rsidRPr="005107B2">
              <w:rPr>
                <w:color w:val="000000"/>
                <w:sz w:val="22"/>
                <w:szCs w:val="22"/>
              </w:rPr>
              <w:fldChar w:fldCharType="end"/>
            </w:r>
          </w:p>
        </w:tc>
      </w:tr>
      <w:tr w:rsidR="00772178" w:rsidRPr="005107B2" w14:paraId="60680665" w14:textId="77777777" w:rsidTr="005107B2">
        <w:trPr>
          <w:trHeight w:val="320"/>
        </w:trPr>
        <w:tc>
          <w:tcPr>
            <w:tcW w:w="1555" w:type="dxa"/>
            <w:vMerge/>
            <w:tcBorders>
              <w:left w:val="single" w:sz="4" w:space="0" w:color="auto"/>
              <w:right w:val="single" w:sz="4" w:space="0" w:color="auto"/>
            </w:tcBorders>
            <w:noWrap/>
            <w:vAlign w:val="center"/>
          </w:tcPr>
          <w:p w14:paraId="5BA64F13"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tcPr>
          <w:p w14:paraId="163470D5" w14:textId="77777777" w:rsidR="00772178" w:rsidRPr="005107B2" w:rsidRDefault="00772178" w:rsidP="00102B4F">
            <w:pPr>
              <w:rPr>
                <w:color w:val="000000"/>
                <w:sz w:val="22"/>
                <w:szCs w:val="22"/>
              </w:rPr>
            </w:pPr>
            <w:r w:rsidRPr="005107B2">
              <w:rPr>
                <w:color w:val="000000"/>
                <w:sz w:val="22"/>
                <w:szCs w:val="22"/>
              </w:rPr>
              <w:t>Finance &amp; Economics</w:t>
            </w:r>
          </w:p>
        </w:tc>
        <w:tc>
          <w:tcPr>
            <w:tcW w:w="2834" w:type="dxa"/>
            <w:tcBorders>
              <w:top w:val="nil"/>
              <w:left w:val="single" w:sz="4" w:space="0" w:color="auto"/>
              <w:bottom w:val="single" w:sz="4" w:space="0" w:color="auto"/>
              <w:right w:val="single" w:sz="4" w:space="0" w:color="auto"/>
            </w:tcBorders>
            <w:noWrap/>
            <w:vAlign w:val="center"/>
          </w:tcPr>
          <w:p w14:paraId="74D9688D" w14:textId="77777777" w:rsidR="00772178" w:rsidRPr="005107B2" w:rsidRDefault="00772178" w:rsidP="00102B4F">
            <w:pPr>
              <w:rPr>
                <w:color w:val="000000"/>
                <w:sz w:val="22"/>
                <w:szCs w:val="22"/>
              </w:rPr>
            </w:pPr>
            <w:r w:rsidRPr="005107B2">
              <w:rPr>
                <w:color w:val="000000"/>
                <w:sz w:val="22"/>
                <w:szCs w:val="22"/>
              </w:rPr>
              <w:t>Financial constraints and limited economic support for circular initiatives.</w:t>
            </w:r>
          </w:p>
        </w:tc>
        <w:tc>
          <w:tcPr>
            <w:tcW w:w="3119" w:type="dxa"/>
            <w:tcBorders>
              <w:top w:val="nil"/>
              <w:left w:val="nil"/>
              <w:bottom w:val="single" w:sz="4" w:space="0" w:color="auto"/>
              <w:right w:val="single" w:sz="4" w:space="0" w:color="auto"/>
            </w:tcBorders>
            <w:noWrap/>
            <w:vAlign w:val="center"/>
          </w:tcPr>
          <w:p w14:paraId="538CECDF" w14:textId="747CB9BB" w:rsidR="00772178" w:rsidRPr="005107B2" w:rsidRDefault="0080082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UDJXrq3F","properties":{"formattedCitation":"[15], [20], [28], [34], [35], [36], [47], [65], [76], [79], [82], [86], [94], [109]","plainCitation":"[15], [20], [28], [34], [35], [36], [47], [65], [76], [79], [82], [86], [94], [109]","noteIndex":0},"citationItems":[{"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173,"uris":["http://zotero.org/users/local/DRg0K6GL/items/A5BZ5Z9D"],"itemData":{"id":173,"type":"article-journal","abstract":"One key strategy which can be used to promote a Circular Economy is ‘reuse’. This is particularly relevant for Electrical and Electronic Equipment due to its often rather short use phase as well as its resource-intensive production phase. The present study aimed to investigate the environmental and economic relevance of promoting the reuse of (waste) electrical and electronic equipment in Switzerland. To do so, a simplified life cycle assessment approach was combined with a calculation of the total cost of ownership of a device. These calculations were made for five different types of device: washing machines, refrigerators, televisions, laptop computers, and smartphones. Results showed that from an environmental perspective, smartphones or laptop computers, whose dominant environmental impact comes in their production phase, should be reused independently of their age, whereas for the three other devices, age is a decisive factor. Adding on the economic factor—that reuse should result in lower costs—led to the conclusion that all older devices except for refrigerators would have to be ‘sold on’ at no cost in order for their reuse to make sense economically. In addition, there should be a consideration of whether buying second-hand equipment replaces a new device or results in an increase in the total stock of devices, as old and new ones are run in parallel, creating a typical rebound situation. Public authorities should thus be more active in sharing information and raising awareness about the possibilities for repair and reuse.","container-title":"Resources, Conservation and Recycling","DOI":"10.1016/j.resconrec.2020.105307","ISSN":"09213449","journalAbbreviation":"Resources, Conservation and Recycling","language":"en","page":"105307","source":"DOI.org (Crossref)","title":"Combining environmental and economic factors to evaluate the reuse of electrical and electronic equipment – a Swiss case study","volume":"166","author":[{"family":"Hischier","given":"Roland"},{"family":"Böni","given":"Heinz W."}],"issued":{"date-parts":[["2021",3]]}}},{"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85,"uris":["http://zotero.org/users/local/DRg0K6GL/items/7S7GBZPK"],"itemData":{"id":185,"type":"article-journal","abstract":"This study presents an estimation of electrical and electronic equipment (EEE) products put-on-market (PoM), electronic-waste (e-waste) generation and the stock of EEE products in Australia from the year 2000e2047, considering seven categories that encompass 51 different types of product. Holt's doubleexponential smoothing and dynamic lifespans (using the Weibull distribution function) are applied to compute past and future PoM and in e-waste generation, respectively. With the estimation, it is found that EEE PoM was increased from 470 kilo tons (kt) to 2135 kt in a timeframe of 2000e2015. On the other hand, e-waste generation was 115 kt in the year 2000, which then increased to 485 kt in the year 2010. For the projected period (2018e2047), the annual average growth of e-waste generation will be around 3%. E-waste generation will increase, particularly for large household appliances (LHA), small household appliances (SHA) and consumer equipment (CE), in terms of weight. This study evaluates the potentially recoverable material and revenue potential of regulated products (e.g., computer, televisions and other IT peripherals currently considered under the national television and computer recycling scheme (NTCRS) and mobile phones) and e-waste generated outside of the current product coverage. The gap between revenue generation from regulated and non-regulated products is quantitatively assessed for the ﬁrst time and reported in this paper. Sensitivity and uncertainty analysis performed by Monte Carlo simulation showed the robustness and accuracy of this study. This quantiﬁcation will provide invaluable insights to policymakers, including products in future legislative reform as well as the development of the recycling industry in Australia. Furthermore, this study presents a transparent process of calculation for time-series data that can be used for e-waste generation estimation for other countries, as well.","container-title":"Journal of Cleaner Production","DOI":"10.1016/j.jclepro.2019.117787","ISSN":"09596526","journalAbbreviation":"Journal of Cleaner Production","language":"en","page":"117787","source":"DOI.org (Crossref)","title":"E-waste in Australia: Generation estimation and untapped material recovery and revenue potential","title-short":"E-waste in Australia","volume":"237","author":[{"family":"Islam","given":"Md Tasbirul"},{"family":"Huda","given":"Nazmul"}],"issued":{"date-parts":[["2019",11]]}}},{"id":226,"uris":["http://zotero.org/users/local/DRg0K6GL/items/AZNRQYE2"],"itemData":{"id":226,"type":"article-journal","abstract":"Growing population leads to generating more waste and depletion of natural resources. Moreover, the cost of supplying some resources has increased substantially. Hence, the manufacturer is trying to focus on planning to get back old or partially/wholly unusable products and make the best disposition decisions on them. This research aims to build a multi-industry applied model using the deep learning method in social media analysis to make the best decision for returning products in reverse logistics, along with the sustainability and circular economy concerns. Furthermore, we outline the usage of social network analytics in aligning consumers’ expectations with supply chain policies, strategies, and decisions. An industry benchmark concerning circular economy concepts can be attained by applying the proposed model to different industries. We have proposed a generalisable model using social media analytics, consumer sentiment analysis, reverse logistics, and circular economy theory to attain a circular supply chain regarding sustainability concerns. Applying the proposed model to the electronics industry as a case study, the model was further validated with Twitter data analysis of developing versus developed countries for laptop devices. We collected over 70-million tweets using the Twitter Application Programming Interface (API) over fifteen months. The results approved the proposed model by leveraging the Twitter geolocation attribute to extract Twitter data from developing and developed countries. Moreover, the model is general enough to be used on various industries’ supply chains and provides managers and policymakers with deep insight into reverse logistics’ decisionmaking. It would be interesting to use real-time analytics and improve accuracy in future works. We made original contributions to reverse logistics decision-making in the circular economy context. Previous research, which has focused on supply chain decision-making, has been extended by providing theoretical and practical implications for social media analytics and the circular economy ecosystem. Thus, by scrutinising the consumers’ needs and expectations, we suggested the best decision on returned products to close an open-ended supply chain and achieve a circular economy. Furthermore, we derived industry benchmarks for both developing and developed countries separately. The results showed that the best decision on returning products in developing countries is different from developed countries. We advise top managers and policymakers to improve supply chain sustainability using social media analytics in developing and developed countries to substantially optimise waste and companies’ profits.","container-title":"International Journal of Sustainable Engineering","DOI":"10.1080/19397038.2022.2101706","ISSN":"1939-7038, 1939-7046","issue":"1","journalAbbreviation":"International Journal of Sustainable Engineering","language":"en","page":"161-176","source":"DOI.org (Crossref)","title":"Shedding light on the reverse logistics’ decision-making: a social-media analytics study of the electronics industry in developing vs developed countries","title-short":"Shedding light on the reverse logistics’ decision-making","volume":"15","author":[{"family":"Shahidzadeh","given":"Mohammad Hossein"},{"family":"Shokouhyar","given":"Sajjad"}],"issued":{"date-parts":[["2022",12,31]]}}},{"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5], [20], [28], [34], [35], [36], [47], [65], [76], [79], [82], [86], [94], [109]</w:t>
            </w:r>
            <w:r w:rsidRPr="005107B2">
              <w:rPr>
                <w:color w:val="000000"/>
                <w:sz w:val="22"/>
                <w:szCs w:val="22"/>
              </w:rPr>
              <w:fldChar w:fldCharType="end"/>
            </w:r>
          </w:p>
        </w:tc>
      </w:tr>
      <w:tr w:rsidR="00772178" w:rsidRPr="005107B2" w14:paraId="5A002DE6" w14:textId="77777777" w:rsidTr="005107B2">
        <w:trPr>
          <w:trHeight w:val="320"/>
        </w:trPr>
        <w:tc>
          <w:tcPr>
            <w:tcW w:w="1555" w:type="dxa"/>
            <w:vMerge/>
            <w:tcBorders>
              <w:left w:val="single" w:sz="4" w:space="0" w:color="auto"/>
              <w:right w:val="single" w:sz="4" w:space="0" w:color="auto"/>
            </w:tcBorders>
            <w:noWrap/>
            <w:vAlign w:val="center"/>
            <w:hideMark/>
          </w:tcPr>
          <w:p w14:paraId="11CA334D"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151EC5F3" w14:textId="77777777" w:rsidR="00772178" w:rsidRPr="005107B2" w:rsidRDefault="00772178" w:rsidP="00102B4F">
            <w:pPr>
              <w:rPr>
                <w:color w:val="000000"/>
                <w:sz w:val="22"/>
                <w:szCs w:val="22"/>
              </w:rPr>
            </w:pPr>
            <w:r w:rsidRPr="005107B2">
              <w:rPr>
                <w:color w:val="000000"/>
                <w:sz w:val="22"/>
                <w:szCs w:val="22"/>
              </w:rPr>
              <w:t>Linear Lock-in</w:t>
            </w:r>
          </w:p>
        </w:tc>
        <w:tc>
          <w:tcPr>
            <w:tcW w:w="2834" w:type="dxa"/>
            <w:tcBorders>
              <w:top w:val="nil"/>
              <w:left w:val="single" w:sz="4" w:space="0" w:color="auto"/>
              <w:bottom w:val="single" w:sz="4" w:space="0" w:color="auto"/>
              <w:right w:val="single" w:sz="4" w:space="0" w:color="auto"/>
            </w:tcBorders>
            <w:noWrap/>
            <w:vAlign w:val="center"/>
            <w:hideMark/>
          </w:tcPr>
          <w:p w14:paraId="589CBEDD" w14:textId="77777777" w:rsidR="00772178" w:rsidRPr="005107B2" w:rsidRDefault="00772178" w:rsidP="00102B4F">
            <w:pPr>
              <w:rPr>
                <w:color w:val="000000"/>
                <w:sz w:val="22"/>
                <w:szCs w:val="22"/>
              </w:rPr>
            </w:pPr>
            <w:r w:rsidRPr="005107B2">
              <w:rPr>
                <w:color w:val="000000"/>
                <w:sz w:val="22"/>
                <w:szCs w:val="22"/>
              </w:rPr>
              <w:t>Dependence on linear economic models with limited incentives for repair.</w:t>
            </w:r>
          </w:p>
        </w:tc>
        <w:tc>
          <w:tcPr>
            <w:tcW w:w="3119" w:type="dxa"/>
            <w:tcBorders>
              <w:top w:val="nil"/>
              <w:left w:val="nil"/>
              <w:bottom w:val="single" w:sz="4" w:space="0" w:color="auto"/>
              <w:right w:val="single" w:sz="4" w:space="0" w:color="auto"/>
            </w:tcBorders>
            <w:noWrap/>
            <w:vAlign w:val="center"/>
          </w:tcPr>
          <w:p w14:paraId="1052F7FC" w14:textId="24472D9A" w:rsidR="00772178" w:rsidRPr="005107B2" w:rsidRDefault="0080082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kTChgIGs","properties":{"formattedCitation":"[4], [7], [11], [12], [17], [29], [39], [59], [60], [68], [89], [104], [110], [111], [112], [113]","plainCitation":"[4], [7], [11], [12], [17], [29], [39], [59], [60], [68], [89], [104], [110], [111], [112], [113]","noteIndex":0},"citationItems":[{"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51,"uris":["http://zotero.org/users/local/DRg0K6GL/items/VGLJHZFG"],"itemData":{"id":151,"type":"article-journal","abstract":"In last few decades, circular economy concepts have gained a lot of consideration because of its focus towards sustainability. Reverse logistics play an important role in the adoption and implementation of circular economy concepts in supply chains. It is deﬁned as “sequence of activities required to collect the used product from the customers for their disposition to either reuse or repair or re-manufacture or recycle or dispose of it”. Disposition is one of the crucial decisions which may greatly aﬀect the reverse logistics performance from sustainability perspective. It also plays an important role in improving the operational eﬃciency of the reverse logistics. The objective of this study is to explore the reverse logistics in context of Indian electronics industry and examine the eﬀect of disposition decisions on Triple Bottom Line (TBL) i.e. economic, environmental, and social performance of reverse logistics. Hypotheses related to disposition decisions and TBL performance was developed. A survey instrument was prepared and was sent to seven hundred organizations from the Indian electronics sector. Over all 208 responses were found suitable for the research. All the necessary statistical analysis was carried out to ensure the reliability and validity of the questionnaire. Partial least square path modelling technique of structural equation modeling has been used for testing the research hypothesis. Measurement model had shown suﬃcient data ﬁt for the modelling. Partial least square path modelling results reveal that eﬀectiveness of disposition decisions is positively associated with TBL performance. The article contributes to the few studies available on improving the reverse logistics performance. Findings will be useful for managers in managing reverse logistics in eﬀective manner.","container-title":"Resources, Conservation and Recycling","DOI":"10.1016/j.resconrec.2019.104448","ISSN":"09213449","journalAbbreviation":"Resources, Conservation and Recycling","language":"en","page":"104448","source":"DOI.org (Crossref)","title":"Analyzing disposition decisions for sustainable reverse logistics: Triple Bottom Line approach","title-short":"Analyzing disposition decisions for sustainable reverse logistics","volume":"150","author":[{"family":"Agrawal","given":"Saurabh"},{"family":"Singh","given":"Rajesh Kr"}],"issued":{"date-parts":[["2019",11]]}}},{"id":168,"uris":["http://zotero.org/users/local/DRg0K6GL/items/HHDNU673"],"itemData":{"id":168,"type":"article-journal","abstract":"Slowing and closing product and related material loops in a circular economy (CE) requires circular service operations such as take-back, repair, and recycling. However, it remains open whether these are coordinated by OEMs, retailers, or third-party loop operators (e.g., refurbishers). Literature rooted in the classic make-or-buy concept proposes four generic coordination mechanisms and related value creation architectures: vertical integration, network, outsourcing, or doing nothing (laissez-faire). For each of these existing architectures, we conducted an embedded case study in the domain of smartphones with the aim to better understand how central coordinators align with actors in the value chain to offer voluntary circular service operations. Based on the above coordination mechanisms, our central contribution is the development of a typology of circular value creation architectures (CVCAs) and its elaboration regarding circular coordination, loop configuration, and ambition levels. We find that firms following slowing strategies (i.e., repair, reuse, and remanufacturing) pursue higher degrees of vertical integration than those following closing strategies (i.e., recycling) because of the specificity of the assets involved and their greater strategic relevance. The typology also shows that higher degrees of vertical integration enable higher degrees of loop closure (i.e., from open to closed loops) and better feedbacks into product design. Furthermore, we differentiate the understanding on third-party actors by distinguishing between independent and autonomous loop operators. Overall, we strengthen the actor perspective in product circularity literature by clarifying the actor set, their interrelationships, and how they form value creation architectures.","container-title":"Journal of Industrial Ecology","DOI":"10.1111/jiec.13016","ISSN":"1088-1980, 1530-9290","issue":"6","journalAbbreviation":"J of Industrial Ecology","language":"en","page":"1250-1273","source":"DOI.org (Crossref)","title":"Circular value creation architectures: Make, ally, buy, or laissez‐faire","title-short":"Circular value creation architectures","volume":"24","author":[{"family":"Hansen","given":"Erik G."},{"family":"Revellio","given":"Ferdinand"}],"issued":{"date-parts":[["2020",12]]}}},{"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197,"uris":["http://zotero.org/users/local/DRg0K6GL/items/KMKVEJB8"],"itemData":{"id":197,"type":"article-journal","abstract":"Waste electrical and electronic equipment (viz., WEEE or e-waste) is the fastest-growing type of hazardous solid waste in the worldwide. The accurate prediction of the amount of e-waste might help improve the efﬁciency of e-waste disposal. In this study, a novel decomposition-ensemble-based hybrid forecasting methodology that integrates variational mode decomposition (VMD), exponential smoothing model (ESM), and grey modeling (GM) methods (named VMD-ESM-GM) is proposed for e-waste quantity prediction. For veriﬁcation purposes, sample data from Washington State, US, and UK Environment Agency are analyzed. Compared to benchmark models, the proposed VMD-ESM-GM methodology not only obtains a satisfactory prediction result for e-waste data but also predicts the future ﬂuctuation trend of e-waste. These results indicate that the proposed VMD-ESM-GM methodology based on the decomposition-ensemble principle is a suitable model for the prediction of the e-waste quantity and could help decision-makers develop both e-waste recycling plans and circular economy plans.","container-title":"Waste Management","DOI":"10.1016/j.wasman.2020.11.006","ISSN":"0956053X","journalAbbreviation":"Waste Management","language":"en","page":"828-838","source":"DOI.org (Crossref)","title":"Forecasting the electronic waste quantity with a decomposition-ensemble approach","volume":"120","author":[{"family":"Wang","given":"Fang"},{"family":"Yu","given":"Lean"},{"family":"Wu","given":"Aiping"}],"issued":{"date-parts":[["2021",2]]}}},{"id":142,"uris":["http://zotero.org/users/local/DRg0K6GL/items/PMH726J3"],"itemData":{"id":142,"type":"paper-conference","abstract":"With rapid development in technology, electronic waste (e-waste) or Waste Electronic and Electrical Equipment (WEEE) is an arising threat, posing serious contamination problems to mankind and the environment. The fundamental reason behind uncontrolled electronic waste around the world is the fast advancement of innovation and low production cost. Due to this, very large amounts of e-waste have to be discarded every year whose disposal is a major concern. To tackle this problem of e-waste, e-waste management methods like reducing and recycling play a vital role. These techniques also help in the establishment of a circular economy. This paper summarizes the statistics of e-waste generated worldwide, along with focusing on the benefits of recycling. It highlights the impact e-waste has on the environment and mankind and how green electronics could be one of the viable remedies to this.","container-title":"2021 International Conference on Computing, Communication, and Intelligent Systems (ICCCIS)","DOI":"10.1109/ICCCIS51004.2021.9397191","event-title":"2021 International Conference on Computing, Communication, and Intelligent Systems (ICCCIS)","ISBN":"978-1-7281-8529-3","language":"en","page":"1032-1036","publisher":"IEEE","publisher-place":"Greater Noida, India","source":"DOI.org (Crossref)","title":"A Review on E-waste: Fostering the Need for Green Electronics","title-short":"A Review on E-waste","URL":"https://ieeexplore.ieee.org/document/9397191/","author":[{"family":"Misra","given":"Nisha Rani"},{"family":"Kumar","given":"Sandeep"},{"family":"Jain","given":"Arpit"}],"accessed":{"date-parts":[["2026",4,2]]},"issued":{"date-parts":[["2021",2,19]]}}},{"id":191,"uris":["http://zotero.org/users/local/DRg0K6GL/items/JFUW4DXN"],"itemData":{"id":191,"type":"article-journal","abstract":"Electronic waste (e-waste) is a rapidly developing environmental problem particularly for the most developed countries. There are technological solutions for processing it, but these are costly, and the cheaper option for most developed countries has been to export most of the waste to less developed countries. There are various laws and policies for regulating the processing of e-waste at different governance scales such as the international Basel Convention, the regional Bamoko Convention, and various national laws. However, many of the regulations are not fully implemented and there is substantial ﬁnancial pressure to maintain the jobs created for processing e-waste. Mexico, Brazil, Ghana Nigeria, India, and China have been selected for a more detailed study of the transboundary movements of e-waste. This includes a systematic review of existing literature, the application of the Driver, Pressure, State, Impact, Response (DPSIR) framework for analysing complex problems associated with social ecological systems, and the application of the Life Cycle Assessment (LCA) for evaluating the environmental impact of electronic devices from their manufacture through to their ﬁnal disposal. Japan, Italy, Switzerland, and Norway have been selected for the LCA to show how e-waste is diverted to developing countries, as there is not sufﬁcient data available for the assessment from the selected developing countries. GOOD, BAD and UGLY outcomes have been identiﬁed from this study: the GOOD is the creation of jobs and the use of e-waste as a source of raw materials; the BAD is the exacerbation of the already poor environmental conditions in developing countries; the UGLY is the negative impact on the health of workers processing e-waste due to a wide range of toxic components in this waste. There are a number of management options that are available to reduce the impact of the BAD and the UGLY, such as adopting the concept of a circular economy, urban mining, reducing loopholes and improving existing policies and regulations, as well as reducing the disparity in income between the top and bottom of the management hierarchy for e-waste disposal. The overarching message is a request for developed countries to help developing countries in the ﬁght against e-waste, rather than exporting their environmental problems to these poorer regions.","container-title":"Sustainability","DOI":"10.3390/su13095302","ISSN":"2071-1050","issue":"9","journalAbbreviation":"Sustainability","language":"en","page":"5302","source":"DOI.org (Crossref)","title":"Electronic Waste, an Environmental Problem Exported to Developing Countries: The GOOD, the BAD and the UGLY","title-short":"Electronic Waste, an Environmental Problem Exported to Developing Countries","volume":"13","author":[{"family":"Abalansa","given":"Samuel"},{"family":"El Mahrad","given":"Badr"},{"family":"Icely","given":"John"},{"family":"Newton","given":"Alice"}],"issued":{"date-parts":[["2021",5,10]]}}},{"id":300,"uris":["http://zotero.org/users/local/DRg0K6GL/items/CSR2KJ9K"],"itemData":{"id":300,"type":"article-journal","abstract":"In recent years, the concept of a circular economy (CE) has gained importance and attracted significant attention among scholars and practitioners. Research that examines the firm’s supply chain capabilities and orientation for performance is well established nonetheless still lacking in supporting the transition from a linear economy to a circular economy. The firms can foster a closed-loop supply chain orientation (CLSCO) through strategic green capabilities as an alternative obtainable to SC firms to achieve CE performance. Thus, this study is interested to examine the antecedents and outcomes of CLSCO by applying the Resource-Based View and Natural Resource-Based View theories. In total, 150 Malaysian manufacturers responded to the survey and were analysed using the SEM Lisrel method. Among the hypotheses tested, only one had no direct effect on CLSCO, and that was the recovery capacities. The remaining hypothesis indicates that CLSCO is positively affected by integration and production capabilities. In contrast, the results of CLSCO indicate that the extent of a company’s CLSCO does affect its success in the circular economy. The study concludes, based on the RBV and NRBV principles, that the success of firms in optimising their resources would enable them to use the CLSCO and attain CE performance. Thus, there are numerous ways in which this study can provide practitioners with valuable research insights.","container-title":"Environment, Development and Sustainability","DOI":"10.1007/s10668-022-02832-3","ISSN":"1573-2975","issue":"10","journalAbbreviation":"Environ Dev Sustain","language":"en","page":"24397-24434","source":"DOI.org (Crossref)","title":"Fostering closed-loop supply chain orientation by leveraging strategic green capabilities for circular economy performance: empirical evidence from Malaysian electrical and electronics manufacturing firms","title-short":"Fostering closed-loop supply chain orientation by leveraging strategic green capabilities for circular economy performance","volume":"27","author":[{"family":"Shaharudin","given":"Mohd Rizaimy"},{"family":"Zailani","given":"Suhaiza"},{"family":"Tan","given":"Keah-Choon"},{"family":"Cross","given":"James"},{"family":"Hotrawaisaya","given":"Chattrarat"}],"issued":{"date-parts":[["2023",1,18]]}}},{"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94,"uris":["http://zotero.org/users/local/DRg0K6GL/items/AA4STVD7"],"itemData":{"id":294,"type":"paper-conference","abstract":"Consumer electronics and electrical products have a substantial environmental footprint, largely due to the energyintensive manufacturing of semiconductor components and required materials, which produce significant CO2 emissions. This paper presents an assessment system designed to evaluate which components and processes contribute most to the ecological footprint. By integrating Life Cycle Assessments (LCAs), the system identifies critical components and links them to specific stages in the product development process, enabling targeted improvements in repairability and resource efficiency. Through connections between the functional and part structures, manufacturers can address environmental impacts at a detailed level.","container-title":"2025 IEEE Conference on Technologies for Sustainability (SusTech)","DOI":"10.1109/SusTech63138.2025.11025689","event-title":"2025 IEEE Conference on Technologies for Sustainability (SusTech)","ISBN":"979-8-3315-0431-1","language":"en","license":"https://doi.org/10.15223/policy-029","page":"1-8","publisher":"IEEE","publisher-place":"Los Angeles, CA, USA","source":"DOI.org (Crossref)","title":"Development of a model for assessing the repairability of products in the concept phase","URL":"https://ieeexplore.ieee.org/document/11025689/","author":[{"family":"Schmidtseifer","given":"Karsten"},{"family":"Apolte","given":"Leandra Carlotta"},{"family":"Gust","given":"Peter"}],"accessed":{"date-parts":[["2026",4,2]]},"issued":{"date-parts":[["2025",4,20]]}}}],"schema":"https://github.com/citation-style-language/schema/raw/master/csl-citation.json"} </w:instrText>
            </w:r>
            <w:r w:rsidRPr="005107B2">
              <w:rPr>
                <w:color w:val="000000"/>
                <w:sz w:val="22"/>
                <w:szCs w:val="22"/>
              </w:rPr>
              <w:fldChar w:fldCharType="separate"/>
            </w:r>
            <w:r w:rsidR="00870696">
              <w:rPr>
                <w:noProof/>
                <w:color w:val="000000"/>
                <w:sz w:val="22"/>
                <w:szCs w:val="22"/>
              </w:rPr>
              <w:t>[4], [7], [11], [12], [17], [29], [39], [59], [60], [68], [89], [104], [110], [111], [112], [113]</w:t>
            </w:r>
            <w:r w:rsidRPr="005107B2">
              <w:rPr>
                <w:color w:val="000000"/>
                <w:sz w:val="22"/>
                <w:szCs w:val="22"/>
              </w:rPr>
              <w:fldChar w:fldCharType="end"/>
            </w:r>
          </w:p>
        </w:tc>
      </w:tr>
      <w:tr w:rsidR="00772178" w:rsidRPr="005107B2" w14:paraId="4C624CB4" w14:textId="77777777" w:rsidTr="005107B2">
        <w:trPr>
          <w:trHeight w:val="320"/>
        </w:trPr>
        <w:tc>
          <w:tcPr>
            <w:tcW w:w="1555" w:type="dxa"/>
            <w:vMerge/>
            <w:tcBorders>
              <w:left w:val="single" w:sz="4" w:space="0" w:color="auto"/>
              <w:right w:val="single" w:sz="4" w:space="0" w:color="auto"/>
            </w:tcBorders>
            <w:noWrap/>
            <w:vAlign w:val="center"/>
            <w:hideMark/>
          </w:tcPr>
          <w:p w14:paraId="53EDC8F7"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64438199" w14:textId="77777777" w:rsidR="00772178" w:rsidRPr="005107B2" w:rsidRDefault="00772178" w:rsidP="00102B4F">
            <w:pPr>
              <w:rPr>
                <w:color w:val="000000"/>
                <w:sz w:val="22"/>
                <w:szCs w:val="22"/>
              </w:rPr>
            </w:pPr>
            <w:r w:rsidRPr="005107B2">
              <w:rPr>
                <w:color w:val="000000"/>
                <w:sz w:val="22"/>
                <w:szCs w:val="22"/>
              </w:rPr>
              <w:t>Skills</w:t>
            </w:r>
          </w:p>
        </w:tc>
        <w:tc>
          <w:tcPr>
            <w:tcW w:w="2834" w:type="dxa"/>
            <w:tcBorders>
              <w:top w:val="nil"/>
              <w:left w:val="single" w:sz="4" w:space="0" w:color="auto"/>
              <w:bottom w:val="single" w:sz="4" w:space="0" w:color="auto"/>
              <w:right w:val="single" w:sz="4" w:space="0" w:color="auto"/>
            </w:tcBorders>
            <w:noWrap/>
            <w:vAlign w:val="center"/>
            <w:hideMark/>
          </w:tcPr>
          <w:p w14:paraId="0CCFAA92" w14:textId="77777777" w:rsidR="00772178" w:rsidRPr="005107B2" w:rsidRDefault="00772178" w:rsidP="00102B4F">
            <w:pPr>
              <w:rPr>
                <w:color w:val="000000"/>
                <w:sz w:val="22"/>
                <w:szCs w:val="22"/>
              </w:rPr>
            </w:pPr>
            <w:r w:rsidRPr="005107B2">
              <w:rPr>
                <w:color w:val="000000"/>
                <w:sz w:val="22"/>
                <w:szCs w:val="22"/>
              </w:rPr>
              <w:t>Shortage of technical skills and training for circular economy operations.</w:t>
            </w:r>
          </w:p>
        </w:tc>
        <w:tc>
          <w:tcPr>
            <w:tcW w:w="3119" w:type="dxa"/>
            <w:tcBorders>
              <w:top w:val="nil"/>
              <w:left w:val="nil"/>
              <w:bottom w:val="single" w:sz="4" w:space="0" w:color="auto"/>
              <w:right w:val="single" w:sz="4" w:space="0" w:color="auto"/>
            </w:tcBorders>
            <w:noWrap/>
            <w:vAlign w:val="center"/>
          </w:tcPr>
          <w:p w14:paraId="15CF4A4E" w14:textId="5FA4ECE1" w:rsidR="00772178" w:rsidRPr="005107B2" w:rsidRDefault="0080082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WTBosceI","properties":{"formattedCitation":"[17], [29], [33], [37], [38], [47], [48], [59], [71], [74], [76], [79], [93], [94]","plainCitation":"[17], [29], [33], [37], [38], [47], [48], [59], [71], [74], [76], [79], [93], [94]","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205,"uris":["http://zotero.org/users/local/DRg0K6GL/items/9YYLURG3"],"itemData":{"id":205,"type":"article-journal","abstract":"The rapid consumption of advanced e-products has intensified problems for the linear economy; constantly diminishing natural resources employed in production processes have created a need of recycle and reuse. Although the transition to a circular economy proposes to end the loop of e-products, it needs the application of processes such as urban mining to recover resources as secondary raw material. The present study intends to examine the issues and challenges of electronic waste urban mining (EWUM) in India that need to be assessed for the development of a sustainable economy. To accomplish this, the current study employs integrated MultiCriteria-Decision making methods (MCDM). Step-Wise Weight Assessment Ratio Analysis (SWARA) is used to prioritize issues and their possible solutions with Weighted Assessment Sum Product Assessment (WASPAS) methods introduced to explore these challenges and provide solutions for managing EWUM. There is an immediate need to acknowledge the issues confronted by stakeholders in urban mining processes for successful transition to a circular economy. A better understanding of the issues will help policy makers and decision makers to implement best practices to enhance the urban mining process in India. This study has shown that socio-economic (SE) issues are the most critical issues in EWUM in India. The possible solutions that would have most impact are to enhance awareness campaigns for people to educate themselves regarding e-waste, train staff to handle safe disposal of e-waste and produce eco-friendly electronic products.","container-title":"Journal of Environmental Management","DOI":"10.1016/j.jenvman.2021.112373","ISSN":"03014797","journalAbbreviation":"Journal of Environmental Management","language":"en","page":"112373","source":"DOI.org (Crossref)","title":"Issues and solutions of electronic waste urban mining for circular economy transition: An Indian context","title-short":"Issues and solutions of electronic waste urban mining for circular economy transition","volume":"290","author":[{"family":"Sharma","given":"Manu"},{"family":"Joshi","given":"Sudhanshu"},{"family":"Govindan","given":"Kannan"}],"issued":{"date-parts":[["2021",7]]}}},{"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schema":"https://github.com/citation-style-language/schema/raw/master/csl-citation.json"} </w:instrText>
            </w:r>
            <w:r w:rsidRPr="005107B2">
              <w:rPr>
                <w:color w:val="000000"/>
                <w:sz w:val="22"/>
                <w:szCs w:val="22"/>
              </w:rPr>
              <w:fldChar w:fldCharType="separate"/>
            </w:r>
            <w:r w:rsidR="00870696">
              <w:rPr>
                <w:noProof/>
                <w:color w:val="000000"/>
                <w:sz w:val="22"/>
                <w:szCs w:val="22"/>
              </w:rPr>
              <w:t>[17], [29], [33], [37], [38], [47], [48], [59], [71], [74], [76], [79], [93], [94]</w:t>
            </w:r>
            <w:r w:rsidRPr="005107B2">
              <w:rPr>
                <w:color w:val="000000"/>
                <w:sz w:val="22"/>
                <w:szCs w:val="22"/>
              </w:rPr>
              <w:fldChar w:fldCharType="end"/>
            </w:r>
          </w:p>
        </w:tc>
      </w:tr>
      <w:tr w:rsidR="00772178" w:rsidRPr="005107B2" w14:paraId="7601CBD9" w14:textId="77777777" w:rsidTr="005107B2">
        <w:trPr>
          <w:trHeight w:val="320"/>
        </w:trPr>
        <w:tc>
          <w:tcPr>
            <w:tcW w:w="1555" w:type="dxa"/>
            <w:vMerge/>
            <w:tcBorders>
              <w:left w:val="single" w:sz="4" w:space="0" w:color="auto"/>
              <w:right w:val="single" w:sz="4" w:space="0" w:color="auto"/>
            </w:tcBorders>
            <w:noWrap/>
            <w:vAlign w:val="center"/>
            <w:hideMark/>
          </w:tcPr>
          <w:p w14:paraId="72258255"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2405FB21" w14:textId="77777777" w:rsidR="00772178" w:rsidRPr="005107B2" w:rsidRDefault="00772178" w:rsidP="00102B4F">
            <w:pPr>
              <w:rPr>
                <w:color w:val="000000"/>
                <w:sz w:val="22"/>
                <w:szCs w:val="22"/>
              </w:rPr>
            </w:pPr>
            <w:r w:rsidRPr="005107B2">
              <w:rPr>
                <w:color w:val="000000"/>
                <w:sz w:val="22"/>
                <w:szCs w:val="22"/>
              </w:rPr>
              <w:t>Taxation</w:t>
            </w:r>
          </w:p>
        </w:tc>
        <w:tc>
          <w:tcPr>
            <w:tcW w:w="2834" w:type="dxa"/>
            <w:tcBorders>
              <w:top w:val="nil"/>
              <w:left w:val="single" w:sz="4" w:space="0" w:color="auto"/>
              <w:bottom w:val="single" w:sz="4" w:space="0" w:color="auto"/>
              <w:right w:val="single" w:sz="4" w:space="0" w:color="auto"/>
            </w:tcBorders>
            <w:noWrap/>
            <w:vAlign w:val="center"/>
            <w:hideMark/>
          </w:tcPr>
          <w:p w14:paraId="147FEB65" w14:textId="77777777" w:rsidR="00772178" w:rsidRPr="005107B2" w:rsidRDefault="00772178" w:rsidP="00102B4F">
            <w:pPr>
              <w:rPr>
                <w:color w:val="000000"/>
                <w:sz w:val="22"/>
                <w:szCs w:val="22"/>
              </w:rPr>
            </w:pPr>
            <w:r w:rsidRPr="005107B2">
              <w:rPr>
                <w:color w:val="000000"/>
                <w:sz w:val="22"/>
                <w:szCs w:val="22"/>
              </w:rPr>
              <w:t>Tax policies and financial regulations impacting circular economy practices.</w:t>
            </w:r>
          </w:p>
        </w:tc>
        <w:tc>
          <w:tcPr>
            <w:tcW w:w="3119" w:type="dxa"/>
            <w:tcBorders>
              <w:top w:val="nil"/>
              <w:left w:val="nil"/>
              <w:bottom w:val="single" w:sz="4" w:space="0" w:color="auto"/>
              <w:right w:val="single" w:sz="4" w:space="0" w:color="auto"/>
            </w:tcBorders>
            <w:noWrap/>
            <w:vAlign w:val="center"/>
          </w:tcPr>
          <w:p w14:paraId="0A764355" w14:textId="7B33AA7D" w:rsidR="00772178" w:rsidRPr="005107B2" w:rsidRDefault="0080082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b9JfqWhR","properties":{"formattedCitation":"[8], [11], [13], [17], [46], [55], [65], [67], [74], [79], [83], [86]","plainCitation":"[8], [11], [13], [17], [46], [55], [65], [67], [74], [79], [83], [86]","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8], [11], [13], [17], [46], [55], [65], [67], [74], [79], [83], [86]</w:t>
            </w:r>
            <w:r w:rsidRPr="005107B2">
              <w:rPr>
                <w:color w:val="000000"/>
                <w:sz w:val="22"/>
                <w:szCs w:val="22"/>
              </w:rPr>
              <w:fldChar w:fldCharType="end"/>
            </w:r>
          </w:p>
        </w:tc>
      </w:tr>
      <w:tr w:rsidR="00772178" w:rsidRPr="005107B2" w14:paraId="04D2A70C"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3DF637F9"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29CE13EA" w14:textId="77777777" w:rsidR="00772178" w:rsidRPr="005107B2" w:rsidRDefault="00772178" w:rsidP="00102B4F">
            <w:pPr>
              <w:rPr>
                <w:color w:val="000000"/>
                <w:sz w:val="22"/>
                <w:szCs w:val="22"/>
              </w:rPr>
            </w:pPr>
            <w:r w:rsidRPr="005107B2">
              <w:rPr>
                <w:color w:val="000000"/>
                <w:sz w:val="22"/>
                <w:szCs w:val="22"/>
              </w:rPr>
              <w:t>Trade laws</w:t>
            </w:r>
          </w:p>
        </w:tc>
        <w:tc>
          <w:tcPr>
            <w:tcW w:w="2834" w:type="dxa"/>
            <w:tcBorders>
              <w:top w:val="nil"/>
              <w:left w:val="single" w:sz="4" w:space="0" w:color="auto"/>
              <w:bottom w:val="single" w:sz="4" w:space="0" w:color="auto"/>
              <w:right w:val="single" w:sz="4" w:space="0" w:color="auto"/>
            </w:tcBorders>
            <w:noWrap/>
            <w:vAlign w:val="center"/>
            <w:hideMark/>
          </w:tcPr>
          <w:p w14:paraId="61DEC448" w14:textId="77777777" w:rsidR="00772178" w:rsidRPr="005107B2" w:rsidRDefault="00772178" w:rsidP="00102B4F">
            <w:pPr>
              <w:rPr>
                <w:color w:val="000000"/>
                <w:sz w:val="22"/>
                <w:szCs w:val="22"/>
              </w:rPr>
            </w:pPr>
            <w:r w:rsidRPr="005107B2">
              <w:rPr>
                <w:color w:val="000000"/>
                <w:sz w:val="22"/>
                <w:szCs w:val="22"/>
              </w:rPr>
              <w:t>Import/export restrictions and market regulations limiting circular trade.</w:t>
            </w:r>
          </w:p>
        </w:tc>
        <w:tc>
          <w:tcPr>
            <w:tcW w:w="3119" w:type="dxa"/>
            <w:tcBorders>
              <w:top w:val="nil"/>
              <w:left w:val="nil"/>
              <w:bottom w:val="single" w:sz="4" w:space="0" w:color="auto"/>
              <w:right w:val="single" w:sz="4" w:space="0" w:color="auto"/>
            </w:tcBorders>
            <w:noWrap/>
            <w:vAlign w:val="center"/>
          </w:tcPr>
          <w:p w14:paraId="3A1CFAEA" w14:textId="7CCC7D20" w:rsidR="00772178" w:rsidRPr="005107B2" w:rsidRDefault="008D275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aa3w975U","properties":{"formattedCitation":"[8], [34], [35], [36], [54], [79], [94], [100]","plainCitation":"[8], [34], [35], [36], [54], [79], [94], [100]","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8], [34], [35], [36], [54], [79], [94], [100]</w:t>
            </w:r>
            <w:r w:rsidRPr="005107B2">
              <w:rPr>
                <w:color w:val="000000"/>
                <w:sz w:val="22"/>
                <w:szCs w:val="22"/>
              </w:rPr>
              <w:fldChar w:fldCharType="end"/>
            </w:r>
          </w:p>
        </w:tc>
      </w:tr>
      <w:tr w:rsidR="00772178" w:rsidRPr="005107B2" w14:paraId="3F66F7FF" w14:textId="77777777" w:rsidTr="005107B2">
        <w:trPr>
          <w:trHeight w:val="320"/>
        </w:trPr>
        <w:tc>
          <w:tcPr>
            <w:tcW w:w="1555" w:type="dxa"/>
            <w:vMerge w:val="restart"/>
            <w:tcBorders>
              <w:top w:val="nil"/>
              <w:left w:val="single" w:sz="4" w:space="0" w:color="auto"/>
              <w:right w:val="single" w:sz="4" w:space="0" w:color="auto"/>
            </w:tcBorders>
            <w:noWrap/>
            <w:vAlign w:val="center"/>
            <w:hideMark/>
          </w:tcPr>
          <w:p w14:paraId="205F2824" w14:textId="77777777" w:rsidR="00772178" w:rsidRPr="005107B2" w:rsidRDefault="00772178" w:rsidP="00102B4F">
            <w:pPr>
              <w:rPr>
                <w:color w:val="000000"/>
                <w:sz w:val="22"/>
                <w:szCs w:val="22"/>
              </w:rPr>
            </w:pPr>
            <w:bookmarkStart w:id="6" w:name="_Hlk226975295"/>
            <w:bookmarkEnd w:id="5"/>
            <w:r w:rsidRPr="005107B2">
              <w:rPr>
                <w:color w:val="000000"/>
                <w:sz w:val="22"/>
                <w:szCs w:val="22"/>
              </w:rPr>
              <w:t>Obsolescence</w:t>
            </w:r>
          </w:p>
        </w:tc>
        <w:tc>
          <w:tcPr>
            <w:tcW w:w="1559" w:type="dxa"/>
            <w:tcBorders>
              <w:top w:val="nil"/>
              <w:left w:val="nil"/>
              <w:bottom w:val="single" w:sz="4" w:space="0" w:color="auto"/>
              <w:right w:val="nil"/>
            </w:tcBorders>
            <w:noWrap/>
            <w:vAlign w:val="center"/>
            <w:hideMark/>
          </w:tcPr>
          <w:p w14:paraId="7D93AA11" w14:textId="77777777" w:rsidR="00772178" w:rsidRPr="005107B2" w:rsidRDefault="00772178" w:rsidP="00102B4F">
            <w:pPr>
              <w:rPr>
                <w:color w:val="000000"/>
                <w:sz w:val="22"/>
                <w:szCs w:val="22"/>
              </w:rPr>
            </w:pPr>
            <w:r w:rsidRPr="005107B2">
              <w:rPr>
                <w:color w:val="000000"/>
                <w:sz w:val="22"/>
                <w:szCs w:val="22"/>
              </w:rPr>
              <w:t>In-built Obsolescence</w:t>
            </w:r>
          </w:p>
        </w:tc>
        <w:tc>
          <w:tcPr>
            <w:tcW w:w="2834" w:type="dxa"/>
            <w:tcBorders>
              <w:top w:val="nil"/>
              <w:left w:val="single" w:sz="4" w:space="0" w:color="auto"/>
              <w:bottom w:val="single" w:sz="4" w:space="0" w:color="auto"/>
              <w:right w:val="single" w:sz="4" w:space="0" w:color="auto"/>
            </w:tcBorders>
            <w:noWrap/>
            <w:vAlign w:val="center"/>
            <w:hideMark/>
          </w:tcPr>
          <w:p w14:paraId="24F048D6" w14:textId="77777777" w:rsidR="00772178" w:rsidRPr="005107B2" w:rsidRDefault="00772178" w:rsidP="00102B4F">
            <w:pPr>
              <w:rPr>
                <w:color w:val="000000"/>
                <w:sz w:val="22"/>
                <w:szCs w:val="22"/>
              </w:rPr>
            </w:pPr>
            <w:r w:rsidRPr="005107B2">
              <w:rPr>
                <w:color w:val="000000"/>
                <w:sz w:val="22"/>
                <w:szCs w:val="22"/>
              </w:rPr>
              <w:t>The deliberate design of products with a limited lifespan, often through design limitations, material quality, and technical restrictions.</w:t>
            </w:r>
          </w:p>
        </w:tc>
        <w:tc>
          <w:tcPr>
            <w:tcW w:w="3119" w:type="dxa"/>
            <w:tcBorders>
              <w:top w:val="nil"/>
              <w:left w:val="nil"/>
              <w:bottom w:val="single" w:sz="4" w:space="0" w:color="auto"/>
              <w:right w:val="single" w:sz="4" w:space="0" w:color="auto"/>
            </w:tcBorders>
            <w:noWrap/>
            <w:vAlign w:val="center"/>
          </w:tcPr>
          <w:p w14:paraId="3126FA8E" w14:textId="7FAEB062" w:rsidR="00772178" w:rsidRPr="005107B2" w:rsidRDefault="00772178" w:rsidP="00102B4F">
            <w:pPr>
              <w:rPr>
                <w:color w:val="000000"/>
                <w:sz w:val="22"/>
                <w:szCs w:val="22"/>
              </w:rPr>
            </w:pPr>
            <w:r w:rsidRPr="005107B2">
              <w:rPr>
                <w:noProof/>
                <w:color w:val="000000"/>
                <w:sz w:val="22"/>
                <w:szCs w:val="22"/>
              </w:rPr>
              <w:br/>
            </w:r>
            <w:r w:rsidR="008D2759" w:rsidRPr="005107B2">
              <w:rPr>
                <w:color w:val="000000"/>
                <w:sz w:val="22"/>
                <w:szCs w:val="22"/>
              </w:rPr>
              <w:fldChar w:fldCharType="begin"/>
            </w:r>
            <w:r w:rsidR="00870696">
              <w:rPr>
                <w:color w:val="000000"/>
                <w:sz w:val="22"/>
                <w:szCs w:val="22"/>
              </w:rPr>
              <w:instrText xml:space="preserve"> ADDIN ZOTERO_ITEM CSL_CITATION {"citationID":"vJBUbSs5","properties":{"formattedCitation":"[7], [9], [12], [13], [17], [19], [22], [29], [41], [59], [60], [61], [83], [108], [114]","plainCitation":"[7], [9], [12], [13], [17], [19], [22], [29], [41], [59], [60], [61], [83], [108], [114]","noteIndex":0},"citationItems":[{"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70,"uris":["http://zotero.org/users/local/DRg0K6GL/items/YJZWWVI9"],"itemData":{"id":170,"type":"article-journal","abstract":"This paper describes the challenges faced, and opportunities identiﬁed, by a multidisciplinary team of researchers developing a novel closed loop system to recover valuable metals and reduce e-waste, focusing on mobile phones as a case study. This multidisciplinary approach is contrasted with current top-down approaches to making the transition to the circular economy (CE). The aim of the research presented here is to develop a product service system (PSS) that facilitates the recovery of valuable functional components and metals from mobile phone circuit boards. To create a holistic solution and limit unintended consequences, in addition to technological solutions, this paper considers appropriate component lifetimes; the (often ignored) role of the citizen in the circular economy; customer interaction with the PSS; environmental life cycle assessment; and social impacts of the proposed PSS. Development of enabling technologies and materials to facilitate recovery of components and metals and to provide an emotionally durable external enclosure is described. This research also highlights the importance of understanding value in the CE from a multifaceted and interdisciplinary perspective.","container-title":"Journal of Industrial Ecology","DOI":"10.1111/jiec.12645","ISSN":"1088-1980, 1530-9290","issue":"1","journalAbbreviation":"J of Industrial Ecology","language":"en","license":"http://creativecommons.org/licenses/by/4.0/","page":"169-181","source":"DOI.org (Crossref)","title":"Closing the Loop on E‐waste: A Multidisciplinary Perspective","title-short":"Closing the Loop on E‐waste","volume":"23","author":[{"family":"Bridgens","given":"Ben"},{"family":"Hobson","given":"Kersty"},{"family":"Lilley","given":"Debra"},{"family":"Lee","given":"Jacquetta"},{"family":"Scott","given":"Janet L."},{"family":"Wilson","given":"Garrath T."}],"issued":{"date-parts":[["2019",2]]}}},{"id":198,"uris":["http://zotero.org/users/local/DRg0K6GL/items/HFE23A6R"],"itemData":{"id":198,"type":"article-journal","abstract":"Waste electrical and electronic equipment (WEEE) comprises a globally important waste stream due to the scarcity and value of the materials that it contains; annual generation of WEEE is increasing by 3–5% per annum. The effective management of WEEE will contribute critically to progress towards (1) realisation of the United Nations’ Sustainable Development Goals, (2) a circular economy, and (3) resource efﬁciency. This comprehensive review paper provides a critical and contemporary examination of the current global situation of WEEE management and discusses opportunities for enhancement. Trends in WEEE generation, WEEE-related policies and legislation are exempliﬁed in detail. Four typical future WEEE management scenarios are identiﬁed, classiﬁed and outlined. The European Community is at the forefront of WEEE management, largely due to the WEEE Directive (Directive 2012/19/EU) which sets high collection and recycling targets for Member States. WEEE generation rates are increasing in Africa though collection and recycling rates are low. WEEE-related legislation coverage is increasing in Asia (notably China and India) and in Latin America. This review highlights emerging concerns, including: stockpiling of WEEE devices; reuse standards; device obsolescence; the Internet of Things, the potential for collecting space e-debris, and emerging trends in electrical and electronic consumer goods. Key areas of concern in regard to WEEE management are identiﬁed: the partial provision of formal systems for WEEE collection and treatment at global scale; further escalation of global WEEE generation (increased ownership, and acceleration of obsolescence and redundancy); and absence of regulation and its enforcement. Measures to improve WEEE management at global scale are recommended: incorporation of circular economy principles in EEE design and production, and WEEE management, including urban mining; extension of WEEE legislation and regulation, and improved enforcement thereof; harmonisation of key terms and deﬁnitions to permit consistency and meaning in WEEE management; and improvements to regulation and recognition of the informal WEEE management sector.","container-title":"Waste Management","DOI":"10.1016/j.wasman.2020.10.016","ISSN":"0956053X","journalAbbreviation":"Waste Management","language":"en","page":"549-563","source":"DOI.org (Crossref)","title":"Global E-waste management: Can WEEE make a difference? A review of e-waste trends, legislation, contemporary issues and future challenges","title-short":"Global E-waste management","volume":"120","author":[{"family":"Shittu","given":"Olanrewaju S."},{"family":"Williams","given":"Ian D."},{"family":"Shaw","given":"Peter J."}],"issued":{"date-parts":[["2021",2]]}}},{"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249,"uris":["http://zotero.org/users/local/DRg0K6GL/items/58WKQXQV"],"itemData":{"id":249,"type":"article-journal","abstract":"Stocks of virgin-mined materials utilized in linear economic ﬂows continue to present enormous challenges. E-waste is one of the fastest growing waste streams, and threatens to grow into a global problem of unmanageable proportions. An eﬀective form of management of resource recycling and environmental improvement is available, in the form of extraction and puriﬁcation of precious metals taken from waste streams, in a process known as urban mining. In this work, we demonstrate utilizing real cost data from e-waste processors in China that ingots of pure copper and gold could be recovered from e-waste streams at costs that are comparable to those encountered in virgin mining of ores. Our results are conﬁned to the cases of copper and gold extracted and processed from e-waste streams made up of recycled TV sets, but these results indicate a trend and potential if applied across a broader range of e-waste sources and metals extracted. If these results can be extended to other metals and countries, they promise to have positive impact on waste disposal and mining activities globally, as the circular economy comes to displace linear economic pathways.","container-title":"Environmental Science &amp; Technology","DOI":"10.1021/acs.est.7b04909","ISSN":"0013-936X, 1520-5851","issue":"8","journalAbbreviation":"Environ. Sci. Technol.","language":"en","page":"4835-4841","source":"DOI.org (Crossref)","title":"Urban Mining of E-Waste is Becoming More Cost-Effective Than Virgin Mining","volume":"52","author":[{"family":"Zeng","given":"Xianlai"},{"family":"Mathews","given":"John A."},{"family":"Li","given":"Jinhui"}],"issued":{"date-parts":[["2018",4,17]]}}},{"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94,"uris":["http://zotero.org/users/local/DRg0K6GL/items/AA4STVD7"],"itemData":{"id":294,"type":"paper-conference","abstract":"Consumer electronics and electrical products have a substantial environmental footprint, largely due to the energyintensive manufacturing of semiconductor components and required materials, which produce significant CO2 emissions. This paper presents an assessment system designed to evaluate which components and processes contribute most to the ecological footprint. By integrating Life Cycle Assessments (LCAs), the system identifies critical components and links them to specific stages in the product development process, enabling targeted improvements in repairability and resource efficiency. Through connections between the functional and part structures, manufacturers can address environmental impacts at a detailed level.","container-title":"2025 IEEE Conference on Technologies for Sustainability (SusTech)","DOI":"10.1109/SusTech63138.2025.11025689","event-title":"2025 IEEE Conference on Technologies for Sustainability (SusTech)","ISBN":"979-8-3315-0431-1","language":"en","license":"https://doi.org/10.15223/policy-029","page":"1-8","publisher":"IEEE","publisher-place":"Los Angeles, CA, USA","source":"DOI.org (Crossref)","title":"Development of a model for assessing the repairability of products in the concept phase","URL":"https://ieeexplore.ieee.org/document/11025689/","author":[{"family":"Schmidtseifer","given":"Karsten"},{"family":"Apolte","given":"Leandra Carlotta"},{"family":"Gust","given":"Peter"}],"accessed":{"date-parts":[["2026",4,2]]},"issued":{"date-parts":[["2025",4,20]]}}},{"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03,"uris":["http://zotero.org/users/local/DRg0K6GL/items/4L4NHWPP"],"itemData":{"id":303,"type":"article-journal","abstract":"Population expansion and improving living standards, particularly in developed nations, have led to an increase in the usage of domestic electrical equipment, worldwide energy consumption, and CO2 emissions per capita. To limit the usage of nonreusable components and the amount of garbage that must be transferred at the end of a product’s life cycle, longer-lasting electrical domestic appliances are a pillar of the circular economy. In recent years, the complexity of printed circuit boards (PCBs) used in the manufacture of modern electrical devices has increased, leading to an increase in device failures. This study focuses on the maintenance and recycling of domestic electrical appliance components and printed circuit boards. The proposed methodology for PCB repair is defined as a sequential quadratic programming (SQP) problem implemented in MATLAB environment and successfully tested to a variety of domestic appliances such as refrigerator, dishwasher and washing machine. The possibility of recycling metal parts of electronic components, which were replaced after PCBs’ repair was also studied. Metals’ percentage concentration of PCB electronic components for three customer’s budgets considering metals and valuable metals recovery as given from the corresponding average metal recovery and calculated from different recycling procedures presented in the literature. The results of the proposed procedure in terms of valuable metals gave 38.4078 ppm of silver. We also compared the suggested procedure with other works in terms of environmental perspective considering four measures, namely the gross energy requirement (GER), the global warming potential (GWP), the acidification potential (AP), and the solid waste burden (SWB). In terms of economic perspective and considering the existence of silver (Ag) in the electronic components, the recommended method gave comparable amount of money. Finally, a comparison of different recycling works from a technical viewpoint is also conducted. Moreover, a reparability index of domestic electrical appliances is introduced to further quantify the results of the proposed algorithm.","container-title":"Environmental Science and Pollution Research","DOI":"10.1007/s11356-022-25077-z","ISSN":"1614-7499","issue":"12","journalAbbreviation":"Environ Sci Pollut Res","language":"en","page":"17546-17564","source":"DOI.org (Crossref)","title":"Repair and recycling of PCBs and their components based on obsolescence index: a domestic electrical appliances case study","title-short":"Repair and recycling of PCBs and their components based on obsolescence index","volume":"31","author":[{"family":"Karagiannopoulos","given":"Panagiotis S."},{"family":"Manousakis","given":"Nikolaos M."},{"family":"Psomopoulos","given":"Constantinos S."}],"issued":{"date-parts":[["2023",1,10]]}}},{"id":296,"uris":["http://zotero.org/users/local/DRg0K6GL/items/MZF2TCHX"],"itemData":{"id":296,"type":"article-journal","abstract":"Power Electronics Converters (PEC) play a crucial role in the operation of many modern electrical systems and devices. Despite their widespread use, the lack of an efficient and cost-effective disassembly process can limit their repairability, refurbishability, remanufacturability and, ultimately, recyclability, thus hindering the circularity of products. In order to improve their circularity, it is important to assess their ease of disassembly. Therefore, this paper investigates the applicability of the “ease of Disassembly Metric” (eDiM), which is referenced in the material efficiency standards, Benelux repairability assessment method, and Repair Scoring System (RSS), to analyze the ease of disassembly of energy-related products. After identifying the limitations of the eDiM method, we refined and adapted it to make it more suitable for Printed Circuit Board (PCB)-based PEC, and thus propose a PCB-based disassemblability assessment method allowing the implementation of quantifiable requirements supporting their circularity. This standardized approach, at the PCB level, can improve the circularity of such products by facilitating design enhancements. With this approach, policymakers and designers can contribute more effectively to the transition to a circular economy in PCB electronics, particularly in the field of power electronics.","container-title":"Sustainability","DOI":"10.3390/su16114712","ISSN":"2071-1050","issue":"11","journalAbbreviation":"Sustainability","language":"en","page":"4712","source":"DOI.org (Crossref)","title":"Disassemblability Assessment of Power Electronic Converters for Improved Circularity","volume":"16","author":[{"family":"Turkbay Romano","given":"Tugce"},{"family":"Fang","given":"Li"},{"family":"Alix","given":"Thècle"},{"family":"Rio","given":"Maud"},{"family":"Mélot","given":"Julien"},{"family":"Serrano","given":"Fabrice"},{"family":"Lefranc","given":"Pierre"},{"family":"Lembeye","given":"Yves"},{"family":"Perry","given":"Nicolas"},{"family":"Crébier","given":"Jean-Christophe"}],"issued":{"date-parts":[["2024",5,31]]}}}],"schema":"https://github.com/citation-style-language/schema/raw/master/csl-citation.json"} </w:instrText>
            </w:r>
            <w:r w:rsidR="008D2759" w:rsidRPr="005107B2">
              <w:rPr>
                <w:color w:val="000000"/>
                <w:sz w:val="22"/>
                <w:szCs w:val="22"/>
              </w:rPr>
              <w:fldChar w:fldCharType="separate"/>
            </w:r>
            <w:r w:rsidR="00870696">
              <w:rPr>
                <w:noProof/>
                <w:color w:val="000000"/>
                <w:sz w:val="22"/>
                <w:szCs w:val="22"/>
              </w:rPr>
              <w:t>[7], [9], [12], [13], [17], [19], [22], [29], [41], [59], [60], [61], [83], [108], [114]</w:t>
            </w:r>
            <w:r w:rsidR="008D2759" w:rsidRPr="005107B2">
              <w:rPr>
                <w:color w:val="000000"/>
                <w:sz w:val="22"/>
                <w:szCs w:val="22"/>
              </w:rPr>
              <w:fldChar w:fldCharType="end"/>
            </w:r>
          </w:p>
        </w:tc>
      </w:tr>
      <w:tr w:rsidR="00772178" w:rsidRPr="005107B2" w14:paraId="687021FD"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6C44C661" w14:textId="77777777" w:rsidR="00772178" w:rsidRPr="005107B2" w:rsidRDefault="00772178" w:rsidP="00102B4F">
            <w:pPr>
              <w:rPr>
                <w:color w:val="000000"/>
                <w:sz w:val="22"/>
                <w:szCs w:val="22"/>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57B61CA" w14:textId="77777777" w:rsidR="00772178" w:rsidRPr="005107B2" w:rsidRDefault="00772178" w:rsidP="00102B4F">
            <w:pPr>
              <w:rPr>
                <w:color w:val="000000"/>
                <w:sz w:val="22"/>
                <w:szCs w:val="22"/>
              </w:rPr>
            </w:pPr>
            <w:r w:rsidRPr="005107B2">
              <w:rPr>
                <w:color w:val="000000"/>
                <w:sz w:val="22"/>
                <w:szCs w:val="22"/>
              </w:rPr>
              <w:t>Perceived Obsolescence</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09634140" w14:textId="77777777" w:rsidR="00772178" w:rsidRPr="005107B2" w:rsidRDefault="00772178" w:rsidP="00102B4F">
            <w:pPr>
              <w:rPr>
                <w:color w:val="000000"/>
                <w:sz w:val="22"/>
                <w:szCs w:val="22"/>
              </w:rPr>
            </w:pPr>
            <w:r w:rsidRPr="005107B2">
              <w:rPr>
                <w:color w:val="000000"/>
                <w:sz w:val="22"/>
                <w:szCs w:val="22"/>
              </w:rPr>
              <w:t>Consumer-driven obsolescence where products are discarded despite being functional, often influenced by marketing, trends, and social perceptions.</w:t>
            </w:r>
          </w:p>
        </w:tc>
        <w:tc>
          <w:tcPr>
            <w:tcW w:w="3119" w:type="dxa"/>
            <w:tcBorders>
              <w:top w:val="single" w:sz="4" w:space="0" w:color="auto"/>
              <w:left w:val="single" w:sz="4" w:space="0" w:color="auto"/>
              <w:bottom w:val="single" w:sz="4" w:space="0" w:color="auto"/>
              <w:right w:val="single" w:sz="4" w:space="0" w:color="auto"/>
            </w:tcBorders>
            <w:noWrap/>
            <w:vAlign w:val="center"/>
          </w:tcPr>
          <w:p w14:paraId="3FCAF6F0" w14:textId="10729835" w:rsidR="00772178" w:rsidRPr="005107B2" w:rsidRDefault="008D2759"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AGNcrVcY","properties":{"formattedCitation":"[3], [4], [7], [9], [10], [11, p. 3], [17], [18], [19], [22], [26], [30], [38], [41], [51], [96], [111], [115]","plainCitation":"[3], [4], [7], [9], [10], [11, p. 3], [17], [18], [19], [22], [26], [30], [38], [41], [51], [96], [111], [115]","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75,"uris":["http://zotero.org/users/local/DRg0K6GL/items/V3WPLF66"],"itemData":{"id":175,"type":"article-journal","abstract":"Nowadays, management of electrical and electronic equipment (EEE) and the related waste electrical and electronic equipment (WEEE) is a growing concern around the world and clearly an open issue to tackle in order to move towards a more circular economy. The goal of this review paper is to analyze and summarize research conducted exploring behaviors connected with purchases, extension of useful life, and management of end of life of electrical and electronic equipment. The results highlight several research exploring the determinants of WEEE recycling behavior, also in relation with diﬀerent practices (e.g., online recycling); on the other hand other typologies of behaviors are less analyzed in the literature (e.g., purchase of used EEE products, donation of EEE products, participation in WEEE takeback activities established by ﬁrm operating in this sector, etc.). Moreover, the results suggest that the theoretical model adopted in many studies reveals its usefulness to predict the determinist of such circular consumer’s behavior in relation to the purchase, extension of life, and end of life management of electrical and electronic products; however, in many cases, additional variables are needed to fully explain the behavior.","container-title":"Sustainability","DOI":"10.3390/su122410443","ISSN":"2071-1050","issue":"24","journalAbbreviation":"Sustainability","language":"en","page":"10443","source":"DOI.org (Crossref)","title":"Consumer’s Circular Behaviors in Relation to the Purchase, Extension of Life, and End of Life Management of Electrical and Electronic Products: A Review","title-short":"Consumer’s Circular Behaviors in Relation to the Purchase, Extension of Life, and End of Life Management of Electrical and Electronic Products","volume":"12","author":[{"family":"Corsini","given":"Filippo"},{"family":"Gusmerotti","given":"Natalia Marzia"},{"family":"Frey","given":"Marco"}],"issued":{"date-parts":[["2020",12,14]]}}},{"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58,"uris":["http://zotero.org/users/local/DRg0K6GL/items/84J9RYC5"],"itemData":{"id":158,"type":"article-journal","abstract":"The signiﬁcant e-waste generation in the Americas represents an important opportunity to implement waste recovery systems under the Circular Economy model. This paper conducts an exploratory analysis about the e-waste management at different scales (economic blocs and country levels) in the American continent, emphasizing generation patterns, e-waste ﬂuxes and the regulation frameworks in Brazil and Canada in order to identify how the e-waste management options are driven by speciﬁc legal, economic, and environmental criteria. The methodology includes a review of literature covering information and indicators for both quantitative and qualitative analysis and comparison between selected countries regarding positive and negative aspects of e-waste management systems in each jurisdiction. The ﬁnds suggest that although Brazil and Canada have differentiated scope of regulation, both ratiﬁed the Basel Convention, have an action agenda that seeks to prioritize the management of hazardous substances, as well as lack of harmonized regulation, low control of the e-waste illegal trade and traceability. The identiﬁcation of e-waste ﬂows and comparison of economic blocs and countries is a still little explored theme and emphasizes the need for adequate legal measures to implement circular economy strategies to avoid impacts and enhance the value recovery of these materials in the production chain. Doing so could support harmonized regulation, new business models and increase sustainability levels for citizens through solutions that integrate policies and practices between and within economic blocs.","container-title":"Journal of Cleaner Production","DOI":"10.1016/j.jclepro.2021.126570","ISSN":"09596526","journalAbbreviation":"Journal of Cleaner Production","language":"en","page":"126570","source":"DOI.org (Crossref)","title":"Circular economy and e-waste management in the Americas: Brazilian and Canadian frameworks","title-short":"Circular economy and e-waste management in the Americas","volume":"297","author":[{"family":"Xavier","given":"Lúcia Helena"},{"family":"Ottoni","given":"Marianna"},{"family":"Lepawsky","given":"Josh"}],"issued":{"date-parts":[["2021",5]]}}},{"id":170,"uris":["http://zotero.org/users/local/DRg0K6GL/items/YJZWWVI9"],"itemData":{"id":170,"type":"article-journal","abstract":"This paper describes the challenges faced, and opportunities identiﬁed, by a multidisciplinary team of researchers developing a novel closed loop system to recover valuable metals and reduce e-waste, focusing on mobile phones as a case study. This multidisciplinary approach is contrasted with current top-down approaches to making the transition to the circular economy (CE). The aim of the research presented here is to develop a product service system (PSS) that facilitates the recovery of valuable functional components and metals from mobile phone circuit boards. To create a holistic solution and limit unintended consequences, in addition to technological solutions, this paper considers appropriate component lifetimes; the (often ignored) role of the citizen in the circular economy; customer interaction with the PSS; environmental life cycle assessment; and social impacts of the proposed PSS. Development of enabling technologies and materials to facilitate recovery of components and metals and to provide an emotionally durable external enclosure is described. This research also highlights the importance of understanding value in the CE from a multifaceted and interdisciplinary perspective.","container-title":"Journal of Industrial Ecology","DOI":"10.1111/jiec.12645","ISSN":"1088-1980, 1530-9290","issue":"1","journalAbbreviation":"J of Industrial Ecology","language":"en","license":"http://creativecommons.org/licenses/by/4.0/","page":"169-181","source":"DOI.org (Crossref)","title":"Closing the Loop on E‐waste: A Multidisciplinary Perspective","title-short":"Closing the Loop on E‐waste","volume":"23","author":[{"family":"Bridgens","given":"Ben"},{"family":"Hobson","given":"Kersty"},{"family":"Lilley","given":"Debra"},{"family":"Lee","given":"Jacquetta"},{"family":"Scott","given":"Janet L."},{"family":"Wilson","given":"Garrath T."}],"issued":{"date-parts":[["2019",2]]}}},{"id":198,"uris":["http://zotero.org/users/local/DRg0K6GL/items/HFE23A6R"],"itemData":{"id":198,"type":"article-journal","abstract":"Waste electrical and electronic equipment (WEEE) comprises a globally important waste stream due to the scarcity and value of the materials that it contains; annual generation of WEEE is increasing by 3–5% per annum. The effective management of WEEE will contribute critically to progress towards (1) realisation of the United Nations’ Sustainable Development Goals, (2) a circular economy, and (3) resource efﬁciency. This comprehensive review paper provides a critical and contemporary examination of the current global situation of WEEE management and discusses opportunities for enhancement. Trends in WEEE generation, WEEE-related policies and legislation are exempliﬁed in detail. Four typical future WEEE management scenarios are identiﬁed, classiﬁed and outlined. The European Community is at the forefront of WEEE management, largely due to the WEEE Directive (Directive 2012/19/EU) which sets high collection and recycling targets for Member States. WEEE generation rates are increasing in Africa though collection and recycling rates are low. WEEE-related legislation coverage is increasing in Asia (notably China and India) and in Latin America. This review highlights emerging concerns, including: stockpiling of WEEE devices; reuse standards; device obsolescence; the Internet of Things, the potential for collecting space e-debris, and emerging trends in electrical and electronic consumer goods. Key areas of concern in regard to WEEE management are identiﬁed: the partial provision of formal systems for WEEE collection and treatment at global scale; further escalation of global WEEE generation (increased ownership, and acceleration of obsolescence and redundancy); and absence of regulation and its enforcement. Measures to improve WEEE management at global scale are recommended: incorporation of circular economy principles in EEE design and production, and WEEE management, including urban mining; extension of WEEE legislation and regulation, and improved enforcement thereof; harmonisation of key terms and deﬁnitions to permit consistency and meaning in WEEE management; and improvements to regulation and recognition of the informal WEEE management sector.","container-title":"Waste Management","DOI":"10.1016/j.wasman.2020.10.016","ISSN":"0956053X","journalAbbreviation":"Waste Management","language":"en","page":"549-563","source":"DOI.org (Crossref)","title":"Global E-waste management: Can WEEE make a difference? A review of e-waste trends, legislation, contemporary issues and future challenges","title-short":"Global E-waste management","volume":"120","author":[{"family":"Shittu","given":"Olanrewaju S."},{"family":"Williams","given":"Ian D."},{"family":"Shaw","given":"Peter J."}],"issued":{"date-parts":[["2021",2]]}}},{"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color w:val="000000"/>
                <w:sz w:val="22"/>
                <w:szCs w:val="22"/>
              </w:rPr>
              <w:instrText>∼</w:instrText>
            </w:r>
            <w:r w:rsidR="00870696">
              <w:rPr>
                <w:color w:val="000000"/>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color w:val="000000"/>
                <w:sz w:val="22"/>
                <w:szCs w:val="22"/>
              </w:rPr>
              <w:instrText>∼</w:instrText>
            </w:r>
            <w:r w:rsidR="00870696">
              <w:rPr>
                <w:color w:val="000000"/>
                <w:sz w:val="22"/>
                <w:szCs w:val="22"/>
              </w:rPr>
              <w:instrText>1.9 kg of CO2 eq. emissions), followed by magnet-to-magnet recycling (</w:instrText>
            </w:r>
            <w:r w:rsidR="00870696">
              <w:rPr>
                <w:rFonts w:ascii="Cambria Math" w:hAnsi="Cambria Math" w:cs="Cambria Math"/>
                <w:color w:val="000000"/>
                <w:sz w:val="22"/>
                <w:szCs w:val="22"/>
              </w:rPr>
              <w:instrText>∼</w:instrText>
            </w:r>
            <w:r w:rsidR="00870696">
              <w:rPr>
                <w:color w:val="000000"/>
                <w:sz w:val="22"/>
                <w:szCs w:val="22"/>
              </w:rPr>
              <w:instrText>1.2 kg of CO2 eq. emissions), and metal recycling (</w:instrText>
            </w:r>
            <w:r w:rsidR="00870696">
              <w:rPr>
                <w:rFonts w:ascii="Cambria Math" w:hAnsi="Cambria Math" w:cs="Cambria Math"/>
                <w:color w:val="000000"/>
                <w:sz w:val="22"/>
                <w:szCs w:val="22"/>
              </w:rPr>
              <w:instrText>∼</w:instrText>
            </w:r>
            <w:r w:rsidR="00870696">
              <w:rPr>
                <w:color w:val="000000"/>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142,"uris":["http://zotero.org/users/local/DRg0K6GL/items/PMH726J3"],"itemData":{"id":142,"type":"paper-conference","abstract":"With rapid development in technology, electronic waste (e-waste) or Waste Electronic and Electrical Equipment (WEEE) is an arising threat, posing serious contamination problems to mankind and the environment. The fundamental reason behind uncontrolled electronic waste around the world is the fast advancement of innovation and low production cost. Due to this, very large amounts of e-waste have to be discarded every year whose disposal is a major concern. To tackle this problem of e-waste, e-waste management methods like reducing and recycling play a vital role. These techniques also help in the establishment of a circular economy. This paper summarizes the statistics of e-waste generated worldwide, along with focusing on the benefits of recycling. It highlights the impact e-waste has on the environment and mankind and how green electronics could be one of the viable remedies to this.","container-title":"2021 International Conference on Computing, Communication, and Intelligent Systems (ICCCIS)","DOI":"10.1109/ICCCIS51004.2021.9397191","event-title":"2021 International Conference on Computing, Communication, and Intelligent Systems (ICCCIS)","ISBN":"978-1-7281-8529-3","language":"en","page":"1032-1036","publisher":"IEEE","publisher-place":"Greater Noida, India","source":"DOI.org (Crossref)","title":"A Review on E-waste: Fostering the Need for Green Electronics","title-short":"A Review on E-waste","URL":"https://ieeexplore.ieee.org/document/9397191/","author":[{"family":"Misra","given":"Nisha Rani"},{"family":"Kumar","given":"Sandeep"},{"family":"Jain","given":"Arpit"}],"accessed":{"date-parts":[["2026",4,2]]},"issued":{"date-parts":[["2021",2,19]]}}},{"id":224,"uris":["http://zotero.org/users/local/DRg0K6GL/items/SLSMZXVB"],"itemData":{"id":224,"type":"article-journal","abstract":"E-waste is a hazardous concept for human health, environment and businesses, and therefore, risk assessment is essential to eliminate or reduce the negative effects of e-waste in a circular economy. Decision-making plays an important role during the risk assessment in e-waste recycling. This study aims to develop a decision tool under uncertain and risky conditions for achieving sustainability in electronic waste (e-waste) recycling in circular economy. Prospect theory and its aspects are integrated with the sustainability risk assessment in e-waste recycling. In order to evaluate the irrationality and risk attitudes of decision makers in a risky and uncertain environment, the prospect theory-based TODIM (acronym in Portuguese for interactive and multicriteria decision-making, i.e. Tomada de Decisão Interativa Multicritério) method for a previous computer disassembly problem is used. Using prospect theory, the relationship between loss aversion, reference point, framing and two selves effect, and sustainability dimensions is presented with a sustainability risk assessment point of view. Further, tasks of computer disassembly processes are prioritized by considering risk factors. The results showed that random access memory modules, motherboard and power supply are the highest priority risks based on the evaluation of listed twelve sustainability risks. In this study, it is suggested that prospect theory is suitable for decisions under risk and uncertainty, and it is applicable to integrate sustainability risk assessment and prospect theory in order to fulfil the gap of knowledge.","container-title":"Clean Technologies and Environmental Policy","DOI":"10.1007/s10098-020-01901-3","ISSN":"1618-954X, 1618-9558","issue":"4","journalAbbreviation":"Clean Techn Environ Policy","language":"en","page":"1145-1157","source":"DOI.org (Crossref)","title":"Risk assessment for sustainability in e-waste recycling in circular economy","volume":"24","author":[{"family":"Kazancoglu","given":"Yigit"},{"family":"Ozkan-Ozen","given":"Yesim Deniz"},{"family":"Mangla","given":"Sachin Kumar"},{"family":"Ram","given":"Mangey"}],"issued":{"date-parts":[["2022",5]]}}},{"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locator":"3","label":"page"},{"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id":291,"uris":["http://zotero.org/users/local/DRg0K6GL/items/RM3GCHC8"],"itemData":{"id":291,"type":"article-journal","abstract":"This paper identifies the Circular Value Chain Blind Spot in consumer behavior research on Waste of Electrical and Electronic Equipment (WEEE). A scoping review was conducted to ascertain the current state of research regarding consumer behavior in handling WEEE concerning circular or transformational and linear behaviors. By evaluating 122 articles from databases including Scopus, Web of Science (WoS), and ProQuest the findings reveal a notable focus on three key strategies among the 9 R framework: recycle, repair, and reuse. Recycling emerges as the predominant area of research, while circular transformation strategies and linear concepts are also explored. Unexpectedly, concrete consumer action strategies are underrepresented, with a primary emphasis on companies and governments. As consumers are recognized as crucial actors within the circular economy (CE), this paper terms this contradictory state as the Circular Value Chain Blind Spot. Addressing future research, the paper concludes with a comprehensive research agenda encompassing six key areas: nudging, differentiation, systemic perspective, waste hierarchy, value chain strategies, and cultural factors. By adopting this research agenda, we anticipate overcoming the Circular Value Chain Blind Spot and fostering equal consideration of all stakeholders involved in the WEEE problematic.","container-title":"Journal of Cleaner Production","DOI":"10.1016/j.jclepro.2024.140853","ISSN":"09596526","journalAbbreviation":"Journal of Cleaner Production","language":"en","page":"140853","source":"DOI.org (Crossref)","title":"Circular value chain blind spot – A scoping review of the 9R framework in consumption","volume":"440","author":[{"family":"Hunger","given":"Tom"},{"family":"Arnold","given":"Marlen"},{"family":"Ulber","given":"Martin"}],"issued":{"date-parts":[["2024",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3], [4], [7], [9], [10], [11, p. 3], [17], [18], [19], [22], [26], [30], [38], [41], [51], [96], [111], [115]</w:t>
            </w:r>
            <w:r w:rsidRPr="005107B2">
              <w:rPr>
                <w:color w:val="000000"/>
                <w:sz w:val="22"/>
                <w:szCs w:val="22"/>
              </w:rPr>
              <w:fldChar w:fldCharType="end"/>
            </w:r>
          </w:p>
        </w:tc>
      </w:tr>
      <w:tr w:rsidR="00772178" w:rsidRPr="005107B2" w14:paraId="7806E881" w14:textId="77777777" w:rsidTr="005107B2">
        <w:trPr>
          <w:trHeight w:val="320"/>
        </w:trPr>
        <w:tc>
          <w:tcPr>
            <w:tcW w:w="1555" w:type="dxa"/>
            <w:vMerge w:val="restart"/>
            <w:tcBorders>
              <w:top w:val="single" w:sz="4" w:space="0" w:color="auto"/>
              <w:left w:val="single" w:sz="4" w:space="0" w:color="auto"/>
              <w:right w:val="single" w:sz="4" w:space="0" w:color="auto"/>
            </w:tcBorders>
            <w:noWrap/>
            <w:vAlign w:val="center"/>
            <w:hideMark/>
          </w:tcPr>
          <w:p w14:paraId="30D4C7B8" w14:textId="77777777" w:rsidR="00772178" w:rsidRPr="005107B2" w:rsidRDefault="00772178" w:rsidP="00102B4F">
            <w:pPr>
              <w:rPr>
                <w:color w:val="000000"/>
                <w:sz w:val="22"/>
                <w:szCs w:val="22"/>
              </w:rPr>
            </w:pPr>
            <w:bookmarkStart w:id="7" w:name="_Hlk226975535"/>
            <w:bookmarkEnd w:id="6"/>
            <w:r w:rsidRPr="005107B2">
              <w:rPr>
                <w:color w:val="000000"/>
                <w:sz w:val="22"/>
                <w:szCs w:val="22"/>
              </w:rPr>
              <w:t>Policy</w:t>
            </w:r>
          </w:p>
        </w:tc>
        <w:tc>
          <w:tcPr>
            <w:tcW w:w="1559" w:type="dxa"/>
            <w:tcBorders>
              <w:top w:val="single" w:sz="4" w:space="0" w:color="auto"/>
              <w:left w:val="nil"/>
              <w:bottom w:val="single" w:sz="4" w:space="0" w:color="auto"/>
              <w:right w:val="nil"/>
            </w:tcBorders>
            <w:noWrap/>
            <w:vAlign w:val="center"/>
            <w:hideMark/>
          </w:tcPr>
          <w:p w14:paraId="6DFEAB64" w14:textId="77777777" w:rsidR="00772178" w:rsidRPr="005107B2" w:rsidRDefault="00772178" w:rsidP="00102B4F">
            <w:pPr>
              <w:rPr>
                <w:color w:val="000000"/>
                <w:sz w:val="22"/>
                <w:szCs w:val="22"/>
              </w:rPr>
            </w:pPr>
            <w:r w:rsidRPr="005107B2">
              <w:rPr>
                <w:color w:val="000000"/>
                <w:sz w:val="22"/>
                <w:szCs w:val="22"/>
              </w:rPr>
              <w:t>Complexity</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5E021B74" w14:textId="77777777" w:rsidR="00772178" w:rsidRPr="005107B2" w:rsidRDefault="00772178" w:rsidP="00102B4F">
            <w:pPr>
              <w:rPr>
                <w:color w:val="000000"/>
                <w:sz w:val="22"/>
                <w:szCs w:val="22"/>
              </w:rPr>
            </w:pPr>
            <w:r w:rsidRPr="005107B2">
              <w:rPr>
                <w:color w:val="000000"/>
                <w:sz w:val="22"/>
                <w:szCs w:val="22"/>
              </w:rPr>
              <w:t>Fragmented policies and inconsistent frameworks across regions create compliance burdens and discourage innovation.</w:t>
            </w:r>
          </w:p>
        </w:tc>
        <w:tc>
          <w:tcPr>
            <w:tcW w:w="3119" w:type="dxa"/>
            <w:tcBorders>
              <w:top w:val="single" w:sz="4" w:space="0" w:color="auto"/>
              <w:left w:val="nil"/>
              <w:bottom w:val="single" w:sz="4" w:space="0" w:color="auto"/>
              <w:right w:val="single" w:sz="4" w:space="0" w:color="auto"/>
            </w:tcBorders>
            <w:noWrap/>
            <w:vAlign w:val="center"/>
          </w:tcPr>
          <w:p w14:paraId="11E4225C" w14:textId="437D635D" w:rsidR="00772178" w:rsidRPr="005107B2" w:rsidRDefault="00683DF2" w:rsidP="00102B4F">
            <w:pPr>
              <w:rPr>
                <w:color w:val="000000"/>
                <w:sz w:val="22"/>
                <w:szCs w:val="22"/>
              </w:rPr>
            </w:pPr>
            <w:r w:rsidRPr="005107B2">
              <w:rPr>
                <w:noProof/>
                <w:color w:val="000000"/>
                <w:sz w:val="22"/>
                <w:szCs w:val="22"/>
              </w:rPr>
              <w:fldChar w:fldCharType="begin"/>
            </w:r>
            <w:r w:rsidR="00870696">
              <w:rPr>
                <w:noProof/>
                <w:color w:val="000000"/>
                <w:sz w:val="22"/>
                <w:szCs w:val="22"/>
              </w:rPr>
              <w:instrText xml:space="preserve"> ADDIN ZOTERO_ITEM CSL_CITATION {"citationID":"8ytoXRcX","properties":{"formattedCitation":"[6], [8], [14], [16], [37], [45], [48], [72], [79], [83], [88], [100], [113]","plainCitation":"[6], [8], [14], [16], [37], [45], [48], [72], [79], [83], [88], [100], [113]","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245,"uris":["http://zotero.org/users/local/DRg0K6GL/items/3WPXWSR6"],"itemData":{"id":245,"type":"article-journal","abstract":"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container-title":"Resources, Conservation and Recycling","DOI":"10.1016/j.resconrec.2019.06.012","ISSN":"09213449","journalAbbreviation":"Resources, Conservation and Recycling","language":"en","page":"455-467","source":"DOI.org (Crossref)","title":"Towards sustainable recycling processes: Wasted printed circuit boards as a source of economic opportunities","title-short":"Towards sustainable recycling processes","volume":"149","author":[{"family":"D’Adamo","given":"Idiano"},{"family":"Ferella","given":"Francesco"},{"family":"Gastaldi","given":"Massimo"},{"family":"Maggiore","given":"Fabio"},{"family":"Rosa","given":"Paolo"},{"family":"Terzi","given":"Sergio"}],"issued":{"date-parts":[["2019",10]]}}},{"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139,"uris":["http://zotero.org/users/local/DRg0K6GL/items/MM924GK5"],"itemData":{"id":139,"type":"article-journal","abstract":"Rapid innovation in the ﬁeld of electronic technologies through the use of rare earth and specialty elements (RESE) has made the electronics industry one of the most rapidly evolving industries to date. However, innovations to harvest these same materials from complex waste streams have not kept pace, thus leading to an unsustainable material supply chain reliant on the mining of increasingly diﬃcult-to-extract ores. Here, we aim to provide a strategy to mitigate these challenges, identifying the technical research and development needed to further sustainable electronics through Green Engineering and the vision of a “circular economy”. This strategy includes (1) design devices for disassembly, (2) materials for substitution, (3) manufacturing processes that enable the use of recycled materials, (4) fabrication eﬃciency, (5) technology interventions to enable e-waste recovery, (6) methods to collect and separate e-waste components, (7) technologies to digest and recover RESE, and (8) technologies to separate commercially desirable, high-purity outputs.","container-title":"ACS Sustainable Chemistry &amp; Engineering","DOI":"10.1021/acssuschemeng.6b01954","ISSN":"2168-0485, 2168-0485","issue":"11","journalAbbreviation":"ACS Sustainable Chem. Eng.","language":"en","page":"5879-5888","source":"DOI.org (Crossref)","title":"A Strategy for Material Supply Chain Sustainability: Enabling a Circular Economy in the Electronics Industry through Green Engineering","title-short":"A Strategy for Material Supply Chain Sustainability","volume":"4","author":[{"family":"O’Connor","given":"Megan P."},{"family":"Zimmerman","given":"Julie B."},{"family":"Anastas","given":"Paul T."},{"family":"Plata","given":"Desiree L."}],"issued":{"date-parts":[["2016",11,7]]}}},{"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252,"uris":["http://zotero.org/users/local/DRg0K6GL/items/BWF7UQR6"],"itemData":{"id":252,"type":"article-journal","abstract":"For over two decades China has faced a veritable e-waste challenge due to the continuous increase in quantities of Waste Electrical and Electronic Equipment (WEEE) coming from foreign and domestic sources. Over more than a decade, the government’s response has been focussed on developing large-scale recycling facilities so as to recover the valuable materials within WEEE. Simultaneously, China is home to a vast, informal segment, which engages in the collection, refurbishment, and processing (dismantling, extraction of components and materials) of obsolete electronics, thus directly competing with the formal system for devices and for the proﬁts that they generate. The ofﬁcial discourse and most of the existing research concentrates primarily on WEEE recycling. However, project-based ﬁeld research and interviews by the author in Beijing and Guangdong province have indicated that the repair, refurbishment, and reuse of discarded electronics are widespread and proﬁtable practices of the informal domain. This paper aims to analyse the institutional, i.e., rule-based, mechanisms behind these activities and, via an institutional economics approach, to highlight how formal and informal rule-based practices structure WEEE refurbishment and reuse in China. The results show that informal activities are dominant due to the well-developed collection and transfer networks, the division of labour amongst informal actors, and the high responsiveness to market prices and consumer demand.","container-title":"Recycling","DOI":"10.3390/recycling1020286","ISSN":"2313-4321","issue":"2","journalAbbreviation":"Recycling","language":"en","page":"286-310","source":"DOI.org (Crossref)","title":"What Institutional Dynamics Guide Waste Electrical and Electronic Equipment Refurbishment and Reuse in Urban China?","volume":"1","author":[{"family":"Steuer","given":"Benjamin"}],"issued":{"date-parts":[["2016",9,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300,"uris":["http://zotero.org/users/local/DRg0K6GL/items/CSR2KJ9K"],"itemData":{"id":300,"type":"article-journal","abstract":"In recent years, the concept of a circular economy (CE) has gained importance and attracted significant attention among scholars and practitioners. Research that examines the firm’s supply chain capabilities and orientation for performance is well established nonetheless still lacking in supporting the transition from a linear economy to a circular economy. The firms can foster a closed-loop supply chain orientation (CLSCO) through strategic green capabilities as an alternative obtainable to SC firms to achieve CE performance. Thus, this study is interested to examine the antecedents and outcomes of CLSCO by applying the Resource-Based View and Natural Resource-Based View theories. In total, 150 Malaysian manufacturers responded to the survey and were analysed using the SEM Lisrel method. Among the hypotheses tested, only one had no direct effect on CLSCO, and that was the recovery capacities. The remaining hypothesis indicates that CLSCO is positively affected by integration and production capabilities. In contrast, the results of CLSCO indicate that the extent of a company’s CLSCO does affect its success in the circular economy. The study concludes, based on the RBV and NRBV principles, that the success of firms in optimising their resources would enable them to use the CLSCO and attain CE performance. Thus, there are numerous ways in which this study can provide practitioners with valuable research insights.","container-title":"Environment, Development and Sustainability","DOI":"10.1007/s10668-022-02832-3","ISSN":"1573-2975","issue":"10","journalAbbreviation":"Environ Dev Sustain","language":"en","page":"24397-24434","source":"DOI.org (Crossref)","title":"Fostering closed-loop supply chain orientation by leveraging strategic green capabilities for circular economy performance: empirical evidence from Malaysian electrical and electronics manufacturing firms","title-short":"Fostering closed-loop supply chain orientation by leveraging strategic green capabilities for circular economy performance","volume":"27","author":[{"family":"Shaharudin","given":"Mohd Rizaimy"},{"family":"Zailani","given":"Suhaiza"},{"family":"Tan","given":"Keah-Choon"},{"family":"Cross","given":"James"},{"family":"Hotrawaisaya","given":"Chattrarat"}],"issued":{"date-parts":[["2023",1,18]]}}}],"schema":"https://github.com/citation-style-language/schema/raw/master/csl-citation.json"} </w:instrText>
            </w:r>
            <w:r w:rsidRPr="005107B2">
              <w:rPr>
                <w:noProof/>
                <w:color w:val="000000"/>
                <w:sz w:val="22"/>
                <w:szCs w:val="22"/>
              </w:rPr>
              <w:fldChar w:fldCharType="separate"/>
            </w:r>
            <w:r w:rsidR="00870696">
              <w:rPr>
                <w:rFonts w:eastAsiaTheme="minorHAnsi"/>
                <w:color w:val="000000"/>
                <w:sz w:val="22"/>
                <w:lang w:eastAsia="en-US"/>
                <w14:ligatures w14:val="standardContextual"/>
              </w:rPr>
              <w:t>[6], [8], [14], [16], [37], [45], [48], [72], [79], [83], [88], [100], [113]</w:t>
            </w:r>
            <w:r w:rsidRPr="005107B2">
              <w:rPr>
                <w:noProof/>
                <w:color w:val="000000"/>
                <w:sz w:val="22"/>
                <w:szCs w:val="22"/>
              </w:rPr>
              <w:fldChar w:fldCharType="end"/>
            </w:r>
            <w:r w:rsidR="00772178" w:rsidRPr="005107B2">
              <w:rPr>
                <w:noProof/>
                <w:color w:val="000000"/>
                <w:sz w:val="22"/>
                <w:szCs w:val="22"/>
              </w:rPr>
              <w:t xml:space="preserve">  </w:t>
            </w:r>
          </w:p>
        </w:tc>
      </w:tr>
      <w:tr w:rsidR="00772178" w:rsidRPr="005107B2" w14:paraId="71018B39" w14:textId="77777777" w:rsidTr="005107B2">
        <w:trPr>
          <w:trHeight w:val="320"/>
        </w:trPr>
        <w:tc>
          <w:tcPr>
            <w:tcW w:w="1555" w:type="dxa"/>
            <w:vMerge/>
            <w:tcBorders>
              <w:left w:val="single" w:sz="4" w:space="0" w:color="auto"/>
              <w:right w:val="single" w:sz="4" w:space="0" w:color="auto"/>
            </w:tcBorders>
            <w:noWrap/>
            <w:vAlign w:val="center"/>
            <w:hideMark/>
          </w:tcPr>
          <w:p w14:paraId="3C1288D6"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2E1849D8" w14:textId="77777777" w:rsidR="00772178" w:rsidRPr="005107B2" w:rsidRDefault="00772178" w:rsidP="00102B4F">
            <w:pPr>
              <w:rPr>
                <w:color w:val="000000"/>
                <w:sz w:val="22"/>
                <w:szCs w:val="22"/>
              </w:rPr>
            </w:pPr>
            <w:r w:rsidRPr="005107B2">
              <w:rPr>
                <w:color w:val="000000"/>
                <w:sz w:val="22"/>
                <w:szCs w:val="22"/>
              </w:rPr>
              <w:t>Implementation</w:t>
            </w:r>
          </w:p>
        </w:tc>
        <w:tc>
          <w:tcPr>
            <w:tcW w:w="2834" w:type="dxa"/>
            <w:tcBorders>
              <w:top w:val="nil"/>
              <w:left w:val="single" w:sz="4" w:space="0" w:color="auto"/>
              <w:bottom w:val="single" w:sz="4" w:space="0" w:color="auto"/>
              <w:right w:val="single" w:sz="4" w:space="0" w:color="auto"/>
            </w:tcBorders>
            <w:noWrap/>
            <w:vAlign w:val="center"/>
            <w:hideMark/>
          </w:tcPr>
          <w:p w14:paraId="74D59D9C" w14:textId="77777777" w:rsidR="00772178" w:rsidRPr="005107B2" w:rsidRDefault="00772178" w:rsidP="00102B4F">
            <w:pPr>
              <w:rPr>
                <w:color w:val="000000"/>
                <w:sz w:val="22"/>
                <w:szCs w:val="22"/>
              </w:rPr>
            </w:pPr>
            <w:r w:rsidRPr="005107B2">
              <w:rPr>
                <w:color w:val="000000"/>
                <w:sz w:val="22"/>
                <w:szCs w:val="22"/>
              </w:rPr>
              <w:t>Gaps between policy design, enforcement, and industry adoption hinder systemic circular economy shifts.</w:t>
            </w:r>
          </w:p>
        </w:tc>
        <w:tc>
          <w:tcPr>
            <w:tcW w:w="3119" w:type="dxa"/>
            <w:tcBorders>
              <w:top w:val="nil"/>
              <w:left w:val="nil"/>
              <w:bottom w:val="single" w:sz="4" w:space="0" w:color="auto"/>
              <w:right w:val="single" w:sz="4" w:space="0" w:color="auto"/>
            </w:tcBorders>
            <w:noWrap/>
            <w:vAlign w:val="center"/>
          </w:tcPr>
          <w:p w14:paraId="420C6813" w14:textId="0993DCEE" w:rsidR="00772178" w:rsidRPr="005107B2" w:rsidRDefault="00772178" w:rsidP="00102B4F">
            <w:pPr>
              <w:rPr>
                <w:color w:val="000000"/>
                <w:sz w:val="22"/>
                <w:szCs w:val="22"/>
              </w:rPr>
            </w:pPr>
            <w:r w:rsidRPr="005107B2">
              <w:rPr>
                <w:noProof/>
                <w:color w:val="000000"/>
                <w:sz w:val="22"/>
                <w:szCs w:val="22"/>
              </w:rPr>
              <w:br/>
            </w:r>
            <w:r w:rsidR="00683DF2" w:rsidRPr="005107B2">
              <w:rPr>
                <w:color w:val="000000"/>
                <w:sz w:val="22"/>
                <w:szCs w:val="22"/>
              </w:rPr>
              <w:fldChar w:fldCharType="begin"/>
            </w:r>
            <w:r w:rsidR="00870696">
              <w:rPr>
                <w:color w:val="000000"/>
                <w:sz w:val="22"/>
                <w:szCs w:val="22"/>
              </w:rPr>
              <w:instrText xml:space="preserve"> ADDIN ZOTERO_ITEM CSL_CITATION {"citationID":"hiNmAOkN","properties":{"formattedCitation":"[13], [14], [17], [27], [34], [36], [37], [40], [62], [66], [79], [82], [83], [86], [94], [97], [116]","plainCitation":"[13], [14], [17], [27], [34], [36], [37], [40], [62], [66], [79], [82], [83], [86], [94], [97], [116]","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180,"uris":["http://zotero.org/users/local/DRg0K6GL/items/UCXN9HUZ"],"itemData":{"id":180,"type":"paper-conference","abstract":"Owners of electronic devices typically decide whether or when they become e-waste or are still reusable. For a device in a commons model, where devices are collectively owned and managed, we propose restricting this individual choice in favour of the collective choice. This is achieved through external and internal organisational and governance instruments for a commons-based cooperative platform that has developed over the last three years, handling more than 700 computers. As part of that governance, we present the circular product licence, where the ownership of a device is not linked to the first user but resides in a community or organisation responsible for safeguarding its reuse, ensuring that a pool of devices, as a commons, will have a maximised lifetime through multiple reuse cycles. Devices will only be recycled when there is no longer a demand or reuse potential. We describe an algorithm to estimate the use value of the devices, such as laptops and desktops. When this value is too low or has no demand, the community in custody obtains recycling permission; otherwise, a cycle of reuse begins. These open-source tools that are part of the eReuse.org platform bring automation, cost reduction, traceability, and auditability to all the steps in the lifetime of any device included in the commons, across manufacturing, use, reuse, repair, refurbishment, and final recycling.","container-title":"Proceedings of the 2018 Workshop on Computing within Limits","DOI":"10.1145/3232617.3232624","event-title":"LIMITS '18: Computing within LIMITS","ISBN":"978-1-4503-6575-8","language":"en","page":"1-10","publisher":"ACM","publisher-place":"Toronto Ontario Canada","source":"DOI.org (Crossref)","title":"Devices as a commons: limits to premature recycling","title-short":"Devices as a commons","URL":"https://dl.acm.org/doi/10.1145/3232617.3232624","author":[{"family":"Franquesa","given":"David"},{"family":"Navarro","given":"Leandro"}],"accessed":{"date-parts":[["2026",4,2]]},"issued":{"date-parts":[["2018",5,13]]}}},{"id":131,"uris":["http://zotero.org/users/local/DRg0K6GL/items/LBQZJ4GK"],"itemData":{"id":131,"type":"article-journal","abstract":"We are facing the challenge of rapid growth in waste from electrical products (e-waste). In Europe, handling e-waste is regulated by the European Waste Electrical and Electronic Equipment (WEEE) directive, which is based on the extended producer responsibility (EPR) model as a regulatory tool forcing manufacturers and importers to take responsibility for their products throughout their lifecycles. However, the directive allows for great variations in implementations in each country, causing e-manufacturers and ewaste handling operators to face challenges in their transition to more sustainable operations. To identify the challenges involved, this study investigates the effect of the WEEE directive from a manufacturer’s perspective. A case study of an e-manufacturer operating subsidiaries in several European countries and the associated producer responsibility organizations (PROs) is presented. The case study includes interviews from 17 stakeholders in 12 organizations in eight European countries. Key findings are as follows. First, the WEEE data reported are not harmonized. Second, the calculations of the environmental fee differ across countries. Third, following up on different national WEEE obligations sometimes leads to over-reporting to avoid negative effects on environmental corporate social responsibility, brand reputation, and profitability. Fourth, outsourcing end-of-life (EoL) treatment responsibility to PROs is seen as positive by the manufacturer but results in a decoupling of the EPR and the operational EoL treatment, which may reduce efforts to transfer to a higher circularity level of its EEE products. Fifth, WEEE is considered a way for e-manufacturers to handle waste not to adopt a circular focus. This paper contributes to both practitioners and researchers within reverse logistics and sustainability by adding knowledge from real-life context of how EPR is implemented in WEEE.","container-title":"Environmental Science and Pollution Research","DOI":"10.1007/s11356-021-13206-z","ISSN":"0944-1344, 1614-7499","issue":"14","journalAbbreviation":"Environ Sci Pollut Res","language":"en","page":"19920-19939","source":"DOI.org (Crossref)","title":"A comparative study of national variations of the European WEEE directive: manufacturer’s view","title-short":"A comparative study of national variations of the European WEEE directive","volume":"29","author":[{"family":"Andersen","given":"Terje"}],"issued":{"date-parts":[["2022",3]]}}},{"id":185,"uris":["http://zotero.org/users/local/DRg0K6GL/items/7S7GBZPK"],"itemData":{"id":185,"type":"article-journal","abstract":"This study presents an estimation of electrical and electronic equipment (EEE) products put-on-market (PoM), electronic-waste (e-waste) generation and the stock of EEE products in Australia from the year 2000e2047, considering seven categories that encompass 51 different types of product. Holt's doubleexponential smoothing and dynamic lifespans (using the Weibull distribution function) are applied to compute past and future PoM and in e-waste generation, respectively. With the estimation, it is found that EEE PoM was increased from 470 kilo tons (kt) to 2135 kt in a timeframe of 2000e2015. On the other hand, e-waste generation was 115 kt in the year 2000, which then increased to 485 kt in the year 2010. For the projected period (2018e2047), the annual average growth of e-waste generation will be around 3%. E-waste generation will increase, particularly for large household appliances (LHA), small household appliances (SHA) and consumer equipment (CE), in terms of weight. This study evaluates the potentially recoverable material and revenue potential of regulated products (e.g., computer, televisions and other IT peripherals currently considered under the national television and computer recycling scheme (NTCRS) and mobile phones) and e-waste generated outside of the current product coverage. The gap between revenue generation from regulated and non-regulated products is quantitatively assessed for the ﬁrst time and reported in this paper. Sensitivity and uncertainty analysis performed by Monte Carlo simulation showed the robustness and accuracy of this study. This quantiﬁcation will provide invaluable insights to policymakers, including products in future legislative reform as well as the development of the recycling industry in Australia. Furthermore, this study presents a transparent process of calculation for time-series data that can be used for e-waste generation estimation for other countries, as well.","container-title":"Journal of Cleaner Production","DOI":"10.1016/j.jclepro.2019.117787","ISSN":"09596526","journalAbbreviation":"Journal of Cleaner Production","language":"en","page":"117787","source":"DOI.org (Crossref)","title":"E-waste in Australia: Generation estimation and untapped material recovery and revenue potential","title-short":"E-waste in Australia","volume":"237","author":[{"family":"Islam","given":"Md Tasbirul"},{"family":"Huda","given":"Nazmul"}],"issued":{"date-parts":[["2019",11]]}}},{"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152,"uris":["http://zotero.org/users/local/DRg0K6GL/items/HVHSRF3Z"],"itemData":{"id":152,"type":"article-journal","abstract":"With increasing population, excessive use of electrical and electronic products and extreme demand of resources have compelled the linear economy to transform into Circular Economy (CE). In the current scenario, e-waste management has become the top priority of all the developed and developing nations especially those in the transition phase. The generation of e-waste has increased proportionally across the world and created an intense pressure on the firms to implement sustainable practices to redesign and recycle the products. The current status of the developing countries like India confronts number of challenges to manage e-waste produced, and the only possible solution is to minimize the waste generation and practicing recycling processes. For transforming into CEs, there is a need to identify the most influencing key enablers through which an effective and robust ewaste management (e-WM) system can be developed. An extensive literature review and expert judgments are expended to identify the most influencing key enablers of e-WM in circular economies, and, being the highest producer of e-waste, Mumbai (Maharashtra) has been chosen as the case location. To explore the strength of causal and effect enablers, the DEMATEL method is applied. This study has shown that ‘Environmental management system’ (EMS) is the most significant and important driving enabler to influence all the other existing enablers. This study has also highlighted that e-WM can be efficient if it focuses on producing eco-friendly products, developing strict legislations, building green image and supporting the producers to implement CE practices. This study helps stakeholders and policy makers to reduce the burden from the environment and focus on developing an efficient e-WM system on the basis of identified key enablers like EMS and collaboration with environmental partners to contribute towards CE transition.","container-title":"Environmental Science and Pollution Research","DOI":"10.1007/s11356-020-07765-w","ISSN":"0944-1344, 1614-7499","issue":"12","journalAbbreviation":"Environ Sci Pollut Res","language":"en","page":"13325-13338","source":"DOI.org (Crossref)","title":"Assessing enablers of e-waste management in circular economy using DEMATEL method: An Indian perspective","title-short":"Assessing enablers of e-waste management in circular economy using DEMATEL method","volume":"27","author":[{"family":"Sharma","given":"Manu"},{"family":"Joshi","given":"Sudhanshu"},{"family":"Kumar","given":"Ashwani"}],"issued":{"date-parts":[["2020",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290,"uris":["http://zotero.org/users/local/DRg0K6GL/items/62BWYYLY"],"itemData":{"id":290,"type":"paper-conference","abstract":"Renewable energies play a key role in achieving climate neutrality by 2050. However, although their environmental impact is generally lower compared to conventional energy sources, it is crucial to focus attention on the design and life cycle management (LCM) of the components and equipment of these technology systems to further mitigate potential negative effects on the environment. Power electronics plays a crucial role in the production of renewable energy (RE) due to its role in the conversion, control and distribution of electrical energy generated by renewable sources, such as solar or wind. Nevertheless, there is a lack of information available in the literature on the ecodesign performance of these products. This article explores the applicability of ecodesign criteria in the power electronics (PE) industry. For this purpose, a database of ecodesign criteria, based on the specifications from the EU Ecodesign Directive, was developed and tested with different industrial actors to gather the perception from the industry on the actual applicability of these ecodesign criteria in the design and LCM of PEs. The results indicate that the most important ecodesign criteria are those related to the Installation/Use/Maintenance life cycle stage of power converters, focusing on improving equipment efficiency by minimizing energy losses and ensuring optimal operation through proper maintenance. In contrast, end-of-life aspects of the converter are the least addressed by the industry. Differences in the implementation of ecodesign criteria between institutions have been analysed, while the ecodesign aspects of the directive have been compared with the actual perception of the PE industry. This includes an analysis of the criteria with the lowest circularity potential versus the highest rated criteria according to life cycle stage.","container-title":"2024 Electronics Goes Green 2024+ (EGG)","DOI":"10.23919/EGG62010.2024.10631184","event-title":"2024 Electronics Goes Green 2024+ (EGG)","ISBN":"978-3-00-079330-1","language":"en","license":"https://doi.org/10.15223/policy-029","page":"1-8","publisher":"IEEE","publisher-place":"Berlin, Germany","source":"DOI.org (Crossref)","title":"Circular Power Electronics: Exploring the Scope and Suitability of Ecodesign Criteria for the Power Electronics Industry","title-short":"Circular Power Electronics","URL":"https://ieeexplore.ieee.org/document/10631184/","author":[{"family":"De Azua Lahidalga","given":"Irati Ruiz"},{"family":"Valor","given":"Eider Mendiburu"},{"family":"Lozano","given":"Daniel Justel"},{"family":"Mendoza","given":"Joan Manuel F."}],"accessed":{"date-parts":[["2026",4,2]]},"issued":{"date-parts":[["2024",6,18]]}}},{"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schema":"https://github.com/citation-style-language/schema/raw/master/csl-citation.json"} </w:instrText>
            </w:r>
            <w:r w:rsidR="00683DF2" w:rsidRPr="005107B2">
              <w:rPr>
                <w:color w:val="000000"/>
                <w:sz w:val="22"/>
                <w:szCs w:val="22"/>
              </w:rPr>
              <w:fldChar w:fldCharType="separate"/>
            </w:r>
            <w:r w:rsidR="00870696">
              <w:rPr>
                <w:rFonts w:eastAsiaTheme="minorHAnsi"/>
                <w:color w:val="000000"/>
                <w:sz w:val="22"/>
                <w:lang w:eastAsia="en-US"/>
                <w14:ligatures w14:val="standardContextual"/>
              </w:rPr>
              <w:t>[13], [14], [17], [27], [34], [36], [37], [40], [62], [66], [79], [82], [83], [86], [94], [97], [116]</w:t>
            </w:r>
            <w:r w:rsidR="00683DF2" w:rsidRPr="005107B2">
              <w:rPr>
                <w:color w:val="000000"/>
                <w:sz w:val="22"/>
                <w:szCs w:val="22"/>
              </w:rPr>
              <w:fldChar w:fldCharType="end"/>
            </w:r>
          </w:p>
        </w:tc>
      </w:tr>
      <w:tr w:rsidR="00772178" w:rsidRPr="005107B2" w14:paraId="7B7C3EB9" w14:textId="77777777" w:rsidTr="005107B2">
        <w:trPr>
          <w:trHeight w:val="320"/>
        </w:trPr>
        <w:tc>
          <w:tcPr>
            <w:tcW w:w="1555" w:type="dxa"/>
            <w:vMerge/>
            <w:tcBorders>
              <w:left w:val="single" w:sz="4" w:space="0" w:color="auto"/>
              <w:right w:val="single" w:sz="4" w:space="0" w:color="auto"/>
            </w:tcBorders>
            <w:noWrap/>
            <w:vAlign w:val="center"/>
            <w:hideMark/>
          </w:tcPr>
          <w:p w14:paraId="6347003E"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35E13226" w14:textId="77777777" w:rsidR="00772178" w:rsidRPr="005107B2" w:rsidRDefault="00772178" w:rsidP="00102B4F">
            <w:pPr>
              <w:rPr>
                <w:color w:val="000000"/>
                <w:sz w:val="22"/>
                <w:szCs w:val="22"/>
              </w:rPr>
            </w:pPr>
            <w:r w:rsidRPr="005107B2">
              <w:rPr>
                <w:color w:val="000000"/>
                <w:sz w:val="22"/>
                <w:szCs w:val="22"/>
              </w:rPr>
              <w:t>Privacy &amp; data security</w:t>
            </w:r>
          </w:p>
        </w:tc>
        <w:tc>
          <w:tcPr>
            <w:tcW w:w="2834" w:type="dxa"/>
            <w:tcBorders>
              <w:top w:val="nil"/>
              <w:left w:val="single" w:sz="4" w:space="0" w:color="auto"/>
              <w:bottom w:val="single" w:sz="4" w:space="0" w:color="auto"/>
              <w:right w:val="single" w:sz="4" w:space="0" w:color="auto"/>
            </w:tcBorders>
            <w:noWrap/>
            <w:vAlign w:val="center"/>
            <w:hideMark/>
          </w:tcPr>
          <w:p w14:paraId="1B4DBDAA" w14:textId="77777777" w:rsidR="00772178" w:rsidRPr="005107B2" w:rsidRDefault="00772178" w:rsidP="00102B4F">
            <w:pPr>
              <w:rPr>
                <w:color w:val="000000"/>
                <w:sz w:val="22"/>
                <w:szCs w:val="22"/>
              </w:rPr>
            </w:pPr>
            <w:r w:rsidRPr="005107B2">
              <w:rPr>
                <w:color w:val="000000"/>
                <w:sz w:val="22"/>
                <w:szCs w:val="22"/>
              </w:rPr>
              <w:t>Data security concerns and intellectual property restrictions impede circular strategies, particularly in reuse and remanufacturing.</w:t>
            </w:r>
          </w:p>
        </w:tc>
        <w:tc>
          <w:tcPr>
            <w:tcW w:w="3119" w:type="dxa"/>
            <w:tcBorders>
              <w:top w:val="nil"/>
              <w:left w:val="nil"/>
              <w:bottom w:val="single" w:sz="4" w:space="0" w:color="auto"/>
              <w:right w:val="single" w:sz="4" w:space="0" w:color="auto"/>
            </w:tcBorders>
            <w:noWrap/>
            <w:vAlign w:val="center"/>
          </w:tcPr>
          <w:p w14:paraId="1071DEC7" w14:textId="183C6CDD" w:rsidR="00772178" w:rsidRPr="005107B2" w:rsidRDefault="00683DF2"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iSCygutC","properties":{"formattedCitation":"[3], [22], [29], [50], [58], [60], [66], [72], [76], [77], [79], [89], [117], [118]","plainCitation":"[3], [22], [29], [50], [58], [60], [66], [72], [76], [77], [79], [89], [117], [118]","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98,"uris":["http://zotero.org/users/local/DRg0K6GL/items/HFE23A6R"],"itemData":{"id":198,"type":"article-journal","abstract":"Waste electrical and electronic equipment (WEEE) comprises a globally important waste stream due to the scarcity and value of the materials that it contains; annual generation of WEEE is increasing by 3–5% per annum. The effective management of WEEE will contribute critically to progress towards (1) realisation of the United Nations’ Sustainable Development Goals, (2) a circular economy, and (3) resource efﬁciency. This comprehensive review paper provides a critical and contemporary examination of the current global situation of WEEE management and discusses opportunities for enhancement. Trends in WEEE generation, WEEE-related policies and legislation are exempliﬁed in detail. Four typical future WEEE management scenarios are identiﬁed, classiﬁed and outlined. The European Community is at the forefront of WEEE management, largely due to the WEEE Directive (Directive 2012/19/EU) which sets high collection and recycling targets for Member States. WEEE generation rates are increasing in Africa though collection and recycling rates are low. WEEE-related legislation coverage is increasing in Asia (notably China and India) and in Latin America. This review highlights emerging concerns, including: stockpiling of WEEE devices; reuse standards; device obsolescence; the Internet of Things, the potential for collecting space e-debris, and emerging trends in electrical and electronic consumer goods. Key areas of concern in regard to WEEE management are identiﬁed: the partial provision of formal systems for WEEE collection and treatment at global scale; further escalation of global WEEE generation (increased ownership, and acceleration of obsolescence and redundancy); and absence of regulation and its enforcement. Measures to improve WEEE management at global scale are recommended: incorporation of circular economy principles in EEE design and production, and WEEE management, including urban mining; extension of WEEE legislation and regulation, and improved enforcement thereof; harmonisation of key terms and deﬁnitions to permit consistency and meaning in WEEE management; and improvements to regulation and recognition of the informal WEEE management sector.","container-title":"Waste Management","DOI":"10.1016/j.wasman.2020.10.016","ISSN":"0956053X","journalAbbreviation":"Waste Management","language":"en","page":"549-563","source":"DOI.org (Crossref)","title":"Global E-waste management: Can WEEE make a difference? A review of e-waste trends, legislation, contemporary issues and future challenges","title-short":"Global E-waste management","volume":"120","author":[{"family":"Shittu","given":"Olanrewaju S."},{"family":"Williams","given":"Ian D."},{"family":"Shaw","given":"Peter J."}],"issued":{"date-parts":[["2021",2]]}}},{"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200,"uris":["http://zotero.org/users/local/DRg0K6GL/items/65G85KAL"],"itemData":{"id":200,"type":"article-journal","abstract":"The e-waste sector is characterised by a rapid growth at global level and therefore involves an area not yet sufficiently investigated in its risk management dimension. This research fills the gap of the absence of a holistic approach to risk identification and assessment in e-waste management, suggesting a new Risk Awareness Indicator (RAI). An integrated Multi-criteria decision analysis (MCDA)-Analytic Hierarchy Process (AHP) is proposed to calculate the new index. Weights and values will be proposed by twenty Big Four’s youngest consultants (generation-Z and millennials). For e-waste, cyber risks related to personal data are critical in the collection phase, environmental risks in the transport phase, and financial and economic risks in the processing phase. Recycling scenarios pose less overall risk than landfill alternatives. The results can help policy makers to meet the circular economy targets set at the European Union level by implementing administrative and regulatory simplifications to support recycling supply chains and make them more efficient and resilient after the pandemic disruption. This work focuses on e-waste and the opinion of screenagers consultants, however the methodology used to design the RAI index makes it easy to replicate the analysis to other social settings and other waste supply chains.","container-title":"Environmental Technology &amp; Innovation","DOI":"10.1016/j.eti.2021.101716","ISSN":"23521864","journalAbbreviation":"Environmental Technology &amp; Innovation","language":"en","page":"101716","source":"DOI.org (Crossref)","title":"Growing e-waste management risk awareness points towards new recycling scenarios: The view of the Big Four’s youngest consultants","title-short":"Growing e-waste management risk awareness points towards new recycling scenarios","volume":"23","author":[{"family":"Appolloni","given":"Andrea"},{"family":"D’Adamo","given":"Idiano"},{"family":"Gastaldi","given":"Massimo"},{"family":"Santibanez-Gonzalez","given":"Ernesto D.R."},{"family":"Settembre-Blundo","given":"Davide"}],"issued":{"date-parts":[["2021",8]]}}},{"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177,"uris":["http://zotero.org/users/local/DRg0K6GL/items/5GPTT67U"],"itemData":{"id":177,"type":"article-journal","abstract":"Information gaps are one of the major obstacles identified for the realization of a circular economy. Therefore, so-called product passports (PPs) are presented as a solution in the literature. A PP should provide the necessary information to all stakeholders along the product’s value chain to act more circularly. In general, information systems (IS) close information gaps, and in this study, we identify PPs as an instance of green IS. Although essential, the goals of PPs in the CE transition are unclear and barely defined. Furthermore, this study seeks to evaluate which impact PPs might have on electronic products’ life-cycle. We conducted a Delphi study among experts within academia, industry, government, consultancy, and NGOs to assess the goals of PPs and how PPs might shift the handling of electronics according to the 9R framework. The results show that the information provided in PPs should and can enhance the recycling, repurposing, remanufacturing, refurbishing, repairing, and reusing of electronics. Hence, our results promote a more use phase-centric concept of PPs incorporating product use information besides the static cradle-to-gate product information.","container-title":"Procedia CIRP","DOI":"10.1016/j.procir.2023.02.044","ISSN":"22128271","journalAbbreviation":"Procedia CIRP","language":"en","page":"257-262","source":"DOI.org (Crossref)","title":"Defining the goals of Product Passports by circular product strategies","volume":"116","author":[{"family":"Reich","given":"René H."},{"family":"Ayan","given":"Joëlle"},{"family":"Alaerts","given":"Luc"},{"family":"Van Acker","given":"Karel"}],"issued":{"date-parts":[["2023"]]}}},{"id":254,"uris":["http://zotero.org/users/local/DRg0K6GL/items/DWILDPU6"],"itemData":{"id":254,"type":"article-journal","abstract":"The concept of zero waste is an ideal situation that will require different solutions for different categories of waste. Electronic waste (E-waste), the fastest growing category of solid hazardous waste presents various unique challenges. Electronic product repair, reuse and remanufacture (3re) are crucial for effective source reduction of E-waste and the integration of the electronics industry into a circular or zero-waste economy framework. Increasingly, 3re implementation is restricted by regulatory difﬁculties, particularly the invocation of copyright laws. Here, we use the examples of electronic printer cartridges and restored compact discs (CDs) to identify the challenges and to explore solutions for managing the risks associated with E-waste through circular economy and the opportunities presented by innovative Blockchain solutions. A set of international consensuses on judicial deﬁnitions, such as 3re, refurbish fake/counterfeit product and copyright exhaustion, are proposed to accelerate source reduction in E-waste management toward the goal of zero waste.","container-title":"Frontiers of Environmental Science &amp; Engineering","DOI":"10.1007/s11783-021-1402-x","ISSN":"2095-2201, 2095-221X","issue":"6","journalAbbreviation":"Front. Environ. Sci. Eng.","language":"en","page":"114","source":"DOI.org (Crossref)","title":"Zero E-waste: Regulatory impediments and blockchain imperatives","title-short":"Zero E-waste","volume":"15","author":[{"family":"Chen","given":"Mengjun"},{"family":"Ogunseitan","given":"Oladele A."}],"issued":{"date-parts":[["2021",12]]}}},{"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294,"uris":["http://zotero.org/users/local/DRg0K6GL/items/AA4STVD7"],"itemData":{"id":294,"type":"paper-conference","abstract":"Consumer electronics and electrical products have a substantial environmental footprint, largely due to the energyintensive manufacturing of semiconductor components and required materials, which produce significant CO2 emissions. This paper presents an assessment system designed to evaluate which components and processes contribute most to the ecological footprint. By integrating Life Cycle Assessments (LCAs), the system identifies critical components and links them to specific stages in the product development process, enabling targeted improvements in repairability and resource efficiency. Through connections between the functional and part structures, manufacturers can address environmental impacts at a detailed level.","container-title":"2025 IEEE Conference on Technologies for Sustainability (SusTech)","DOI":"10.1109/SusTech63138.2025.11025689","event-title":"2025 IEEE Conference on Technologies for Sustainability (SusTech)","ISBN":"979-8-3315-0431-1","language":"en","license":"https://doi.org/10.15223/policy-029","page":"1-8","publisher":"IEEE","publisher-place":"Los Angeles, CA, USA","source":"DOI.org (Crossref)","title":"Development of a model for assessing the repairability of products in the concept phase","URL":"https://ieeexplore.ieee.org/document/11025689/","author":[{"family":"Schmidtseifer","given":"Karsten"},{"family":"Apolte","given":"Leandra Carlotta"},{"family":"Gust","given":"Peter"}],"accessed":{"date-parts":[["2026",4,2]]},"issued":{"date-parts":[["2025",4,20]]}}}],"schema":"https://github.com/citation-style-language/schema/raw/master/csl-citation.json"} </w:instrText>
            </w:r>
            <w:r w:rsidRPr="005107B2">
              <w:rPr>
                <w:color w:val="000000"/>
                <w:sz w:val="22"/>
                <w:szCs w:val="22"/>
              </w:rPr>
              <w:fldChar w:fldCharType="separate"/>
            </w:r>
            <w:r w:rsidR="00870696">
              <w:rPr>
                <w:noProof/>
                <w:color w:val="000000"/>
                <w:sz w:val="22"/>
                <w:szCs w:val="22"/>
              </w:rPr>
              <w:t>[3], [22], [29], [50], [58], [60], [66], [72], [76], [77], [79], [89], [117], [118]</w:t>
            </w:r>
            <w:r w:rsidRPr="005107B2">
              <w:rPr>
                <w:color w:val="000000"/>
                <w:sz w:val="22"/>
                <w:szCs w:val="22"/>
              </w:rPr>
              <w:fldChar w:fldCharType="end"/>
            </w:r>
          </w:p>
        </w:tc>
      </w:tr>
      <w:tr w:rsidR="00772178" w:rsidRPr="005107B2" w14:paraId="34BD55A8" w14:textId="77777777" w:rsidTr="005107B2">
        <w:trPr>
          <w:trHeight w:val="320"/>
        </w:trPr>
        <w:tc>
          <w:tcPr>
            <w:tcW w:w="1555" w:type="dxa"/>
            <w:vMerge/>
            <w:tcBorders>
              <w:left w:val="single" w:sz="4" w:space="0" w:color="auto"/>
              <w:bottom w:val="single" w:sz="4" w:space="0" w:color="auto"/>
              <w:right w:val="single" w:sz="4" w:space="0" w:color="auto"/>
            </w:tcBorders>
            <w:noWrap/>
            <w:vAlign w:val="center"/>
            <w:hideMark/>
          </w:tcPr>
          <w:p w14:paraId="687F3584"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733501F6" w14:textId="77777777" w:rsidR="00772178" w:rsidRPr="005107B2" w:rsidRDefault="00772178" w:rsidP="00102B4F">
            <w:pPr>
              <w:rPr>
                <w:color w:val="000000"/>
                <w:sz w:val="22"/>
                <w:szCs w:val="22"/>
              </w:rPr>
            </w:pPr>
            <w:r w:rsidRPr="005107B2">
              <w:rPr>
                <w:color w:val="000000"/>
                <w:sz w:val="22"/>
                <w:szCs w:val="22"/>
              </w:rPr>
              <w:t>Scope of policy</w:t>
            </w:r>
          </w:p>
        </w:tc>
        <w:tc>
          <w:tcPr>
            <w:tcW w:w="2834" w:type="dxa"/>
            <w:tcBorders>
              <w:top w:val="nil"/>
              <w:left w:val="single" w:sz="4" w:space="0" w:color="auto"/>
              <w:bottom w:val="single" w:sz="4" w:space="0" w:color="auto"/>
              <w:right w:val="single" w:sz="4" w:space="0" w:color="auto"/>
            </w:tcBorders>
            <w:noWrap/>
            <w:vAlign w:val="center"/>
            <w:hideMark/>
          </w:tcPr>
          <w:p w14:paraId="5399219E" w14:textId="77777777" w:rsidR="00772178" w:rsidRPr="005107B2" w:rsidRDefault="00772178" w:rsidP="00102B4F">
            <w:pPr>
              <w:rPr>
                <w:color w:val="000000"/>
                <w:sz w:val="22"/>
                <w:szCs w:val="22"/>
              </w:rPr>
            </w:pPr>
            <w:r w:rsidRPr="005107B2">
              <w:rPr>
                <w:color w:val="000000"/>
                <w:sz w:val="22"/>
                <w:szCs w:val="22"/>
              </w:rPr>
              <w:t>Circular economy policies often focus narrowly on recycling, neglecting broader lifecycle strategies and systemic integration.</w:t>
            </w:r>
          </w:p>
        </w:tc>
        <w:tc>
          <w:tcPr>
            <w:tcW w:w="3119" w:type="dxa"/>
            <w:tcBorders>
              <w:top w:val="nil"/>
              <w:left w:val="nil"/>
              <w:bottom w:val="single" w:sz="4" w:space="0" w:color="auto"/>
              <w:right w:val="single" w:sz="4" w:space="0" w:color="auto"/>
            </w:tcBorders>
            <w:noWrap/>
            <w:vAlign w:val="center"/>
          </w:tcPr>
          <w:p w14:paraId="34AB8FED" w14:textId="7DBB73E4" w:rsidR="00772178" w:rsidRPr="005107B2" w:rsidRDefault="00683DF2"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Fo4XEQxM","properties":{"formattedCitation":"[11], [12], [20], [27], [28], [37], [38], [58], [59], [63], [67], [68], [72], [73], [80], [83], [93], [102], [116], [119]","plainCitation":"[11], [12], [20], [27], [28], [37], [38], [58], [59], [63], [67], [68], [72], [73], [80], [83], [93], [102], [116], [119]","noteIndex":0},"citationItems":[{"id":173,"uris":["http://zotero.org/users/local/DRg0K6GL/items/A5BZ5Z9D"],"itemData":{"id":173,"type":"article-journal","abstract":"One key strategy which can be used to promote a Circular Economy is ‘reuse’. This is particularly relevant for Electrical and Electronic Equipment due to its often rather short use phase as well as its resource-intensive production phase. The present study aimed to investigate the environmental and economic relevance of promoting the reuse of (waste) electrical and electronic equipment in Switzerland. To do so, a simplified life cycle assessment approach was combined with a calculation of the total cost of ownership of a device. These calculations were made for five different types of device: washing machines, refrigerators, televisions, laptop computers, and smartphones. Results showed that from an environmental perspective, smartphones or laptop computers, whose dominant environmental impact comes in their production phase, should be reused independently of their age, whereas for the three other devices, age is a decisive factor. Adding on the economic factor—that reuse should result in lower costs—led to the conclusion that all older devices except for refrigerators would have to be ‘sold on’ at no cost in order for their reuse to make sense economically. In addition, there should be a consideration of whether buying second-hand equipment replaces a new device or results in an increase in the total stock of devices, as old and new ones are run in parallel, creating a typical rebound situation. Public authorities should thus be more active in sharing information and raising awareness about the possibilities for repair and reuse.","container-title":"Resources, Conservation and Recycling","DOI":"10.1016/j.resconrec.2020.105307","ISSN":"09213449","journalAbbreviation":"Resources, Conservation and Recycling","language":"en","page":"105307","source":"DOI.org (Crossref)","title":"Combining environmental and economic factors to evaluate the reuse of electrical and electronic equipment – a Swiss case study","volume":"166","author":[{"family":"Hischier","given":"Roland"},{"family":"Böni","given":"Heinz W."}],"issued":{"date-parts":[["2021",3]]}}},{"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216,"uris":["http://zotero.org/users/local/DRg0K6GL/items/Q9VN5QPZ"],"itemData":{"id":216,"type":"article-journal","abstract":"The rapid shift toward producing and using clean energy to replace fossil fuels has increased the need for batteries. Batteries have become an integral part in energy storage applications due to their increased demand in electric vehicles, consumer electronics, and grid scale storage. As the demand and usage of batteries increase, it is desired to study their recyclability to reduce the environmental impact. Among the available batteries, lithium ion (Li‑ion) and lead acid (LA) bat‑teries have the dominant market share. This review paper focuses on the need to adopt a circular economy with effective recycling of batteries. Furthermore, the state‑of‑the‑art processes to recycle batteries and chal‑lenges faced by companies to recycle Li‑ion and LA batteries are dis‑cussed. It is found that the recyclability of Li‑ion batteries is &lt; 1% and the process is still not efficient to recover Li for reuse in battery applications. LA batteries are now recycled with more than 99% efficiency in the USA and EU because of factors such as separation at the source, availability of methods to economically recover materials and regulations support‑ing recycling. Novel recycling techniques are being developed for effec‑tive recycling of Li‑ion batteries.","container-title":"Journal of the Indian Institute of Science","DOI":"10.1007/s41745-021-00269-7","ISSN":"0970-4140, 0019-4964","issue":"1","journalAbbreviation":"J Indian Inst Sci","language":"en","page":"281-295","source":"DOI.org (Crossref)","title":"Recycling of Li-Ion and Lead Acid Batteries: A Review","title-short":"Recycling of Li-Ion and Lead Acid Batteries","volume":"102","author":[{"family":"Yanamandra","given":"Kaushik"},{"family":"Pinisetty","given":"Dinesh"},{"family":"Daoud","given":"Atef"},{"family":"Gupta","given":"Nikhil"}],"issued":{"date-parts":[["2022",1]]}}},{"id":160,"uris":["http://zotero.org/users/local/DRg0K6GL/items/7YGIR4MJ"],"itemData":{"id":160,"type":"article-journal","container-title":"Science of The Total Environment","DOI":"10.1016/j.scitotenv.2021.149605","ISSN":"00489697","journalAbbreviation":"Science of The Total Environment","language":"en","page":"149605","source":"DOI.org (Crossref)","title":"Circular economy approach in solid waste management system to achieve UN-SDGs: Solutions for post-COVID recovery","title-short":"Circular economy approach in solid waste management system to achieve UN-SDGs","volume":"800","author":[{"family":"Sharma","given":"Hari Bhakta"},{"family":"Vanapalli","given":"Kumar Raja"},{"family":"Samal","given":"Biswajit"},{"family":"Cheela","given":"V.R. Sankar"},{"family":"Dubey","given":"Brajesh K."},{"family":"Bhattacharya","given":"Jayanta"}],"issued":{"date-parts":[["2021",12]]}}},{"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178,"uris":["http://zotero.org/users/local/DRg0K6GL/items/L9H5GUNZ"],"itemData":{"id":178,"type":"article-journal","abstract":"Technological advances are increasing the complexity of products, especially those in the area of information and communication technologies. Complexity has increased in several aspects: An increased number of materials are used in products, small amounts of materials with key functions are included (i.e., rare earths in light-emitting diodes), and there are more combinations of diverse types of components and connections. The difﬁculty of separating parts of the products limits the development of circular economy strategies where repair, upgrade, and remanufacture prevent wasting valuable resources contained in those products. This article presents a method for analyzing the removal of battery packs in newer portable computer models, namely PC-tablets and subnotebooks, as an example on how the design of batteries can affect the life span and potential reuse of such computers. The study analyzes the difﬁculty of removing battery packs using the results from previous analyses of the design for disassembly of newer computer models together with audiovisual material available on the Internet. The disassembly tasks for removal of batteries are summarized by disassembly codes that could be used to help identify the design features that facilitate easier disassembly. The article goes on to discuss also how the results could be included in European Union (EU) product policies aimed to help meet some of the objectives of the European Commission’s (EC) Circular Economy Package.","container-title":"Journal of Industrial Ecology","DOI":"10.1111/jiec.12608","ISSN":"1088-1980, 1530-9290","issue":"3","journalAbbreviation":"J of Industrial Ecology","language":"en","license":"http://creativecommons.org/licenses/by/4.0/","page":"731-741","source":"DOI.org (Crossref)","title":"Design for Disassembly Criteria in EU Product Policies for a More Circular Economy: A Method for Analyzing Battery Packs in PC‐Tablets and Subnotebooks","title-short":"Design for Disassembly Criteria in EU Product Policies for a More Circular Economy","volume":"21","author":[{"family":"Talens Peiró","given":"Laura"},{"family":"Ardente","given":"Fulvio"},{"family":"Mathieux","given":"Fabrice"}],"issued":{"date-parts":[["2017",6]]}}},{"id":232,"uris":["http://zotero.org/users/local/DRg0K6GL/items/TU6LIBVM"],"itemData":{"id":232,"type":"article-journal","abstract":"The rapid growth in the sales of electric and electronic devices over recent decades is generating worldwide concern about the management of Waste Electrical and Electronic Equipment (WEEE). New methodologies to extend the useful life of products have long been sought, accelerating the shift from a linear to a Circular Economy (CE). When products reach the End-of-Life (EoL) stage, the Reverse Supply Chain (RSC) is responsible for managing operations, with greater efforts being needed to improve the associated information infrastructure. In fact, this has become increasingly feasible due to the emergence of a new digital revolution led by the Internet of Things (IoT). To shed light on this matter, we propose the Circular Supply Chain (CSC) framework for EoL management aimed at satisfying the information infrastructure requirements in a particular scenario for the recovery of Electric Vehicle Battery (EVB) packs. We present a qualitative evaluation of the CSC information requirements, and the capabilities of IoT to satisfy them. As a result, a heterogeneous IoT network deployment is proposed in pursuit of a digital CSC information infrastructure.","container-title":"Waste Management","DOI":"10.1016/j.wasman.2019.09.045","ISSN":"0956053X","journalAbbreviation":"Waste Management","language":"en","page":"32-44","source":"DOI.org (Crossref)","title":"The adoption of internet of things in a circular supply chain framework for the recovery of WEEE: the case of lithium-ion electric vehicle battery packs","title-short":"The adoption of internet of things in a circular supply chain framework for the recovery of WEEE","volume":"103","author":[{"family":"Garrido-Hidalgo","given":"Celia"},{"family":"Ramirez","given":"F. Javier"},{"family":"Olivares","given":"Teresa"},{"family":"Roda-Sanchez","given":"Luis"}],"issued":{"date-parts":[["2020",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0,"uris":["http://zotero.org/users/local/DRg0K6GL/items/62BWYYLY"],"itemData":{"id":290,"type":"paper-conference","abstract":"Renewable energies play a key role in achieving climate neutrality by 2050. However, although their environmental impact is generally lower compared to conventional energy sources, it is crucial to focus attention on the design and life cycle management (LCM) of the components and equipment of these technology systems to further mitigate potential negative effects on the environment. Power electronics plays a crucial role in the production of renewable energy (RE) due to its role in the conversion, control and distribution of electrical energy generated by renewable sources, such as solar or wind. Nevertheless, there is a lack of information available in the literature on the ecodesign performance of these products. This article explores the applicability of ecodesign criteria in the power electronics (PE) industry. For this purpose, a database of ecodesign criteria, based on the specifications from the EU Ecodesign Directive, was developed and tested with different industrial actors to gather the perception from the industry on the actual applicability of these ecodesign criteria in the design and LCM of PEs. The results indicate that the most important ecodesign criteria are those related to the Installation/Use/Maintenance life cycle stage of power converters, focusing on improving equipment efficiency by minimizing energy losses and ensuring optimal operation through proper maintenance. In contrast, end-of-life aspects of the converter are the least addressed by the industry. Differences in the implementation of ecodesign criteria between institutions have been analysed, while the ecodesign aspects of the directive have been compared with the actual perception of the PE industry. This includes an analysis of the criteria with the lowest circularity potential versus the highest rated criteria according to life cycle stage.","container-title":"2024 Electronics Goes Green 2024+ (EGG)","DOI":"10.23919/EGG62010.2024.10631184","event-title":"2024 Electronics Goes Green 2024+ (EGG)","ISBN":"978-3-00-079330-1","language":"en","license":"https://doi.org/10.15223/policy-029","page":"1-8","publisher":"IEEE","publisher-place":"Berlin, Germany","source":"DOI.org (Crossref)","title":"Circular Power Electronics: Exploring the Scope and Suitability of Ecodesign Criteria for the Power Electronics Industry","title-short":"Circular Power Electronics","URL":"https://ieeexplore.ieee.org/document/10631184/","author":[{"family":"De Azua Lahidalga","given":"Irati Ruiz"},{"family":"Valor","given":"Eider Mendiburu"},{"family":"Lozano","given":"Daniel Justel"},{"family":"Mendoza","given":"Joan Manuel F."}],"accessed":{"date-parts":[["2026",4,2]]},"issued":{"date-parts":[["2024",6,1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1], [12], [20], [27], [28], [37], [38], [58], [59], [63], [67], [68], [72], [73], [80], [83], [93], [102], [116], [119]</w:t>
            </w:r>
            <w:r w:rsidRPr="005107B2">
              <w:rPr>
                <w:color w:val="000000"/>
                <w:sz w:val="22"/>
                <w:szCs w:val="22"/>
              </w:rPr>
              <w:fldChar w:fldCharType="end"/>
            </w:r>
          </w:p>
        </w:tc>
      </w:tr>
      <w:tr w:rsidR="00772178" w:rsidRPr="005107B2" w14:paraId="7C5A9A4B" w14:textId="77777777" w:rsidTr="005107B2">
        <w:trPr>
          <w:trHeight w:val="320"/>
        </w:trPr>
        <w:tc>
          <w:tcPr>
            <w:tcW w:w="1555" w:type="dxa"/>
            <w:tcBorders>
              <w:top w:val="nil"/>
              <w:left w:val="single" w:sz="4" w:space="0" w:color="auto"/>
              <w:bottom w:val="single" w:sz="4" w:space="0" w:color="auto"/>
              <w:right w:val="single" w:sz="4" w:space="0" w:color="auto"/>
            </w:tcBorders>
            <w:noWrap/>
            <w:vAlign w:val="center"/>
            <w:hideMark/>
          </w:tcPr>
          <w:p w14:paraId="5E8BF0B6" w14:textId="77777777" w:rsidR="00772178" w:rsidRPr="005107B2" w:rsidRDefault="00772178" w:rsidP="00102B4F">
            <w:pPr>
              <w:rPr>
                <w:color w:val="000000"/>
                <w:sz w:val="22"/>
                <w:szCs w:val="22"/>
              </w:rPr>
            </w:pPr>
            <w:bookmarkStart w:id="8" w:name="_Hlk226975897"/>
            <w:bookmarkEnd w:id="7"/>
            <w:r w:rsidRPr="005107B2">
              <w:rPr>
                <w:color w:val="000000"/>
                <w:sz w:val="22"/>
                <w:szCs w:val="22"/>
              </w:rPr>
              <w:t>Standardisation</w:t>
            </w:r>
          </w:p>
        </w:tc>
        <w:tc>
          <w:tcPr>
            <w:tcW w:w="1559" w:type="dxa"/>
            <w:tcBorders>
              <w:top w:val="nil"/>
              <w:left w:val="nil"/>
              <w:bottom w:val="single" w:sz="4" w:space="0" w:color="auto"/>
              <w:right w:val="nil"/>
            </w:tcBorders>
            <w:noWrap/>
            <w:vAlign w:val="center"/>
            <w:hideMark/>
          </w:tcPr>
          <w:p w14:paraId="399E586C" w14:textId="77777777" w:rsidR="00772178" w:rsidRPr="005107B2" w:rsidRDefault="00772178" w:rsidP="00102B4F">
            <w:pPr>
              <w:rPr>
                <w:color w:val="000000"/>
                <w:sz w:val="22"/>
                <w:szCs w:val="22"/>
              </w:rPr>
            </w:pPr>
            <w:r w:rsidRPr="005107B2">
              <w:rPr>
                <w:color w:val="000000"/>
                <w:sz w:val="22"/>
                <w:szCs w:val="22"/>
              </w:rPr>
              <w:t>Legislation &amp; processes</w:t>
            </w:r>
          </w:p>
        </w:tc>
        <w:tc>
          <w:tcPr>
            <w:tcW w:w="2834" w:type="dxa"/>
            <w:tcBorders>
              <w:top w:val="nil"/>
              <w:left w:val="single" w:sz="4" w:space="0" w:color="auto"/>
              <w:bottom w:val="single" w:sz="4" w:space="0" w:color="auto"/>
              <w:right w:val="single" w:sz="4" w:space="0" w:color="auto"/>
            </w:tcBorders>
            <w:noWrap/>
            <w:vAlign w:val="center"/>
            <w:hideMark/>
          </w:tcPr>
          <w:p w14:paraId="0AB30D11" w14:textId="77777777" w:rsidR="00772178" w:rsidRPr="005107B2" w:rsidRDefault="00772178" w:rsidP="00102B4F">
            <w:pPr>
              <w:rPr>
                <w:color w:val="000000"/>
                <w:sz w:val="22"/>
                <w:szCs w:val="22"/>
              </w:rPr>
            </w:pPr>
            <w:r w:rsidRPr="005107B2">
              <w:rPr>
                <w:color w:val="000000"/>
                <w:sz w:val="22"/>
                <w:szCs w:val="22"/>
              </w:rPr>
              <w:t>Lack of harmonization across regulatory frameworks complicates compliance and slows circular economy transitions.</w:t>
            </w:r>
          </w:p>
        </w:tc>
        <w:tc>
          <w:tcPr>
            <w:tcW w:w="3119" w:type="dxa"/>
            <w:tcBorders>
              <w:top w:val="nil"/>
              <w:left w:val="nil"/>
              <w:bottom w:val="single" w:sz="4" w:space="0" w:color="auto"/>
              <w:right w:val="single" w:sz="4" w:space="0" w:color="auto"/>
            </w:tcBorders>
            <w:noWrap/>
            <w:vAlign w:val="center"/>
          </w:tcPr>
          <w:p w14:paraId="1208F2E3" w14:textId="2DBE2DC5" w:rsidR="00772178" w:rsidRPr="005107B2" w:rsidRDefault="0019556F"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0CsdcvBV","properties":{"formattedCitation":"[9], [17], [18], [30], [35], [37], [49], [55], [58], [65], [67], [71], [73], [85], [98], [100], [105], [119]","plainCitation":"[9], [17], [18], [30], [35], [37], [49], [55], [58], [65], [67], [71], [73], [85], [98], [100], [105], [119]","noteIndex":0},"citationItems":[{"id":158,"uris":["http://zotero.org/users/local/DRg0K6GL/items/84J9RYC5"],"itemData":{"id":158,"type":"article-journal","abstract":"The signiﬁcant e-waste generation in the Americas represents an important opportunity to implement waste recovery systems under the Circular Economy model. This paper conducts an exploratory analysis about the e-waste management at different scales (economic blocs and country levels) in the American continent, emphasizing generation patterns, e-waste ﬂuxes and the regulation frameworks in Brazil and Canada in order to identify how the e-waste management options are driven by speciﬁc legal, economic, and environmental criteria. The methodology includes a review of literature covering information and indicators for both quantitative and qualitative analysis and comparison between selected countries regarding positive and negative aspects of e-waste management systems in each jurisdiction. The ﬁnds suggest that although Brazil and Canada have differentiated scope of regulation, both ratiﬁed the Basel Convention, have an action agenda that seeks to prioritize the management of hazardous substances, as well as lack of harmonized regulation, low control of the e-waste illegal trade and traceability. The identiﬁcation of e-waste ﬂows and comparison of economic blocs and countries is a still little explored theme and emphasizes the need for adequate legal measures to implement circular economy strategies to avoid impacts and enhance the value recovery of these materials in the production chain. Doing so could support harmonized regulation, new business models and increase sustainability levels for citizens through solutions that integrate policies and practices between and within economic blocs.","container-title":"Journal of Cleaner Production","DOI":"10.1016/j.jclepro.2021.126570","ISSN":"09596526","journalAbbreviation":"Journal of Cleaner Production","language":"en","page":"126570","source":"DOI.org (Crossref)","title":"Circular economy and e-waste management in the Americas: Brazilian and Canadian frameworks","title-short":"Circular economy and e-waste management in the Americas","volume":"297","author":[{"family":"Xavier","given":"Lúcia Helena"},{"family":"Ottoni","given":"Marianna"},{"family":"Lepawsky","given":"Josh"}],"issued":{"date-parts":[["2021",5]]}}},{"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149,"uris":["http://zotero.org/users/local/DRg0K6GL/items/WQQAS8LL"],"itemData":{"id":149,"type":"article-journal","abstract":"Public policies, incentives, and infrastructure are top-down instruments that can align stakeholders’ roles and expectations for Circular Economy (CE) transitions, but it is crucial to analyse the possible effects of such instruments before implementation. This research investigates the Brazilian Industrial Agreement for Electrical and Electronic Equipment (BIAEEE) that governs the responsibilities and targets for nationwide collection and treatment of Waste from Electrical and Electronic Equipment (WEEE). A system dynamics simulation model is adapted for the use of smartphones in Brazil, and interventions focused on the collection of end-of-life products are examined against the BIAEEE targets. Twelve policy scenarios investigate three aspects of EEE collection: coverage increase, distribution of collection points and rewards. All scenarios show improvement in the EEE collection, but only one meets the BIAEEE targets. This research demonstrates how modelling and simulation can inform strategic decision-making in public policies for CE transitions.","container-title":"Waste Management","DOI":"10.1016/j.wasman.2021.11.017","ISSN":"0956053X","journalAbbreviation":"Waste Management","language":"en","page":"59-74","source":"DOI.org (Crossref)","title":"Analysis of national policies for Circular Economy transitions: Modelling and simulating the Brazilian industrial agreement for electrical and electronic equipment","title-short":"Analysis of national policies for Circular Economy transitions","volume":"138","author":[{"family":"Guzzo","given":"Daniel"},{"family":"Rodrigues","given":"Vinicius Picanço"},{"family":"Pigosso","given":"Daniela C.A."},{"family":"Mascarenhas","given":"Janaina"}],"issued":{"date-parts":[["2022",2]]}}},{"id":228,"uris":["http://zotero.org/users/local/DRg0K6GL/items/3347J73H"],"itemData":{"id":228,"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page":"45-70","source":"DOI.org (Crossref)","title":"Stakeholder Views on Extended Producer Responsibility and the Circular Economy","volume":"60","author":[{"family":"Kunz","given":"Nathan"},{"family":"Mayers","given":"Kieren"},{"family":"Van Wassenhove","given":"Luk N."}],"issued":{"date-parts":[["2018",5]]}}},{"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223,"uris":["http://zotero.org/users/local/DRg0K6GL/items/VLQR5WGG"],"itemData":{"id":223,"type":"article-journal","abstract":"The oil and gas (O&amp;G) ﬁeld is the most sought-after industry in the Gulf Cooperation Countries (GCCs) and holds signiﬁcant importance in the region’s economy. Therefore, this sector requires various industrial electrical, and electronics equipment (EEE) products to perform multiple tasks throughout the upstream, downstream, and midstream segments. However, as these EEE products approach their end of life (EoL), the sector faces the challenge of managing failed units. As a result, replacing or recycling failed EEE products can contribute to the growing problem of electronic waste (e-waste), which can have severe environmental consequences. In addition, while some EEE products can be repaired or remanufactured with low reliability, many others cannot be ﬁxed due to various technical reasons. This paper’s primary goal is to propose a circular economy strategy and sustainable practices that promote the longevity of industrial EoL electronic products in the O&amp;G sector through remanufacturing. We introduced and implemented a new mathematical score, the Index Of Repairability (IOR), which aims to assess the ease of EEE repairability in the O&amp;G sector and improve their lifespan and durability based on four criteria: design, spare parts availability, software access, and documentation. This novel mathematical metric leverages the analytic hierarchy process (AHP) and set theory. Additionally, original equipment manufacturers (OEMs) can adopt and beneﬁt from this innovative IOR by incorporating eco-design principles and designing more easily repairable industrial products for technicians, thereby reducing the negative impact of e-waste, enhancing stakeholder satisfaction, and minimizing downtime. Furthermore, governmental organizations can implement regulations and incentives to advocate for and mandate the use of the IOR by OEMs, ensuring that the electronics industry prioritizes repairability, remanufacturing, and sustainability.","container-title":"Electronics","DOI":"10.3390/electronics12112461","ISSN":"2079-9292","issue":"11","journalAbbreviation":"Electronics","language":"en","page":"2461","source":"DOI.org (Crossref)","title":"Revolutionizing Repairability of Industrial Electronics in Oil and Gas Sector: A Mathematical Model for the Index of Repairability (IOR) as a Novel Technique","title-short":"Revolutionizing Repairability of Industrial Electronics in Oil and Gas Sector","volume":"12","author":[{"family":"Alkouh","given":"Ahmad"},{"family":"Keddar","given":"Kamel Abderrazak"},{"family":"Alatefi","given":"Saad"}],"issued":{"date-parts":[["2023",5,30]]}}},{"id":211,"uris":["http://zotero.org/users/local/DRg0K6GL/items/C5FJN9X2"],"itemData":{"id":211,"type":"article-journal","abstract":"This article develops an analytical framework for modelling the complex interactions between circular economy business model activities and the features of diverse institutional operating environments. Developed framework combines business model conceptualization with institutional theorization to understand how institutions inﬂuence on business conduct. Business model concept is used to describe organizational activities and managerial cognition in a structured manner and institutional theory is used to identify features that may facilitate or hamper particular activities in a particular operational environment. Countries' institutional environments related to the advancement of circular economy diﬀer from each other and therefore comparison between the situations provides an interesting context to study the dynamics between companies' business models and the institutional features. We apply our analytical framework to a case study of two recycling companies operating in Finland and Chile to explore links between the ﬁrm-level activities and developments outside the ﬁrm. The results highlight the interdependent nature of the relationship between the business models and context-speciﬁc institutions, the logics between positive and negative value materials, and the diﬀerences between countries in the promotion of circular economy.","container-title":"Ecological Economics","DOI":"10.1016/j.ecolecon.2018.08.018","ISSN":"09218009","journalAbbreviation":"Ecological Economics","language":"en","page":"373-382","source":"DOI.org (Crossref)","title":"Modelling the Interplay Between Institutions and Circular Economy Business Models: A Case Study of Battery Recycling in Finland and Chile","title-short":"Modelling the Interplay Between Institutions and Circular Economy Business Models","volume":"154","author":[{"family":"Levänen","given":"Jarkko"},{"family":"Lyytinen","given":"Tatu"},{"family":"Gatica","given":"Sebastian"}],"issued":{"date-parts":[["2018",12]]}}},{"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210,"uris":["http://zotero.org/users/local/DRg0K6GL/items/63TNGW3W"],"itemData":{"id":210,"type":"article-journal","container-title":"Science of The Total Environment","DOI":"10.1016/j.scitotenv.2017.08.288","ISSN":"00489697","journalAbbreviation":"Science of The Total Environment","language":"en","page":"46-53","source":"DOI.org (Crossref)","title":"Modelling the correlations of e-waste quantity with economic increase","volume":"613-614","author":[{"family":"Awasthi","given":"Abhishek Kumar"},{"family":"Cucchiella","given":"Federica"},{"family":"D'Adamo","given":"Idiano"},{"family":"Li","given":"Jinhui"},{"family":"Rosa","given":"Paolo"},{"family":"Terzi","given":"Sergio"},{"family":"Wei","given":"Guoyin"},{"family":"Zeng","given":"Xianlai"}],"issued":{"date-parts":[["2018",2]]}}},{"id":232,"uris":["http://zotero.org/users/local/DRg0K6GL/items/TU6LIBVM"],"itemData":{"id":232,"type":"article-journal","abstract":"The rapid growth in the sales of electric and electronic devices over recent decades is generating worldwide concern about the management of Waste Electrical and Electronic Equipment (WEEE). New methodologies to extend the useful life of products have long been sought, accelerating the shift from a linear to a Circular Economy (CE). When products reach the End-of-Life (EoL) stage, the Reverse Supply Chain (RSC) is responsible for managing operations, with greater efforts being needed to improve the associated information infrastructure. In fact, this has become increasingly feasible due to the emergence of a new digital revolution led by the Internet of Things (IoT). To shed light on this matter, we propose the Circular Supply Chain (CSC) framework for EoL management aimed at satisfying the information infrastructure requirements in a particular scenario for the recovery of Electric Vehicle Battery (EVB) packs. We present a qualitative evaluation of the CSC information requirements, and the capabilities of IoT to satisfy them. As a result, a heterogeneous IoT network deployment is proposed in pursuit of a digital CSC information infrastructure.","container-title":"Waste Management","DOI":"10.1016/j.wasman.2019.09.045","ISSN":"0956053X","journalAbbreviation":"Waste Management","language":"en","page":"32-44","source":"DOI.org (Crossref)","title":"The adoption of internet of things in a circular supply chain framework for the recovery of WEEE: the case of lithium-ion electric vehicle battery packs","title-short":"The adoption of internet of things in a circular supply chain framework for the recovery of WEEE","volume":"103","author":[{"family":"Garrido-Hidalgo","given":"Celia"},{"family":"Ramirez","given":"F. Javier"},{"family":"Olivares","given":"Teresa"},{"family":"Roda-Sanchez","given":"Luis"}],"issued":{"date-parts":[["2020",2]]}}},{"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9], [17], [18], [30], [35], [37], [49], [55], [58], [65], [67], [71], [73], [85], [98], [100], [105], [119]</w:t>
            </w:r>
            <w:r w:rsidRPr="005107B2">
              <w:rPr>
                <w:color w:val="000000"/>
                <w:sz w:val="22"/>
                <w:szCs w:val="22"/>
              </w:rPr>
              <w:fldChar w:fldCharType="end"/>
            </w:r>
          </w:p>
        </w:tc>
      </w:tr>
      <w:tr w:rsidR="00772178" w:rsidRPr="005107B2" w14:paraId="7645F466" w14:textId="77777777" w:rsidTr="005107B2">
        <w:trPr>
          <w:trHeight w:val="320"/>
        </w:trPr>
        <w:tc>
          <w:tcPr>
            <w:tcW w:w="1555" w:type="dxa"/>
            <w:tcBorders>
              <w:top w:val="nil"/>
              <w:left w:val="single" w:sz="4" w:space="0" w:color="auto"/>
              <w:bottom w:val="single" w:sz="4" w:space="0" w:color="auto"/>
              <w:right w:val="single" w:sz="4" w:space="0" w:color="auto"/>
            </w:tcBorders>
            <w:noWrap/>
            <w:vAlign w:val="center"/>
            <w:hideMark/>
          </w:tcPr>
          <w:p w14:paraId="3ADE396A"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7A4D6F3F" w14:textId="77777777" w:rsidR="00772178" w:rsidRPr="005107B2" w:rsidRDefault="00772178" w:rsidP="00102B4F">
            <w:pPr>
              <w:rPr>
                <w:color w:val="000000"/>
                <w:sz w:val="22"/>
                <w:szCs w:val="22"/>
              </w:rPr>
            </w:pPr>
            <w:r w:rsidRPr="005107B2">
              <w:rPr>
                <w:color w:val="000000"/>
                <w:sz w:val="22"/>
                <w:szCs w:val="22"/>
              </w:rPr>
              <w:t>Product design</w:t>
            </w:r>
          </w:p>
        </w:tc>
        <w:tc>
          <w:tcPr>
            <w:tcW w:w="2834" w:type="dxa"/>
            <w:tcBorders>
              <w:top w:val="nil"/>
              <w:left w:val="single" w:sz="4" w:space="0" w:color="auto"/>
              <w:bottom w:val="single" w:sz="4" w:space="0" w:color="auto"/>
              <w:right w:val="single" w:sz="4" w:space="0" w:color="auto"/>
            </w:tcBorders>
            <w:noWrap/>
            <w:vAlign w:val="center"/>
            <w:hideMark/>
          </w:tcPr>
          <w:p w14:paraId="07B1B8A1" w14:textId="77777777" w:rsidR="00772178" w:rsidRPr="005107B2" w:rsidRDefault="00772178" w:rsidP="00102B4F">
            <w:pPr>
              <w:rPr>
                <w:color w:val="000000"/>
                <w:sz w:val="22"/>
                <w:szCs w:val="22"/>
              </w:rPr>
            </w:pPr>
            <w:r w:rsidRPr="005107B2">
              <w:rPr>
                <w:color w:val="000000"/>
                <w:sz w:val="22"/>
                <w:szCs w:val="22"/>
              </w:rPr>
              <w:t>Material complexity and non-standardized designs hinder effective recycling and disassembly.</w:t>
            </w:r>
          </w:p>
        </w:tc>
        <w:tc>
          <w:tcPr>
            <w:tcW w:w="3119" w:type="dxa"/>
            <w:tcBorders>
              <w:top w:val="nil"/>
              <w:left w:val="nil"/>
              <w:bottom w:val="single" w:sz="4" w:space="0" w:color="auto"/>
              <w:right w:val="single" w:sz="4" w:space="0" w:color="auto"/>
            </w:tcBorders>
            <w:noWrap/>
            <w:vAlign w:val="center"/>
          </w:tcPr>
          <w:p w14:paraId="4804ABF7" w14:textId="62839A60" w:rsidR="00772178" w:rsidRPr="005107B2" w:rsidRDefault="0019556F"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A6R2n9d5","properties":{"formattedCitation":"[13], [27], [32], [41], [45], [46], [47], [48], [52], [60], [67], [73], [87], [105], [108], [120]","plainCitation":"[13], [27], [32], [41], [45], [46], [47], [48], [52], [60], [67], [73], [87], [105], [108], [120]","noteIndex":0},"citationItems":[{"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89,"uris":["http://zotero.org/users/local/DRg0K6GL/items/CNDBA2NK"],"itemData":{"id":189,"type":"article-journal","abstract":"Waste will become the major resource in the future circular economy. In particular, E-waste is a major sector growing at an annual rate of about 2 million tonnes (Mt) with rising users of electrical and electronic items worldwide. This is a consequence of versatility and affordability of technological innovation, thus resulting in massive sales and e-waste increases. Most end-users lack knowledge on proper recycling or reuse, often disposing of e-waste as domestic waste. Such improper disposals are threatening life and ecosystems because e-waste is rich in toxic metals and other pollutants. Here we review e-waste generation, policies and recycling methods. In 2019, the world e-waste production reached 53.6 Mt, including 24.9 Mt in Asia, 13.1 Mt in USA, 12 Mt in Europe. In Asia, China (10.1 Mt), India (3.23 Mt), Japan (2.57 Mt) and Indonesia (1.62 Mt) are the largest producers contributing to about 70% of the total world e-waste generated. Only 17.4% (9.3 Mt) of the world e-waste was recycled by formal means, and the remaining 82.6% (44.3 Mt) was left untreated or processed informally. As a consequence, most countries have framed policies to provide regulatory guidelines to producers, end-users and recyclers. Yet the efficiency of these local policies are limited by the transfer of products across borders in a globalized world. Among formal recycling techniques, biohydrometallurgy appears most promising compared to pyrometallurgy and hydrometallurgy, because biohydrometallurgy overcomes limitations such as poor yield, high capital cost, toxic chemicals, release of toxic gases and secondary waste generation. Challenges include consumer’s contempt on e-waste disposal, the deficit of recycling firms and technology barriers.","container-title":"Environmental Chemistry Letters","DOI":"10.1007/s10311-020-01111-9","ISSN":"1610-3653, 1610-3661","issue":"2","journalAbbreviation":"Environ Chem Lett","language":"en","page":"1347-1368","source":"DOI.org (Crossref)","title":"Electronic waste generation, regulation and metal recovery: a review","title-short":"Electronic waste generation, regulation and metal recovery","volume":"19","author":[{"family":"Nithya","given":"Rajarathinam"},{"family":"Sivasankari","given":"Chandrasekaran"},{"family":"Thirunavukkarasu","given":"Arunachalam"}],"issued":{"date-parts":[["2021",4]]}}},{"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245,"uris":["http://zotero.org/users/local/DRg0K6GL/items/3WPXWSR6"],"itemData":{"id":245,"type":"article-journal","abstract":"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container-title":"Resources, Conservation and Recycling","DOI":"10.1016/j.resconrec.2019.06.012","ISSN":"09213449","journalAbbreviation":"Resources, Conservation and Recycling","language":"en","page":"455-467","source":"DOI.org (Crossref)","title":"Towards sustainable recycling processes: Wasted printed circuit boards as a source of economic opportunities","title-short":"Towards sustainable recycling processes","volume":"149","author":[{"family":"D’Adamo","given":"Idiano"},{"family":"Ferella","given":"Francesco"},{"family":"Gastaldi","given":"Massimo"},{"family":"Maggiore","given":"Fabio"},{"family":"Rosa","given":"Paolo"},{"family":"Terzi","given":"Sergio"}],"issued":{"date-parts":[["2019",10]]}}},{"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129,"uris":["http://zotero.org/users/local/DRg0K6GL/items/5SMAIZ62"],"itemData":{"id":129,"type":"article-journal","abstract":"Electronic waste (e-waste or WEEE) is one of the most critical categories regarding the decision-making for waste management. Brazil is the second major e-waste producer in Americas, after USA, with 1.5 million tones generated annually. However, the absence of adequate system for e-waste reverse logistics are a reality in most of the Brazilian cities. Concerning this hypothesis, we proposed a scenario analysis to support decision-making in e-waste management. This study analyzed the e-waste amount generation, the location of the recycling companies of this segment and the collection routes in the metropolitan region of Rio de Janeiro (MRRJ). Besides, we proposed a set of criteria and indicators to identify the best option for e-waste management. The analysis indicates that Rio de Janeiro is the biggest e-waste producer of the MRRJ, with an amount of approximately 127 ton/day, corresponding to 251 collection points, which represents a high discrepancy in relation to the other municipalities of MRRJ. The ﬁndings point out that indicators, such as the Gross Domestic Product (GDP) and Municipal Human Development Index (MHDI), could be used as an alternative for a more accurate analysis for a sustainable urban grid design. This study identiﬁed 24 e-waste recycling industries that services the current demand of the MRRJ, most of them concentrated in the central and south portions of the MRRJ, which coincide with the municipalities with the biggest e-waste generation rates. Some hotspots, however, are isolated from the recycling industries, as observed at the MRRJ extremes. In order to provide a better choice for e-waste reverse logistics routes, we proposed 12 indicators, in environmental, economic and social dimensions. Thirty-ﬁve hotspots were identiﬁed and divided in ﬁve main routes according to the recycling industries nearby and the local roads. Urban mining of e-waste seems to be an interesting alternative for secondary raw material recovery, especially in an emerging economy country like Brazil, that consumes huge amounts of electronic devices and demands solutions compatible with environmental law requirements. Hence, this study contributes for a more sustainable development pattern regarding e-waste management in the country, since it reinforces the importance of circularity.","container-title":"Journal of Cleaner Production","DOI":"10.1016/j.jclepro.2020.120990","ISSN":"09596526","journalAbbreviation":"Journal of Cleaner Production","language":"en","page":"120990","source":"DOI.org (Crossref)","title":"A circular approach to the e-waste valorization through urban mining in Rio de Janeiro, Brazil","volume":"261","author":[{"family":"Ottoni","given":"Marianna"},{"family":"Dias","given":"Pablo"},{"family":"Xavier","given":"Lúcia Helena"}],"issued":{"date-parts":[["2020",7]]}}},{"id":210,"uris":["http://zotero.org/users/local/DRg0K6GL/items/63TNGW3W"],"itemData":{"id":210,"type":"article-journal","container-title":"Science of The Total Environment","DOI":"10.1016/j.scitotenv.2017.08.288","ISSN":"00489697","journalAbbreviation":"Science of The Total Environment","language":"en","page":"46-53","source":"DOI.org (Crossref)","title":"Modelling the correlations of e-waste quantity with economic increase","volume":"613-614","author":[{"family":"Awasthi","given":"Abhishek Kumar"},{"family":"Cucchiella","given":"Federica"},{"family":"D'Adamo","given":"Idiano"},{"family":"Li","given":"Jinhui"},{"family":"Rosa","given":"Paolo"},{"family":"Terzi","given":"Sergio"},{"family":"Wei","given":"Guoyin"},{"family":"Zeng","given":"Xianlai"}],"issued":{"date-parts":[["2018",2]]}}},{"id":163,"uris":["http://zotero.org/users/local/DRg0K6GL/items/EIEGELRT"],"itemData":{"id":163,"type":"article-journal","abstract":"Due to the rapid expansion of electric vehicles and portable electronics, the demand for lithium-ion batteries is increasing, resulting in supply risks in obtaining lithium, cobalt, and other materials, as well as issues associated with spent battery disposal. The current battery recycling processes vary by specific battery chemistries and impact both economics and greenhouse gas emissions. At the same time, there is a potential for spent lithium-ion batteries reuse for low-end energy storage applications. This paper discusses various methods of assessing the reuse versus recycling of lithium-ion batteries. Commercial recycling practices and capabilities and those recommended by different research centers around the world are reviewed. Further, the potential of various novel next-generation recycling processes to optimize recycling’s economic and environmental benefits is evaluated for the broader utilization of lithium-ion battery recycling.","container-title":"Journal of Energy Storage","DOI":"10.1016/j.est.2021.102690","ISSN":"2352152X","journalAbbreviation":"Journal of Energy Storage","language":"en","page":"102690","source":"DOI.org (Crossref)","title":"Circular economy of Li Batteries: Technologies and trends","title-short":"Circular economy of Li Batteries","volume":"40","author":[{"family":"Ali","given":"Hayder"},{"family":"Khan","given":"Hassan A."},{"family":"Pecht","given":"Michael G."}],"issued":{"date-parts":[["2021",8]]}}},{"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296,"uris":["http://zotero.org/users/local/DRg0K6GL/items/MZF2TCHX"],"itemData":{"id":296,"type":"article-journal","abstract":"Power Electronics Converters (PEC) play a crucial role in the operation of many modern electrical systems and devices. Despite their widespread use, the lack of an efficient and cost-effective disassembly process can limit their repairability, refurbishability, remanufacturability and, ultimately, recyclability, thus hindering the circularity of products. In order to improve their circularity, it is important to assess their ease of disassembly. Therefore, this paper investigates the applicability of the “ease of Disassembly Metric” (eDiM), which is referenced in the material efficiency standards, Benelux repairability assessment method, and Repair Scoring System (RSS), to analyze the ease of disassembly of energy-related products. After identifying the limitations of the eDiM method, we refined and adapted it to make it more suitable for Printed Circuit Board (PCB)-based PEC, and thus propose a PCB-based disassemblability assessment method allowing the implementation of quantifiable requirements supporting their circularity. This standardized approach, at the PCB level, can improve the circularity of such products by facilitating design enhancements. With this approach, policymakers and designers can contribute more effectively to the transition to a circular economy in PCB electronics, particularly in the field of power electronics.","container-title":"Sustainability","DOI":"10.3390/su16114712","ISSN":"2071-1050","issue":"11","journalAbbreviation":"Sustainability","language":"en","page":"4712","source":"DOI.org (Crossref)","title":"Disassemblability Assessment of Power Electronic Converters for Improved Circularity","volume":"16","author":[{"family":"Turkbay Romano","given":"Tugce"},{"family":"Fang","given":"Li"},{"family":"Alix","given":"Thècle"},{"family":"Rio","given":"Maud"},{"family":"Mélot","given":"Julien"},{"family":"Serrano","given":"Fabrice"},{"family":"Lefranc","given":"Pierre"},{"family":"Lembeye","given":"Yves"},{"family":"Perry","given":"Nicolas"},{"family":"Crébier","given":"Jean-Christophe"}],"issued":{"date-parts":[["2024",5,31]]}}},{"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id":294,"uris":["http://zotero.org/users/local/DRg0K6GL/items/AA4STVD7"],"itemData":{"id":294,"type":"paper-conference","abstract":"Consumer electronics and electrical products have a substantial environmental footprint, largely due to the energyintensive manufacturing of semiconductor components and required materials, which produce significant CO2 emissions. This paper presents an assessment system designed to evaluate which components and processes contribute most to the ecological footprint. By integrating Life Cycle Assessments (LCAs), the system identifies critical components and links them to specific stages in the product development process, enabling targeted improvements in repairability and resource efficiency. Through connections between the functional and part structures, manufacturers can address environmental impacts at a detailed level.","container-title":"2025 IEEE Conference on Technologies for Sustainability (SusTech)","DOI":"10.1109/SusTech63138.2025.11025689","event-title":"2025 IEEE Conference on Technologies for Sustainability (SusTech)","ISBN":"979-8-3315-0431-1","language":"en","license":"https://doi.org/10.15223/policy-029","page":"1-8","publisher":"IEEE","publisher-place":"Los Angeles, CA, USA","source":"DOI.org (Crossref)","title":"Development of a model for assessing the repairability of products in the concept phase","URL":"https://ieeexplore.ieee.org/document/11025689/","author":[{"family":"Schmidtseifer","given":"Karsten"},{"family":"Apolte","given":"Leandra Carlotta"},{"family":"Gust","given":"Peter"}],"accessed":{"date-parts":[["2026",4,2]]},"issued":{"date-parts":[["2025",4,20]]}}}],"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3], [27], [32], [41], [45], [46], [47], [48], [52], [60], [67], [73], [87], [105], [108], [120]</w:t>
            </w:r>
            <w:r w:rsidRPr="005107B2">
              <w:rPr>
                <w:color w:val="000000"/>
                <w:sz w:val="22"/>
                <w:szCs w:val="22"/>
              </w:rPr>
              <w:fldChar w:fldCharType="end"/>
            </w:r>
          </w:p>
        </w:tc>
      </w:tr>
      <w:tr w:rsidR="00772178" w:rsidRPr="005107B2" w14:paraId="1CE63D76" w14:textId="77777777" w:rsidTr="005107B2">
        <w:trPr>
          <w:trHeight w:val="320"/>
        </w:trPr>
        <w:tc>
          <w:tcPr>
            <w:tcW w:w="1555" w:type="dxa"/>
            <w:tcBorders>
              <w:top w:val="single" w:sz="4" w:space="0" w:color="auto"/>
              <w:left w:val="single" w:sz="4" w:space="0" w:color="auto"/>
              <w:bottom w:val="single" w:sz="4" w:space="0" w:color="auto"/>
              <w:right w:val="single" w:sz="4" w:space="0" w:color="auto"/>
            </w:tcBorders>
            <w:noWrap/>
            <w:vAlign w:val="center"/>
            <w:hideMark/>
          </w:tcPr>
          <w:p w14:paraId="74BDECCE" w14:textId="77777777" w:rsidR="00772178" w:rsidRPr="005107B2" w:rsidRDefault="00772178" w:rsidP="00102B4F">
            <w:pPr>
              <w:rPr>
                <w:color w:val="000000"/>
                <w:sz w:val="22"/>
                <w:szCs w:val="22"/>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5328F80" w14:textId="77777777" w:rsidR="00772178" w:rsidRPr="005107B2" w:rsidRDefault="00772178" w:rsidP="00102B4F">
            <w:pPr>
              <w:rPr>
                <w:color w:val="000000"/>
                <w:sz w:val="22"/>
                <w:szCs w:val="22"/>
              </w:rPr>
            </w:pPr>
            <w:r w:rsidRPr="005107B2">
              <w:rPr>
                <w:color w:val="000000"/>
                <w:sz w:val="22"/>
                <w:szCs w:val="22"/>
              </w:rPr>
              <w:t>Taxonomy</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6FB7F44B" w14:textId="77777777" w:rsidR="00772178" w:rsidRPr="005107B2" w:rsidRDefault="00772178" w:rsidP="00102B4F">
            <w:pPr>
              <w:rPr>
                <w:color w:val="000000"/>
                <w:sz w:val="22"/>
                <w:szCs w:val="22"/>
              </w:rPr>
            </w:pPr>
            <w:r w:rsidRPr="005107B2">
              <w:rPr>
                <w:color w:val="000000"/>
                <w:sz w:val="22"/>
                <w:szCs w:val="22"/>
              </w:rPr>
              <w:t>Inconsistent definitions and classifications of waste hinder reuse and proper material recovery.</w:t>
            </w:r>
          </w:p>
        </w:tc>
        <w:tc>
          <w:tcPr>
            <w:tcW w:w="3119" w:type="dxa"/>
            <w:tcBorders>
              <w:top w:val="single" w:sz="4" w:space="0" w:color="auto"/>
              <w:left w:val="single" w:sz="4" w:space="0" w:color="auto"/>
              <w:bottom w:val="single" w:sz="4" w:space="0" w:color="auto"/>
              <w:right w:val="single" w:sz="4" w:space="0" w:color="auto"/>
            </w:tcBorders>
            <w:noWrap/>
            <w:vAlign w:val="center"/>
          </w:tcPr>
          <w:p w14:paraId="7F23D66E" w14:textId="27ABA7DB" w:rsidR="00772178" w:rsidRPr="005107B2" w:rsidRDefault="0019556F"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ciuvsEcn","properties":{"formattedCitation":"[6], [11], [27], [35], [54], [58]","plainCitation":"[6], [11], [27], [35], [54], [58]","noteIndex":0},"citationItems":[{"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6], [11], [27], [35], [54], [58]</w:t>
            </w:r>
            <w:r w:rsidRPr="005107B2">
              <w:rPr>
                <w:color w:val="000000"/>
                <w:sz w:val="22"/>
                <w:szCs w:val="22"/>
              </w:rPr>
              <w:fldChar w:fldCharType="end"/>
            </w:r>
          </w:p>
        </w:tc>
      </w:tr>
      <w:tr w:rsidR="00772178" w:rsidRPr="005107B2" w14:paraId="5BF6FD23" w14:textId="77777777" w:rsidTr="005107B2">
        <w:trPr>
          <w:trHeight w:val="320"/>
        </w:trPr>
        <w:tc>
          <w:tcPr>
            <w:tcW w:w="1555" w:type="dxa"/>
            <w:tcBorders>
              <w:top w:val="single" w:sz="4" w:space="0" w:color="auto"/>
              <w:left w:val="single" w:sz="4" w:space="0" w:color="auto"/>
              <w:bottom w:val="single" w:sz="4" w:space="0" w:color="auto"/>
              <w:right w:val="single" w:sz="4" w:space="0" w:color="auto"/>
            </w:tcBorders>
            <w:noWrap/>
            <w:vAlign w:val="center"/>
            <w:hideMark/>
          </w:tcPr>
          <w:p w14:paraId="47D0A950" w14:textId="77777777" w:rsidR="00772178" w:rsidRPr="005107B2" w:rsidRDefault="00772178" w:rsidP="00102B4F">
            <w:pPr>
              <w:rPr>
                <w:color w:val="000000"/>
                <w:sz w:val="22"/>
                <w:szCs w:val="22"/>
              </w:rPr>
            </w:pPr>
            <w:bookmarkStart w:id="9" w:name="_Hlk226976119"/>
            <w:bookmarkEnd w:id="8"/>
            <w:r w:rsidRPr="005107B2">
              <w:rPr>
                <w:color w:val="000000"/>
                <w:sz w:val="22"/>
                <w:szCs w:val="22"/>
              </w:rPr>
              <w:t>Transparency</w:t>
            </w:r>
          </w:p>
        </w:tc>
        <w:tc>
          <w:tcPr>
            <w:tcW w:w="1559" w:type="dxa"/>
            <w:tcBorders>
              <w:top w:val="single" w:sz="4" w:space="0" w:color="auto"/>
              <w:left w:val="nil"/>
              <w:bottom w:val="single" w:sz="4" w:space="0" w:color="auto"/>
              <w:right w:val="nil"/>
            </w:tcBorders>
            <w:noWrap/>
            <w:vAlign w:val="center"/>
            <w:hideMark/>
          </w:tcPr>
          <w:p w14:paraId="2AFC4CE9" w14:textId="77777777" w:rsidR="00772178" w:rsidRPr="005107B2" w:rsidRDefault="00772178" w:rsidP="00102B4F">
            <w:pPr>
              <w:rPr>
                <w:color w:val="000000"/>
                <w:sz w:val="22"/>
                <w:szCs w:val="22"/>
              </w:rPr>
            </w:pPr>
            <w:r w:rsidRPr="005107B2">
              <w:rPr>
                <w:color w:val="000000"/>
                <w:sz w:val="22"/>
                <w:szCs w:val="22"/>
              </w:rPr>
              <w:t>Informal sector</w:t>
            </w:r>
          </w:p>
        </w:tc>
        <w:tc>
          <w:tcPr>
            <w:tcW w:w="2834" w:type="dxa"/>
            <w:tcBorders>
              <w:top w:val="single" w:sz="4" w:space="0" w:color="auto"/>
              <w:left w:val="single" w:sz="4" w:space="0" w:color="auto"/>
              <w:bottom w:val="single" w:sz="4" w:space="0" w:color="auto"/>
              <w:right w:val="single" w:sz="4" w:space="0" w:color="auto"/>
            </w:tcBorders>
            <w:noWrap/>
            <w:vAlign w:val="center"/>
            <w:hideMark/>
          </w:tcPr>
          <w:p w14:paraId="2C1F613C" w14:textId="77777777" w:rsidR="00772178" w:rsidRPr="005107B2" w:rsidRDefault="00772178" w:rsidP="00102B4F">
            <w:pPr>
              <w:rPr>
                <w:color w:val="000000"/>
                <w:sz w:val="22"/>
                <w:szCs w:val="22"/>
              </w:rPr>
            </w:pPr>
            <w:r w:rsidRPr="005107B2">
              <w:rPr>
                <w:color w:val="000000"/>
                <w:sz w:val="22"/>
                <w:szCs w:val="22"/>
              </w:rPr>
              <w:t>The informal sector dominates e-waste management, handling approximately 65-75% of global e-waste.</w:t>
            </w:r>
          </w:p>
        </w:tc>
        <w:tc>
          <w:tcPr>
            <w:tcW w:w="3119" w:type="dxa"/>
            <w:tcBorders>
              <w:top w:val="single" w:sz="4" w:space="0" w:color="auto"/>
              <w:left w:val="nil"/>
              <w:bottom w:val="single" w:sz="4" w:space="0" w:color="auto"/>
              <w:right w:val="single" w:sz="4" w:space="0" w:color="auto"/>
            </w:tcBorders>
            <w:noWrap/>
            <w:vAlign w:val="center"/>
          </w:tcPr>
          <w:p w14:paraId="4AE2056D" w14:textId="188C158F" w:rsidR="00772178" w:rsidRPr="005107B2" w:rsidRDefault="0019556F"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MCsjM8Yx","properties":{"formattedCitation":"[13], [28], [35], [36], [37], [49], [68], [72], [91], [94], [96], [121]","plainCitation":"[13], [28], [35], [36], [37], [49], [68], [72], [91], [94], [96], [121]","noteIndex":0},"citationItems":[{"id":150,"uris":["http://zotero.org/users/local/DRg0K6GL/items/VP8JHHCG"],"itemData":{"id":150,"type":"article-journal","abstract":"Urban mining is a management approach that can transform wastes into a secondary material resource based on the circular economy. It helps to provide secondary raw materials by recycling precious metals and raw materials, and also contributes to improve resource consumption and melioration in a circular economy and sustainability. However, it is difficult to implement urban mining due to various barriers such as lack of know-how, needed technology. Thus, the study aims to determine the barriers and challenges of urban mining in emerging economies both theoretically and empirically and to identify the various barriers and determine the causal relationships and the relative importance of these barriers that are critical to the success of urban mining, which provides resource melioration in circular economy. In the study, six main dimensions and eighteen barriers are analysed by five experts with using Fuzzy DEMATEL. According to the results, the most important barrier to urban mining in emerging economies from the e-waste perspective, which is in cause group, is the government’s incentives and support. The barrier is followed by lack of regulations and lack of producer responsibility, respectively. Moreover, the lowest priority barrier, which is in effect group, is lack of product design and setting standards that encourage circularity.","container-title":"Resources Policy","DOI":"10.1016/j.resourpol.2020.101768","ISSN":"03014207","journalAbbreviation":"Resources Policy","language":"en","page":"101768","source":"DOI.org (Crossref)","title":"Analysis of the barriers to urban mining for resource melioration in emerging economies","volume":"68","author":[{"family":"Kazançoglu","given":"Yigit"},{"family":"Ada","given":"Erhan"},{"family":"Ozturkoglu","given":"Yucel"},{"family":"Ozbiltekin","given":"Melisa"}],"issued":{"date-parts":[["2020",10]]}}},{"id":149,"uris":["http://zotero.org/users/local/DRg0K6GL/items/WQQAS8LL"],"itemData":{"id":149,"type":"article-journal","abstract":"Public policies, incentives, and infrastructure are top-down instruments that can align stakeholders’ roles and expectations for Circular Economy (CE) transitions, but it is crucial to analyse the possible effects of such instruments before implementation. This research investigates the Brazilian Industrial Agreement for Electrical and Electronic Equipment (BIAEEE) that governs the responsibilities and targets for nationwide collection and treatment of Waste from Electrical and Electronic Equipment (WEEE). A system dynamics simulation model is adapted for the use of smartphones in Brazil, and interventions focused on the collection of end-of-life products are examined against the BIAEEE targets. Twelve policy scenarios investigate three aspects of EEE collection: coverage increase, distribution of collection points and rewards. All scenarios show improvement in the EEE collection, but only one meets the BIAEEE targets. This research demonstrates how modelling and simulation can inform strategic decision-making in public policies for CE transitions.","container-title":"Waste Management","DOI":"10.1016/j.wasman.2021.11.017","ISSN":"0956053X","journalAbbreviation":"Waste Management","language":"en","page":"59-74","source":"DOI.org (Crossref)","title":"Analysis of national policies for Circular Economy transitions: Modelling and simulating the Brazilian industrial agreement for electrical and electronic equipment","title-short":"Analysis of national policies for Circular Economy transitions","volume":"138","author":[{"family":"Guzzo","given":"Daniel"},{"family":"Rodrigues","given":"Vinicius Picanço"},{"family":"Pigosso","given":"Daniela C.A."},{"family":"Mascarenhas","given":"Janaina"}],"issued":{"date-parts":[["2022",2]]}}},{"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229,"uris":["http://zotero.org/users/local/DRg0K6GL/items/924VV55G"],"itemData":{"id":229,"type":"article-journal","abstract":"Rare earth elements (REEs) are among the important elements in various high-technological appliances globally. Recently, the recovery of REEs from the waste electrical and electronic equipment (WEEE) has gained significant interest for the sustainability of global electrical and electronic industrial markets. The fast-evolving and rapid changing of technology has made many of these hi-tech equipment become obsolete with high disposal rates. Rising concerns over the depletion of REE sources have led to the need to extract and recover the REEs from WEEE. However, many studies still need to be carried out to optimize the recovery processes of the REEs in terms of the extraction methods employed and to minimize the environmental impact and hazard towards the flora and fauna. This review outlines the various REEs available in a wide range of electrical and electronic equipment, the various types of REE recovery methods, as well as their environmental impacts. The future perspectives and research directions in terms of the circular economy, policy and regulatory framework and research roadmap for REE recovery from WEEE are also discussed.","container-title":"Chemical Engineering Journal","DOI":"10.1016/j.cej.2022.135992","ISSN":"13858947","journalAbbreviation":"Chemical Engineering Journal","language":"en","page":"135992","source":"DOI.org (Crossref)","title":"Strategies and options for the sustainable recovery of rare earth elements from electrical and electronic waste","volume":"442","author":[{"family":"Ramprasad","given":"C."},{"family":"Gwenzi","given":"Willis"},{"family":"Chaukura","given":"Nhamo"},{"family":"Izyan Wan Azelee","given":"Nur"},{"family":"Upamali Rajapaksha","given":"Anushka"},{"family":"Naushad","given":"M."},{"family":"Rangabhashiyam","given":"S."}],"issued":{"date-parts":[["2022",8]]}}},{"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235,"uris":["http://zotero.org/users/local/DRg0K6GL/items/KVGGBEDK"],"itemData":{"id":235,"type":"article-journal","abstract":"This paper identiﬁes the extent to which circular economy (CE) practices are relevant for the implementation of the Sustainable Development Goals (SDGs). The results of a literature review and a matching exercise to determine the relationship between CE practices and SDG targets show that CE practices, potentially, can contribute directly to achieving a signiﬁcant number of SDG targets. The strongest relationships exist between CE practices and the targets of SDG 6 (Clean Water and Sanitation), SDG 7 (Affordable and Clean Energy), SDG 8 (Decent Work and Economic Growth), SDG 12 (Responsible Consumption and Production), and SDG 15 (Life on Land). The paper also explores synergies that can be created through CE practices among several of the SDG targets. Furthermore, it identiﬁes several potential trade-offs between targets for decent work, safe working environments, human health and current CE practices relating to recycling of municipal waste, e-waste and wastewater, and provides suggestions how these can be overcome. The paper concludes that CE practices can be applied as a “toolbox” and speciﬁc implementation approaches for achieving a sizeable number of SDG targets. Further empirical research is necessary to determine which speciﬁc types of partnerships and means of implementation are required to apply CE practices in the SDG context.","container-title":"Journal of Industrial Ecology","DOI":"10.1111/jiec.12732","ISSN":"1088-1980, 1530-9290","issue":"1","journalAbbreviation":"J of Industrial Ecology","language":"en","license":"http://onlinelibrary.wiley.com/termsAndConditions#vor","page":"77-95","source":"DOI.org (Crossref)","title":"The Relevance of Circular Economy Practices to the Sustainable Development Goals","volume":"23","author":[{"family":"Schroeder","given":"Patrick"},{"family":"Anggraeni","given":"Kartika"},{"family":"Weber","given":"Uwe"}],"issued":{"date-parts":[["2019",2]]}}},{"id":297,"uris":["http://zotero.org/users/local/DRg0K6GL/items/BAGRDCTZ"],"itemData":{"id":297,"type":"article-journal","abstract":"E-waste, or electronic waste, refers to discarded electronic devices and components, and the management of e-waste has become a newly arising and challenging issue both in India and globally. Due to the increase in population, urbanization, global demand, and expansion of the digital infrastructure, generation of electronic waste is increasing annually. This study provides a comprehensive and thoroughly reviewed qualitative study on electronic waste management practice. This study highlights an outline of the amount of electronic waste generation in India and the world and examines prevailing approaches in the treatment and management of electronic waste, including unsafe informal recycling and inadequate inventory control. This article focuses on major problems such as child labor, illegal dumping, poor infrastructure, limited knowledge and awareness among the public inadequate legal regulation, and spillage of various toxic heavy metals such as arsenic (As), mercury (Hg), and barium (Ba) via electronic waste. This study analyzes the harmful effects of toxic heavy metals, such as arsenic and mercury, on environmental quality and human well-being. To address these issues, this study outlines various sustainable recommendations, such as technology improvement proper collection; handling, management, and eradication of waste generated by electrical equipment in formal recycling practices; the 3Rs (reduce, reuse, and recycle) following circular economy practice, including collaboration between governmental, non-governmental, business, industries, and civil society; better legislative measures such as extended producer responsibility (EPR) and a single approach method, where collecting, sorting, and dismantling electronic waste is handled by the informal sector, while the formal sector manages extraction of metal, disposal, and recycling.","container-title":"Applied Sciences","DOI":"10.3390/app15084350","ISSN":"2076-3417","issue":"8","journalAbbreviation":"Applied Sciences","language":"en","page":"4350","source":"DOI.org (Crossref)","title":"E-Waste Challenges in India: Environmental and Human Health Impacts","title-short":"E-Waste Challenges in India","volume":"15","author":[{"family":"Sandwal","given":"Sarita Kumari"},{"family":"Jakhar","given":"Rakshit"},{"family":"Styszko","given":"Katarzyna"}],"issued":{"date-parts":[["2025",4,15]]}}},{"id":299,"uris":["http://zotero.org/users/local/DRg0K6GL/items/BK6WMM9T"],"itemData":{"id":299,"type":"article-journal","abstract":"The increasing production of waste electrical and electronic equipment (WEEE) in Brazil is driving the adoption of circular economy (CE) practices related to the management of the WEEE reverse chain. Thus, the adoption of CE becomes essential for strategic management that promotes environmental preservation, and economic and social development. This study, which employed a survey as the research method, aims to evaluate the importance of CE practices related to the management of the WEEE reverse chain in Brazil. To achieve this, we employed the Kruskal–Wallis and Holm-Sidak multiple comparison tests. Based on the obtained results, the most significant practices are related to legislation and regulations, and effective consumer participation. These are followed by practices related to the management of outsourced recycling companies, and the involvement of logistics operators, treatment, and recycling strategies. The least representative practices were simulations and optimization strategies for logistics transportation, collection centers, and recycling centers. This study contributes to managerial practice by suggesting trends related to environmental management practices and material circularity, as well as compliance with the National Solid Waste Policy. For society, the research highlights the need for consumer education regarding the disposal of WEEE, as well as the necessity for governments and companies to collaborate in forming cooperatives.","container-title":"Journal of Material Cycles and Waste Management","DOI":"10.1007/s10163-024-02071-w","ISSN":"1438-4957, 1611-8227","issue":"6","journalAbbreviation":"J Mater Cycles Waste Manag","language":"en","page":"3699-3713","source":"DOI.org (Crossref)","title":"Evaluation of circular economy practices for management of the reverse chain of electronic waste in Brazil","volume":"26","author":[{"family":"Correia","given":"Auro J. C."},{"family":"De Oliveira Neto","given":"Geraldo C."},{"family":"Metato","given":"Rosângela A. P. B."},{"family":"De Araújo","given":"Sidnei A."},{"family":"Amorim","given":"Marlene"},{"family":"Kumar","given":"Vikas"},{"family":"Matias","given":"João"}],"issued":{"date-parts":[["2024",11]]}}},{"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13], [28], [35], [36], [37], [49], [68], [72], [91], [94], [96], [121]</w:t>
            </w:r>
            <w:r w:rsidRPr="005107B2">
              <w:rPr>
                <w:color w:val="000000"/>
                <w:sz w:val="22"/>
                <w:szCs w:val="22"/>
              </w:rPr>
              <w:fldChar w:fldCharType="end"/>
            </w:r>
          </w:p>
        </w:tc>
      </w:tr>
      <w:tr w:rsidR="00772178" w:rsidRPr="005107B2" w14:paraId="2FE61CCF" w14:textId="77777777" w:rsidTr="005107B2">
        <w:trPr>
          <w:trHeight w:val="320"/>
        </w:trPr>
        <w:tc>
          <w:tcPr>
            <w:tcW w:w="1555" w:type="dxa"/>
            <w:tcBorders>
              <w:top w:val="nil"/>
              <w:left w:val="single" w:sz="4" w:space="0" w:color="auto"/>
              <w:bottom w:val="single" w:sz="4" w:space="0" w:color="auto"/>
              <w:right w:val="single" w:sz="4" w:space="0" w:color="auto"/>
            </w:tcBorders>
            <w:noWrap/>
            <w:vAlign w:val="center"/>
            <w:hideMark/>
          </w:tcPr>
          <w:p w14:paraId="2D5A200D" w14:textId="77777777" w:rsidR="00772178" w:rsidRPr="005107B2" w:rsidRDefault="00772178" w:rsidP="00102B4F">
            <w:pPr>
              <w:rPr>
                <w:color w:val="000000"/>
                <w:sz w:val="22"/>
                <w:szCs w:val="22"/>
              </w:rPr>
            </w:pPr>
          </w:p>
        </w:tc>
        <w:tc>
          <w:tcPr>
            <w:tcW w:w="1559" w:type="dxa"/>
            <w:tcBorders>
              <w:top w:val="nil"/>
              <w:left w:val="nil"/>
              <w:bottom w:val="single" w:sz="4" w:space="0" w:color="auto"/>
              <w:right w:val="nil"/>
            </w:tcBorders>
            <w:noWrap/>
            <w:vAlign w:val="center"/>
            <w:hideMark/>
          </w:tcPr>
          <w:p w14:paraId="758C619F" w14:textId="77777777" w:rsidR="00772178" w:rsidRPr="005107B2" w:rsidRDefault="00772178" w:rsidP="00102B4F">
            <w:pPr>
              <w:rPr>
                <w:color w:val="000000"/>
                <w:sz w:val="22"/>
                <w:szCs w:val="22"/>
              </w:rPr>
            </w:pPr>
            <w:r w:rsidRPr="005107B2">
              <w:rPr>
                <w:color w:val="000000"/>
                <w:sz w:val="22"/>
                <w:szCs w:val="22"/>
              </w:rPr>
              <w:t>Transboundary movement</w:t>
            </w:r>
          </w:p>
        </w:tc>
        <w:tc>
          <w:tcPr>
            <w:tcW w:w="2834" w:type="dxa"/>
            <w:tcBorders>
              <w:top w:val="nil"/>
              <w:left w:val="single" w:sz="4" w:space="0" w:color="auto"/>
              <w:bottom w:val="single" w:sz="4" w:space="0" w:color="auto"/>
              <w:right w:val="single" w:sz="4" w:space="0" w:color="auto"/>
            </w:tcBorders>
            <w:noWrap/>
            <w:vAlign w:val="center"/>
            <w:hideMark/>
          </w:tcPr>
          <w:p w14:paraId="2589F4DE" w14:textId="77777777" w:rsidR="00772178" w:rsidRPr="005107B2" w:rsidRDefault="00772178" w:rsidP="00102B4F">
            <w:pPr>
              <w:rPr>
                <w:color w:val="000000"/>
                <w:sz w:val="22"/>
                <w:szCs w:val="22"/>
              </w:rPr>
            </w:pPr>
            <w:r w:rsidRPr="005107B2">
              <w:rPr>
                <w:color w:val="000000"/>
                <w:sz w:val="22"/>
                <w:szCs w:val="22"/>
              </w:rPr>
              <w:t>E-waste is often exported from higher-income to lower-income regions, sometimes in violation of global agreements.</w:t>
            </w:r>
          </w:p>
        </w:tc>
        <w:tc>
          <w:tcPr>
            <w:tcW w:w="3119" w:type="dxa"/>
            <w:tcBorders>
              <w:top w:val="nil"/>
              <w:left w:val="nil"/>
              <w:bottom w:val="single" w:sz="4" w:space="0" w:color="auto"/>
              <w:right w:val="single" w:sz="4" w:space="0" w:color="auto"/>
            </w:tcBorders>
            <w:noWrap/>
            <w:vAlign w:val="center"/>
          </w:tcPr>
          <w:p w14:paraId="3883B5E6" w14:textId="55926E46" w:rsidR="00772178" w:rsidRPr="005107B2" w:rsidRDefault="0019556F" w:rsidP="00102B4F">
            <w:pPr>
              <w:rPr>
                <w:color w:val="000000"/>
                <w:sz w:val="22"/>
                <w:szCs w:val="22"/>
              </w:rPr>
            </w:pPr>
            <w:r w:rsidRPr="005107B2">
              <w:rPr>
                <w:color w:val="000000"/>
                <w:sz w:val="22"/>
                <w:szCs w:val="22"/>
              </w:rPr>
              <w:fldChar w:fldCharType="begin"/>
            </w:r>
            <w:r w:rsidR="00870696">
              <w:rPr>
                <w:color w:val="000000"/>
                <w:sz w:val="22"/>
                <w:szCs w:val="22"/>
              </w:rPr>
              <w:instrText xml:space="preserve"> ADDIN ZOTERO_ITEM CSL_CITATION {"citationID":"MlnSkjtT","properties":{"formattedCitation":"[9], [17], [30], [35], [37], [54], [68], [79], [96], [112], [122]","plainCitation":"[9], [17], [30], [35], [37], [54], [68], [79], [96], [112], [122]","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191,"uris":["http://zotero.org/users/local/DRg0K6GL/items/JFUW4DXN"],"itemData":{"id":191,"type":"article-journal","abstract":"Electronic waste (e-waste) is a rapidly developing environmental problem particularly for the most developed countries. There are technological solutions for processing it, but these are costly, and the cheaper option for most developed countries has been to export most of the waste to less developed countries. There are various laws and policies for regulating the processing of e-waste at different governance scales such as the international Basel Convention, the regional Bamoko Convention, and various national laws. However, many of the regulations are not fully implemented and there is substantial ﬁnancial pressure to maintain the jobs created for processing e-waste. Mexico, Brazil, Ghana Nigeria, India, and China have been selected for a more detailed study of the transboundary movements of e-waste. This includes a systematic review of existing literature, the application of the Driver, Pressure, State, Impact, Response (DPSIR) framework for analysing complex problems associated with social ecological systems, and the application of the Life Cycle Assessment (LCA) for evaluating the environmental impact of electronic devices from their manufacture through to their ﬁnal disposal. Japan, Italy, Switzerland, and Norway have been selected for the LCA to show how e-waste is diverted to developing countries, as there is not sufﬁcient data available for the assessment from the selected developing countries. GOOD, BAD and UGLY outcomes have been identiﬁed from this study: the GOOD is the creation of jobs and the use of e-waste as a source of raw materials; the BAD is the exacerbation of the already poor environmental conditions in developing countries; the UGLY is the negative impact on the health of workers processing e-waste due to a wide range of toxic components in this waste. There are a number of management options that are available to reduce the impact of the BAD and the UGLY, such as adopting the concept of a circular economy, urban mining, reducing loopholes and improving existing policies and regulations, as well as reducing the disparity in income between the top and bottom of the management hierarchy for e-waste disposal. The overarching message is a request for developed countries to help developing countries in the ﬁght against e-waste, rather than exporting their environmental problems to these poorer regions.","container-title":"Sustainability","DOI":"10.3390/su13095302","ISSN":"2071-1050","issue":"9","journalAbbreviation":"Sustainability","language":"en","page":"5302","source":"DOI.org (Crossref)","title":"Electronic Waste, an Environmental Problem Exported to Developing Countries: The GOOD, the BAD and the UGLY","title-short":"Electronic Waste, an Environmental Problem Exported to Developing Countries","volume":"13","author":[{"family":"Abalansa","given":"Samuel"},{"family":"El Mahrad","given":"Badr"},{"family":"Icely","given":"John"},{"family":"Newton","given":"Alice"}],"issued":{"date-parts":[["2021",5,10]]}}},{"id":242,"uris":["http://zotero.org/users/local/DRg0K6GL/items/DTPJHGFN"],"itemData":{"id":242,"type":"article-journal","abstract":"China has built a territory-based formal e-waste recycling system as a response to the global e-waste challenge. This system created a division of labor between the informal sector and formal recycling plants by providing a subsidy to the latter to buy waste products collected by the former. Using provincial data of formal e-waste recycling plants in China in 2014, this paper quantiﬁes the contribution of the informal sector to e-waste transportation at the national level. Despite the intention to plan a regional self-suﬃcient system for e-waste recycling at the provincial level, we ﬁnd that signiﬁcant interprovincial ﬂows exist due to the complex market transactions within the informal collection network, which reveals the deep conﬂicts between market mechanism and public intervention in the evolvement of e-waste governance structure. We built a spatial interaction model to depict the interregional ﬂows of e-waste that can quantitatively illustrate the change of spatial pattern of this network due to the introduction of the formal WEEE regulation in China. In conclusion, we discuss the policy implications for optimizing regional allocation of the e-waste recycling capacity as well as for improving the transparency of the reverse logistic system to include the informal sector in the future.","container-title":"Resources, Conservation and Recycling","DOI":"10.1016/j.resconrec.2017.10.039","ISSN":"09213449","journalAbbreviation":"Resources, Conservation and Recycling","language":"en","page":"163-171","source":"DOI.org (Crossref)","title":"Towards an inclusive circular economy: Quantifying the spatial flows of e-waste through the informal sector in China","title-short":"Towards an inclusive circular economy","volume":"135","author":[{"family":"Tong","given":"Xin"},{"family":"Wang","given":"Tao"},{"family":"Chen","given":"Yanguang"},{"family":"Wang","given":"Yutao"}],"issued":{"date-parts":[["2018",8]]}}},{"id":306,"uris":["http://zotero.org/users/local/DRg0K6GL/items/CVSKT7EV"],"itemData":{"id":306,"type":"article-journal","abstract":"The transnational flow of e-waste and the circular economy has become crucial issues internationally, yet, the Basel Convention’s effect on preventing pollution from trading e-waste is overlooked. This study attempts to utilized the propensity score matching with policy evaluation method to estimate the effect of Basel Convention and investigate its impact on trading e-waste. In the current study, the sample period is from 1992 to 2018, with the sample comprised by ASEAN countries and their 235 trading partners. This study considers different periods to detect differences in the impact of the in force of the Basel Conventions on e-waste trade. The results indicate that the Basel Convention generally reduced e-waste imports, particularly in Malaysia, Singapore, and Thailand, with substantial variation across time, countries, and product types. Consumer electronics and monitoring equipment showed the most consistent declines, while legacy or obsolete technologies exhibited little to no change. In contrast, countries such as Brunei, Cambodia, Laos, and Myanmar demonstrated minimal response. These findings highlight the uneven implementation of international environmental policies and underscore the importance of national regulatory capacity and institutional readiness in shaping the effectiveness of future multilateral environmental agreements.","container-title":"Journal of Asian Economics","DOI":"10.1016/j.asieco.2025.101996","ISSN":"10490078","journalAbbreviation":"Journal of Asian Economics","language":"en","page":"101996","source":"DOI.org (Crossref)","title":"The evaluation of economic impact of the Basel Convention on the trade of waste electrical and electronic equipment","volume":"100","author":[{"family":"Lin","given":"Chin-Ho"},{"family":"Chen","given":"Yiting"},{"family":"Chang","given":"Kuo-I."},{"family":"Chi","given":"Pei-Yu"}],"issued":{"date-parts":[["2025",10]]}}},{"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schema":"https://github.com/citation-style-language/schema/raw/master/csl-citation.json"} </w:instrText>
            </w:r>
            <w:r w:rsidRPr="005107B2">
              <w:rPr>
                <w:color w:val="000000"/>
                <w:sz w:val="22"/>
                <w:szCs w:val="22"/>
              </w:rPr>
              <w:fldChar w:fldCharType="separate"/>
            </w:r>
            <w:r w:rsidR="00870696">
              <w:rPr>
                <w:rFonts w:eastAsiaTheme="minorHAnsi"/>
                <w:color w:val="000000"/>
                <w:sz w:val="22"/>
                <w:lang w:eastAsia="en-US"/>
                <w14:ligatures w14:val="standardContextual"/>
              </w:rPr>
              <w:t>[9], [17], [30], [35], [37], [54], [68], [79], [96], [112], [122]</w:t>
            </w:r>
            <w:r w:rsidRPr="005107B2">
              <w:rPr>
                <w:color w:val="000000"/>
                <w:sz w:val="22"/>
                <w:szCs w:val="22"/>
              </w:rPr>
              <w:fldChar w:fldCharType="end"/>
            </w:r>
          </w:p>
        </w:tc>
      </w:tr>
    </w:tbl>
    <w:bookmarkEnd w:id="9"/>
    <w:p w14:paraId="536ACB73" w14:textId="3F3CBA6B" w:rsidR="005107B2" w:rsidRPr="00E249AD" w:rsidRDefault="005107B2" w:rsidP="005107B2">
      <w:pPr>
        <w:pStyle w:val="Heading1"/>
        <w:numPr>
          <w:ilvl w:val="0"/>
          <w:numId w:val="1"/>
        </w:numPr>
        <w:ind w:left="284" w:hanging="284"/>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 xml:space="preserve">Supplementary Table </w:t>
      </w:r>
      <w:r w:rsidR="00E249AD">
        <w:rPr>
          <w:rFonts w:ascii="Times New Roman" w:eastAsia="Times New Roman" w:hAnsi="Times New Roman" w:cs="Times New Roman"/>
          <w:b/>
          <w:bCs/>
          <w:color w:val="000000" w:themeColor="text1"/>
          <w:sz w:val="24"/>
          <w:szCs w:val="24"/>
          <w:lang w:eastAsia="en-GB"/>
        </w:rPr>
        <w:t>S</w:t>
      </w:r>
      <w:r>
        <w:rPr>
          <w:rFonts w:ascii="Times New Roman" w:eastAsia="Times New Roman" w:hAnsi="Times New Roman" w:cs="Times New Roman"/>
          <w:b/>
          <w:bCs/>
          <w:color w:val="000000" w:themeColor="text1"/>
          <w:sz w:val="24"/>
          <w:szCs w:val="24"/>
          <w:lang w:eastAsia="en-GB"/>
        </w:rPr>
        <w:t>3</w:t>
      </w:r>
      <w:r w:rsidR="00E249AD">
        <w:rPr>
          <w:rFonts w:ascii="Times New Roman" w:eastAsia="Times New Roman" w:hAnsi="Times New Roman" w:cs="Times New Roman"/>
          <w:b/>
          <w:bCs/>
          <w:color w:val="000000" w:themeColor="text1"/>
          <w:sz w:val="24"/>
          <w:szCs w:val="24"/>
          <w:lang w:eastAsia="en-GB"/>
        </w:rPr>
        <w:t xml:space="preserve">. </w:t>
      </w:r>
      <w:r w:rsidRPr="00E249AD">
        <w:rPr>
          <w:rFonts w:ascii="Times New Roman" w:eastAsia="Times New Roman" w:hAnsi="Times New Roman" w:cs="Times New Roman"/>
          <w:b/>
          <w:bCs/>
          <w:color w:val="000000" w:themeColor="text1"/>
          <w:sz w:val="24"/>
          <w:szCs w:val="24"/>
          <w:lang w:eastAsia="en-GB"/>
        </w:rPr>
        <w:t>Drivers enabling circular economy implementation in the EEE sector identified in the literature</w:t>
      </w:r>
    </w:p>
    <w:p w14:paraId="430BD0F2" w14:textId="77777777" w:rsidR="005107B2" w:rsidRPr="005107B2" w:rsidRDefault="005107B2" w:rsidP="005107B2"/>
    <w:p w14:paraId="6C359C16" w14:textId="4A3D3189" w:rsidR="007B0792" w:rsidRDefault="005107B2" w:rsidP="005107B2">
      <w:pPr>
        <w:ind w:right="-46"/>
        <w:jc w:val="both"/>
      </w:pPr>
      <w:r w:rsidRPr="005107B2">
        <w:rPr>
          <w:color w:val="0E0E0E"/>
          <w:sz w:val="21"/>
          <w:szCs w:val="21"/>
        </w:rPr>
        <w:t>Description: This table presents the key drivers supporting circular economy implementation in the EEE sector. Drivers are identified from the same coded corpus as barriers and organised into thematic categories. The table illustrates enabling conditions such as policy support, technological innovation, market demand, and collaboration mechanisms, and highlights their context-dependent effects across different actors and lifecycle stages.</w:t>
      </w:r>
    </w:p>
    <w:p w14:paraId="2D09B0BC" w14:textId="77777777" w:rsidR="005107B2" w:rsidRPr="005107B2" w:rsidRDefault="005107B2" w:rsidP="005107B2">
      <w:pPr>
        <w:ind w:right="-46"/>
        <w:jc w:val="both"/>
        <w:rPr>
          <w:rFonts w:eastAsiaTheme="minorHAnsi"/>
          <w:kern w:val="2"/>
          <w14:ligatures w14:val="standardContextual"/>
        </w:rPr>
      </w:pPr>
    </w:p>
    <w:tbl>
      <w:tblPr>
        <w:tblStyle w:val="TableGrid"/>
        <w:tblW w:w="9209" w:type="dxa"/>
        <w:tblInd w:w="284" w:type="dxa"/>
        <w:tblLook w:val="04A0" w:firstRow="1" w:lastRow="0" w:firstColumn="1" w:lastColumn="0" w:noHBand="0" w:noVBand="1"/>
      </w:tblPr>
      <w:tblGrid>
        <w:gridCol w:w="1555"/>
        <w:gridCol w:w="4110"/>
        <w:gridCol w:w="3544"/>
      </w:tblGrid>
      <w:tr w:rsidR="00772178" w:rsidRPr="005107B2" w14:paraId="301A8E09" w14:textId="77777777" w:rsidTr="00A0502D">
        <w:tc>
          <w:tcPr>
            <w:tcW w:w="1555" w:type="dxa"/>
          </w:tcPr>
          <w:p w14:paraId="57522672" w14:textId="77777777" w:rsidR="00772178" w:rsidRPr="005107B2" w:rsidRDefault="00772178" w:rsidP="00102B4F">
            <w:pPr>
              <w:rPr>
                <w:sz w:val="22"/>
                <w:szCs w:val="22"/>
                <w:lang w:val="en-GB"/>
              </w:rPr>
            </w:pPr>
            <w:r w:rsidRPr="005107B2">
              <w:rPr>
                <w:sz w:val="22"/>
                <w:szCs w:val="22"/>
                <w:lang w:val="en-GB"/>
              </w:rPr>
              <w:t>Driver</w:t>
            </w:r>
          </w:p>
        </w:tc>
        <w:tc>
          <w:tcPr>
            <w:tcW w:w="4110" w:type="dxa"/>
          </w:tcPr>
          <w:p w14:paraId="0599D9F4" w14:textId="77777777" w:rsidR="00772178" w:rsidRPr="005107B2" w:rsidRDefault="00772178" w:rsidP="00102B4F">
            <w:pPr>
              <w:rPr>
                <w:sz w:val="22"/>
                <w:szCs w:val="22"/>
                <w:lang w:val="en-GB"/>
              </w:rPr>
            </w:pPr>
            <w:r w:rsidRPr="005107B2">
              <w:rPr>
                <w:sz w:val="22"/>
                <w:szCs w:val="22"/>
                <w:lang w:val="en-GB"/>
              </w:rPr>
              <w:t>Description</w:t>
            </w:r>
          </w:p>
        </w:tc>
        <w:tc>
          <w:tcPr>
            <w:tcW w:w="3544" w:type="dxa"/>
          </w:tcPr>
          <w:p w14:paraId="7A4B26C0" w14:textId="77777777" w:rsidR="00772178" w:rsidRPr="005107B2" w:rsidRDefault="00772178" w:rsidP="00102B4F">
            <w:pPr>
              <w:rPr>
                <w:sz w:val="22"/>
                <w:szCs w:val="22"/>
                <w:lang w:val="en-GB"/>
              </w:rPr>
            </w:pPr>
            <w:r w:rsidRPr="005107B2">
              <w:rPr>
                <w:sz w:val="22"/>
                <w:szCs w:val="22"/>
                <w:lang w:val="en-GB"/>
              </w:rPr>
              <w:t>Cited In</w:t>
            </w:r>
          </w:p>
        </w:tc>
      </w:tr>
      <w:tr w:rsidR="00772178" w:rsidRPr="005107B2" w14:paraId="646BCEC0" w14:textId="77777777" w:rsidTr="00A0502D">
        <w:tc>
          <w:tcPr>
            <w:tcW w:w="1555" w:type="dxa"/>
          </w:tcPr>
          <w:p w14:paraId="05C7B388" w14:textId="77777777" w:rsidR="00772178" w:rsidRPr="005107B2" w:rsidRDefault="00772178" w:rsidP="00102B4F">
            <w:pPr>
              <w:rPr>
                <w:sz w:val="22"/>
                <w:szCs w:val="22"/>
                <w:lang w:val="en-GB"/>
              </w:rPr>
            </w:pPr>
            <w:bookmarkStart w:id="10" w:name="_Hlk226976351"/>
            <w:r w:rsidRPr="005107B2">
              <w:rPr>
                <w:sz w:val="22"/>
                <w:szCs w:val="22"/>
                <w:lang w:val="en-GB"/>
              </w:rPr>
              <w:t>Affordability</w:t>
            </w:r>
          </w:p>
        </w:tc>
        <w:tc>
          <w:tcPr>
            <w:tcW w:w="4110" w:type="dxa"/>
          </w:tcPr>
          <w:p w14:paraId="593F2E17" w14:textId="77777777" w:rsidR="00772178" w:rsidRPr="005107B2" w:rsidRDefault="00772178" w:rsidP="00102B4F">
            <w:pPr>
              <w:rPr>
                <w:sz w:val="22"/>
                <w:szCs w:val="22"/>
                <w:lang w:val="en-GB"/>
              </w:rPr>
            </w:pPr>
            <w:r w:rsidRPr="005107B2">
              <w:rPr>
                <w:color w:val="000000"/>
                <w:sz w:val="22"/>
                <w:szCs w:val="22"/>
                <w:lang w:val="en-GB"/>
              </w:rPr>
              <w:t xml:space="preserve">The price advantage of repair, reuse and refurbished options reduces adoption barriers—especially for price-sensitive segments—and legitimises secondary markets for electronics. </w:t>
            </w:r>
          </w:p>
        </w:tc>
        <w:tc>
          <w:tcPr>
            <w:tcW w:w="3544" w:type="dxa"/>
          </w:tcPr>
          <w:p w14:paraId="67D7FF58" w14:textId="1569AE0F"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LDXL6S0F","properties":{"formattedCitation":"[1], [8], [9], [10], [11], [16], [17], [46], [53], [95], [106]","plainCitation":"[1], [8], [9], [10], [11], [16], [17], [46], [53], [95], [106]","noteIndex":0},"citationItems":[{"id":128,"uris":["http://zotero.org/users/local/DRg0K6GL/items/XWM77CQ5"],"itemData":{"id":128,"type":"article-journal","container-title":"The Design Journal","DOI":"10.1080/14606925.2018.1472856","ISSN":"1460-6925, 1756-3062","issue":"4","journalAbbreviation":"The Design Journal","language":"en","page":"499-520","source":"DOI.org (Crossref)","title":"‘If It Ain’t Broke, Don’t Explain It’: The Influence of Visual and Verbal Information about Prior Use on Consumers’ Evaluations of Refurbished Electronics","title-short":"‘If It Ain’t Broke, Don’t Explain It’","volume":"21","author":[{"family":"Mugge","given":"Ruth"},{"family":"De Jong","given":"Wytske"},{"family":"Person","given":"Oscar"},{"family":"Hultink","given":"Erik Jan"}],"issued":{"date-parts":[["2018",7,4]]}}},{"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237,"uris":["http://zotero.org/users/local/DRg0K6GL/items/9X8AP8IJ"],"itemData":{"id":237,"type":"article-journal","abstract":"Improving the product lifetime of consumer electronics can provide significant environmental benefits. However, there is a tendency among both professional users and consumers to change products, like computers and mobile phones regularly, and as a result their lifetimes become increasingly shorter. With the rise of the Circular Economy, new policies to promote longer product lifetimes have emerged in Europe. These include the regulation of minimum product lifetime through the Ecodesign Directive, the extension of consumer warranties, and the French criminalization of planned obsolescence. Public procurement is an instrument with a significant potential to incentivize longer lifetimes. This study examines the potential for extending the lifetime of computers through public procurement in a Swedish context. The methods employed are literature reviews and interviews with procurers in municipalities, computer remanufacturers, suppliers of computers, and national authorities. There is increasing interest in promoting longer lifetimes through procurement among procuring organizations. Some Swedish municipalities are already procuring remanufactured computers, mainly for economic reasons, and they generally have positive experiences. However, remanufactured computers may not work for all kinds of functions, which highlight the importance of identifying needs of different users. Some municipalities do not plan to purchase remanufactured computers, outlining several barriers. The public sector can also support Circular Economy objectives through supporting recycled materials in new computers. In addition to procurement practices, the public sector can support remanufacturing through selling used computers to remanufacturers.","container-title":"Procedia CIRP","DOI":"10.1016/j.procir.2018.03.316","ISSN":"22128271","journalAbbreviation":"Procedia CIRP","language":"en","page":"137-141","source":"DOI.org (Crossref)","title":"The use of public procurement to incentivize longer lifetime and remanufacturing of computers","volume":"73","author":[{"family":"Crafoord","given":"Katarina"},{"family":"Dalhammar","given":"Carl"},{"family":"Milios","given":"Leonidas"}],"issued":{"date-parts":[["2018"]]}}},{"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217,"uris":["http://zotero.org/users/local/DRg0K6GL/items/WAZE87Y3"],"itemData":{"id":217,"type":"article-journal","abstract":"In this paper, we are interested in modelling and solving a flow and resource planning problem related to the trade-in, treatment and resale of pre-owned consumer electronic products. This problem is motivated and inspired by the flows and the processes of the company Recommerce Group, which mainly handles traded-in used smartphones in Europe, but also used tablets, smartwatches, game consoles, laptops, etc. Collected products must be directed to refurbishment centres. After having been recorded, cleaned, tested and reset, they may be refurbished, or remanufactured by a subcontractor. They may also remain in their initial state. Finally, they are sold on diversified channels. This problem can be generalised to other refurbishment and remanufacturing activities of used consumer electronic products. We first formulate the problem as a mixed-integer linear program and show its NP-hardness. In order to solve large size real-life instances, mixed-integer programming based heuristic approaches are proposed. Extensive computational experiments on realistic instances are conducted to show the advantages and the limits of the proposed approaches. Several managerial insights are investigated and analysed.","container-title":"International Journal of Production Research","DOI":"10.1080/00207543.2023.2218942","ISSN":"0020-7543, 1366-588X","issue":"7","journalAbbreviation":"International Journal of Production Research","language":"en","page":"2499-2521","source":"DOI.org (Crossref)","title":"Refurbishment and remanufacturing planning model for pre-owned consumer electronics","volume":"62","author":[{"family":"Schepler","given":"Xavier"},{"family":"Absi","given":"Nabil"},{"family":"Jeanjean","given":"Antoine"}],"issued":{"date-parts":[["2024",4,2]]}}},{"id":252,"uris":["http://zotero.org/users/local/DRg0K6GL/items/BWF7UQR6"],"itemData":{"id":252,"type":"article-journal","abstract":"For over two decades China has faced a veritable e-waste challenge due to the continuous increase in quantities of Waste Electrical and Electronic Equipment (WEEE) coming from foreign and domestic sources. Over more than a decade, the government’s response has been focussed on developing large-scale recycling facilities so as to recover the valuable materials within WEEE. Simultaneously, China is home to a vast, informal segment, which engages in the collection, refurbishment, and processing (dismantling, extraction of components and materials) of obsolete electronics, thus directly competing with the formal system for devices and for the proﬁts that they generate. The ofﬁcial discourse and most of the existing research concentrates primarily on WEEE recycling. However, project-based ﬁeld research and interviews by the author in Beijing and Guangdong province have indicated that the repair, refurbishment, and reuse of discarded electronics are widespread and proﬁtable practices of the informal domain. This paper aims to analyse the institutional, i.e., rule-based, mechanisms behind these activities and, via an institutional economics approach, to highlight how formal and informal rule-based practices structure WEEE refurbishment and reuse in China. The results show that informal activities are dominant due to the well-developed collection and transfer networks, the division of labour amongst informal actors, and the high responsiveness to market prices and consumer demand.","container-title":"Recycling","DOI":"10.3390/recycling1020286","ISSN":"2313-4321","issue":"2","journalAbbreviation":"Recycling","language":"en","page":"286-310","source":"DOI.org (Crossref)","title":"What Institutional Dynamics Guide Waste Electrical and Electronic Equipment Refurbishment and Reuse in Urban China?","volume":"1","author":[{"family":"Steuer","given":"Benjamin"}],"issued":{"date-parts":[["2016",9,8]]}}},{"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schema":"https://github.com/citation-style-language/schema/raw/master/csl-citation.json"} </w:instrText>
            </w:r>
            <w:r w:rsidRPr="005107B2">
              <w:rPr>
                <w:sz w:val="22"/>
                <w:szCs w:val="22"/>
              </w:rPr>
              <w:fldChar w:fldCharType="separate"/>
            </w:r>
            <w:r w:rsidR="00870696">
              <w:rPr>
                <w:noProof/>
                <w:sz w:val="22"/>
                <w:szCs w:val="22"/>
                <w:lang w:val="en-GB"/>
              </w:rPr>
              <w:t>[1], [8], [9], [10], [11], [16], [17], [46], [53], [95], [106]</w:t>
            </w:r>
            <w:r w:rsidRPr="005107B2">
              <w:rPr>
                <w:sz w:val="22"/>
                <w:szCs w:val="22"/>
              </w:rPr>
              <w:fldChar w:fldCharType="end"/>
            </w:r>
          </w:p>
        </w:tc>
      </w:tr>
      <w:tr w:rsidR="00772178" w:rsidRPr="005107B2" w14:paraId="12C0C6DA" w14:textId="77777777" w:rsidTr="00A0502D">
        <w:tc>
          <w:tcPr>
            <w:tcW w:w="1555" w:type="dxa"/>
          </w:tcPr>
          <w:p w14:paraId="16E7784A" w14:textId="77777777" w:rsidR="00772178" w:rsidRPr="005107B2" w:rsidRDefault="00772178" w:rsidP="00102B4F">
            <w:pPr>
              <w:rPr>
                <w:sz w:val="22"/>
                <w:szCs w:val="22"/>
                <w:lang w:val="en-GB"/>
              </w:rPr>
            </w:pPr>
            <w:r w:rsidRPr="005107B2">
              <w:rPr>
                <w:sz w:val="22"/>
                <w:szCs w:val="22"/>
                <w:lang w:val="en-GB"/>
              </w:rPr>
              <w:lastRenderedPageBreak/>
              <w:t>Awareness</w:t>
            </w:r>
          </w:p>
        </w:tc>
        <w:tc>
          <w:tcPr>
            <w:tcW w:w="4110" w:type="dxa"/>
          </w:tcPr>
          <w:p w14:paraId="48FE6EDF" w14:textId="77777777" w:rsidR="00772178" w:rsidRPr="005107B2" w:rsidRDefault="00772178" w:rsidP="00102B4F">
            <w:pPr>
              <w:rPr>
                <w:sz w:val="22"/>
                <w:szCs w:val="22"/>
                <w:lang w:val="en-GB"/>
              </w:rPr>
            </w:pPr>
            <w:r w:rsidRPr="005107B2">
              <w:rPr>
                <w:color w:val="000000"/>
                <w:sz w:val="22"/>
                <w:szCs w:val="22"/>
                <w:lang w:val="en-GB"/>
              </w:rPr>
              <w:t>Growing consumer awareness of the environmental and social benefits of circular practices encourages more conscious purchasing, repair, and disposal decisions.</w:t>
            </w:r>
          </w:p>
        </w:tc>
        <w:tc>
          <w:tcPr>
            <w:tcW w:w="3544" w:type="dxa"/>
          </w:tcPr>
          <w:p w14:paraId="63F03F7F" w14:textId="52EA012C"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HNxOCqrt","properties":{"formattedCitation":"[3], [6], [9], [10], [13], [15], [17], [31], [65], [72], [106]","plainCitation":"[3], [6], [9], [10], [13], [15], [17], [31], [65], [72], [106]","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201,"uris":["http://zotero.org/users/local/DRg0K6GL/items/ZAGWWSU9"],"itemData":{"id":201,"type":"article-journal","abstract":"SME manufacturers of electrical and electronic equipment seem to have high e-waste levels, which is inhibiting SMEs manufacturers in becoming more sustainable. On the other hand, consumers play a major role in enabling the SMEs manufacturers to achieve their sustainability targets as they are responsible for returning their e-waste back to SMEs. Based on the concepts of social marketing theory, this paper aims to examine the type of information that influences consumers’ intention to immediately return their e-waste back to SME manufacturers. A conceptual framework is developed and tested through a survey questionnaire to 394 Malaysian consumers. The relationship of the proposed types of information and information presentation towards consumers’ immediate return attitude, as well as environmental motivation and environmental knowledge as the moderators in consumers’ segmentation are tested. The findings suggest that specific type of return information and message framing have a positive effect on Immediate Return Intention.","container-title":"Journal of Business Research","DOI":"10.1016/j.jbusres.2022.06.021","ISSN":"01482963","journalAbbreviation":"Journal of Business Research","language":"en","page":"379-396","source":"DOI.org (Crossref)","title":"Immediate return in circular economy: Business to consumer product return information sharing framework to support sustainable manufacturing in small and medium enterprises","title-short":"Immediate return in circular economy","volume":"151","author":[{"family":"Kamal","given":"Muhammad Mustafa"},{"family":"Mamat","given":"Rosnida"},{"family":"Mangla","given":"Sachin Kumar"},{"family":"Kumar","given":"Patanjal"},{"family":"Despoudi","given":"Stella"},{"family":"Dora","given":"Manoj"},{"family":"Tjahjono","given":"Benny"}],"issued":{"date-parts":[["2022",11]]}}},{"id":217,"uris":["http://zotero.org/users/local/DRg0K6GL/items/WAZE87Y3"],"itemData":{"id":217,"type":"article-journal","abstract":"In this paper, we are interested in modelling and solving a flow and resource planning problem related to the trade-in, treatment and resale of pre-owned consumer electronic products. This problem is motivated and inspired by the flows and the processes of the company Recommerce Group, which mainly handles traded-in used smartphones in Europe, but also used tablets, smartwatches, game consoles, laptops, etc. Collected products must be directed to refurbishment centres. After having been recorded, cleaned, tested and reset, they may be refurbished, or remanufactured by a subcontractor. They may also remain in their initial state. Finally, they are sold on diversified channels. This problem can be generalised to other refurbishment and remanufacturing activities of used consumer electronic products. We first formulate the problem as a mixed-integer linear program and show its NP-hardness. In order to solve large size real-life instances, mixed-integer programming based heuristic approaches are proposed. Extensive computational experiments on realistic instances are conducted to show the advantages and the limits of the proposed approaches. Several managerial insights are investigated and analysed.","container-title":"International Journal of Production Research","DOI":"10.1080/00207543.2023.2218942","ISSN":"0020-7543, 1366-588X","issue":"7","journalAbbreviation":"International Journal of Production Research","language":"en","page":"2499-2521","source":"DOI.org (Crossref)","title":"Refurbishment and remanufacturing planning model for pre-owned consumer electronics","volume":"62","author":[{"family":"Schepler","given":"Xavier"},{"family":"Absi","given":"Nabil"},{"family":"Jeanjean","given":"Antoine"}],"issued":{"date-parts":[["2024",4,2]]}}},{"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98,"uris":["http://zotero.org/users/local/DRg0K6GL/items/5QK5CG64"],"itemData":{"id":298,"type":"article-journal","abstract":"The circular practice of repair extends the lifetime of electrical and electronic equipment (EEE) and thus decreases their environmental impact. This investigation centres on Hong Kong, which features a high per-capita consumption of electronics, and explores what factors drive consumer behaviour intention to repair EEE. In terms of materials, a Likert-scaled questionnaire survey was conducted among Hong Kong consumers (n = 609). This data was treated via an extended model of the Theory of Planned Behaviour (TPB) incorporating the factors ‘awareness of consequences’, ‘environmental concern ‘and ‘policy concern’. The extended TPB model features a strong predictive power (54 %) for behavioural intention to repair, on which environmental concern (β = 0.473***) and perceived behavioural control (β = 0.224***) had the strongest influence. Policy concern (β = 0.068ns), however, turned out to be statistically insignificant. This provides critical insights on the factors that policy and research need to further explore for strengthening circular economic consumer behaviour in Hong Kong.","container-title":"Resources, Conservation and Recycling","DOI":"10.1016/j.resconrec.2024.108036","ISSN":"09213449","journalAbbreviation":"Resources, Conservation and Recycling","language":"en","page":"108036","source":"DOI.org (Crossref)","title":"Electrical and electronic equipment repair in a circular economy: Investigating consumer behaviour in Hong Kong","title-short":"Electrical and electronic equipment repair in a circular economy","volume":"215","author":[{"family":"May","given":"Soe Oo"},{"family":"Steuer","given":"Benjamin"}],"issued":{"date-parts":[["2025",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3], [6], [9], [10], [13], [15], [17], [31], [65], [72], [106]</w:t>
            </w:r>
            <w:r w:rsidRPr="005107B2">
              <w:rPr>
                <w:sz w:val="22"/>
                <w:szCs w:val="22"/>
              </w:rPr>
              <w:fldChar w:fldCharType="end"/>
            </w:r>
          </w:p>
        </w:tc>
      </w:tr>
      <w:tr w:rsidR="00772178" w:rsidRPr="005107B2" w14:paraId="30EABD1A" w14:textId="77777777" w:rsidTr="00A0502D">
        <w:tc>
          <w:tcPr>
            <w:tcW w:w="1555" w:type="dxa"/>
          </w:tcPr>
          <w:p w14:paraId="08995943" w14:textId="77777777" w:rsidR="00772178" w:rsidRPr="005107B2" w:rsidRDefault="00772178" w:rsidP="00102B4F">
            <w:pPr>
              <w:rPr>
                <w:sz w:val="22"/>
                <w:szCs w:val="22"/>
                <w:lang w:val="en-GB"/>
              </w:rPr>
            </w:pPr>
            <w:r w:rsidRPr="005107B2">
              <w:rPr>
                <w:sz w:val="22"/>
                <w:szCs w:val="22"/>
                <w:lang w:val="en-GB"/>
              </w:rPr>
              <w:t>Critical Material Resilience</w:t>
            </w:r>
          </w:p>
        </w:tc>
        <w:tc>
          <w:tcPr>
            <w:tcW w:w="4110" w:type="dxa"/>
          </w:tcPr>
          <w:p w14:paraId="7E021E6D" w14:textId="77777777" w:rsidR="00772178" w:rsidRPr="005107B2" w:rsidRDefault="00772178" w:rsidP="00102B4F">
            <w:pPr>
              <w:rPr>
                <w:sz w:val="22"/>
                <w:szCs w:val="22"/>
                <w:lang w:val="en-GB"/>
              </w:rPr>
            </w:pPr>
            <w:r w:rsidRPr="005107B2">
              <w:rPr>
                <w:color w:val="000000"/>
                <w:sz w:val="22"/>
                <w:szCs w:val="22"/>
                <w:lang w:val="en-GB"/>
              </w:rPr>
              <w:t>The concentration of valuable and scarce critical raw materials in e-waste drives circular initiatives focused on recovery, recycling, and material substitution, strengthening supply chain resilience and reducing dependency on primary resource extraction</w:t>
            </w:r>
          </w:p>
        </w:tc>
        <w:tc>
          <w:tcPr>
            <w:tcW w:w="3544" w:type="dxa"/>
          </w:tcPr>
          <w:p w14:paraId="3256398E" w14:textId="5E787AF5"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KsDPqm2p","properties":{"formattedCitation":"[8], [14], [35], [39], [46], [48], [66], [70], [72], [73], [75], [79], [81], [89], [89], [93], [96], [97], [112], [123]","plainCitation":"[8], [14], [35], [39], [46], [48], [66], [70], [72], [73], [75], [79], [81], [89], [89], [93], [96], [97], [112], [123]","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168,"uris":["http://zotero.org/users/local/DRg0K6GL/items/HHDNU673"],"itemData":{"id":168,"type":"article-journal","abstract":"Slowing and closing product and related material loops in a circular economy (CE) requires circular service operations such as take-back, repair, and recycling. However, it remains open whether these are coordinated by OEMs, retailers, or third-party loop operators (e.g., refurbishers). Literature rooted in the classic make-or-buy concept proposes four generic coordination mechanisms and related value creation architectures: vertical integration, network, outsourcing, or doing nothing (laissez-faire). For each of these existing architectures, we conducted an embedded case study in the domain of smartphones with the aim to better understand how central coordinators align with actors in the value chain to offer voluntary circular service operations. Based on the above coordination mechanisms, our central contribution is the development of a typology of circular value creation architectures (CVCAs) and its elaboration regarding circular coordination, loop configuration, and ambition levels. We find that firms following slowing strategies (i.e., repair, reuse, and remanufacturing) pursue higher degrees of vertical integration than those following closing strategies (i.e., recycling) because of the specificity of the assets involved and their greater strategic relevance. The typology also shows that higher degrees of vertical integration enable higher degrees of loop closure (i.e., from open to closed loops) and better feedbacks into product design. Furthermore, we differentiate the understanding on third-party actors by distinguishing between independent and autonomous loop operators. Overall, we strengthen the actor perspective in product circularity literature by clarifying the actor set, their interrelationships, and how they form value creation architectures.","container-title":"Journal of Industrial Ecology","DOI":"10.1111/jiec.13016","ISSN":"1088-1980, 1530-9290","issue":"6","journalAbbreviation":"J of Industrial Ecology","language":"en","page":"1250-1273","source":"DOI.org (Crossref)","title":"Circular value creation architectures: Make, ally, buy, or laissez‐faire","title-short":"Circular value creation architectures","volume":"24","author":[{"family":"Hansen","given":"Erik G."},{"family":"Revellio","given":"Ferdinand"}],"issued":{"date-parts":[["2020",12]]}}},{"id":136,"uris":["http://zotero.org/users/local/DRg0K6GL/items/FNNGZN6H"],"itemData":{"id":136,"type":"article-journal","abstract":"This study reviews recent developments, challenges, and the prospect of electronic waste (e-waste). Various aspects of e-waste, including collection, pre-treatment, and recycling, are discussed briefly. It is found that Europe is the leading collector of e-waste, followed by Asia, America, Oceania, and Africa. The monetary worth of e-waste raw materials is estimated to be $57.0 billion. However, only $10.0 billion worth of e-waste is recycled and recovered sustainably, offsetting 15.0 million tonnes (Mt) of CO2. The major challenges of e-waste treatment include collection, sorting and inhomogeneity of waste, low energy density, prevention of further waste, emission, and cost-effective recycling. Only 78 countries in the world now have e-waste related legislation. Such legislation is not effectively implemented in most regions. Developing countries like south-eastern Asia and Northern Africa have limited or no e-waste legislation. Therefore, country-specific standards and legislation, public awareness, effective implementation, and government incentives for developing cost-effective technologies are sought to manage e-waste, which will play an important role in the circular economy.","container-title":"International Journal of Environmental Science and Technology","DOI":"10.1007/s13762-022-04274-w","ISSN":"1735-1472, 1735-2630","issue":"4","journalAbbreviation":"Int. J. Environ. Sci. Technol.","language":"en","page":"4513-4520","source":"DOI.org (Crossref)","title":"A review of the recent development, challenges, and opportunities of electronic waste (e-waste)","volume":"20","author":[{"family":"Shahabuddin","given":"M."},{"family":"Uddin","given":"M. Nur"},{"family":"Chowdhury","given":"J. I."},{"family":"Ahmed","given":"S. F."},{"family":"Uddin","given":"M. N."},{"family":"Mofijur","given":"M."},{"family":"Uddin","given":"M. A."}],"issued":{"date-parts":[["2023",4]]}}},{"id":153,"uris":["http://zotero.org/users/local/DRg0K6GL/items/N5YPVXZA"],"itemData":{"id":153,"type":"article-journal","abstract":"In this study, the distribution of precious metals in waste printed circuit boards was investigated and the economic value of recycling was assessed. Contacts of pins, slots, interfaces and the board surface in waste printed circuit boards were analyzed, and three types of precious metals were detected. The content of gold, silver and palladium ranged from 179.86 mg/kg to 3694.51 mg/kg, 809 mg/kg to 12320.51 mg/kg and 96.25 mg/kg to 117.49 mg/kg, respectively. Gold was distributed wildly in contacts of many slots and all interfaces, while contacts of only two interfaces (the cable and USB) contained palladium. The highest content of Au was found in contacts of the cable. Silver mainly concentrated on pins (metal foil contacts) of electronic components and its highest content was found in microchips. The economic value of recyclable precious metals in 1 t waste printed circuit boards was up to 2292.94 dollars, of which Au contributed 98%. This study indicates the prominent economic benefits of precious metal recovery from waste printed circuit boards. Moreover, the scientific information provide guidance for the directional and accurate recovery of precious metals from waste printed circuit boards.","container-title":"Waste Management","DOI":"10.1016/j.wasman.2021.12.030","ISSN":"0956053X","journalAbbreviation":"Waste Management","language":"en","page":"105-115","source":"DOI.org (Crossref)","title":"Assessment of precious metals positioning in waste printed circuit boards and the economic benefits of recycling","volume":"139","author":[{"family":"Huang","given":"Taiyu"},{"family":"Zhu","given":"Jie"},{"family":"Huang","given":"Xiongfei"},{"family":"Ruan","given":"Jujun"},{"family":"Xu","given":"Zhenming"}],"issued":{"date-parts":[["2022",2]]}}},{"id":239,"uris":["http://zotero.org/users/local/DRg0K6GL/items/GMC5PRU5"],"itemData":{"id":239,"type":"article-journal","abstract":"Rare earth elements (REEs) are increasingly critical to the high-technology and low-carbon economy. With a shift to sustainable socioeconomic development that aims to be less fossil fuel dependent, global demand for REEs continues to rise, despite their uncertain supply chain and high environmental impact of production. Here, we review recent research on REEs, including global reserve assessment, REE-based applications, major REE production pathways, environmental impacts, and the potential to leverage circular economies within the REE industry. The main objective of this review is to provide an overall socioeconomic and environmental perspective of the REE industry with a central focus on environmental impacts of various REE-related activities. The literature reveals significant interest in extracting REEs from secondary materials (e.g., tailings, bauxite residues, coal combustion ash) and electronic wastes. However, some of these REE recovery processes are not yet economically profitable and environmental-friendly. Continued technological advancements and increasing demands for REEs may entice countries with recently discovered REE reserves to break the current monopolistic REE supply chain. Furthermore, the sustainability of REE usage may also depend on consumer awareness of environmental and human health impacts associated with end-of-life electronics that contain REEs. On the other hand, REEs may show promise in sustainable agriculture and environmental applications. Nevertheless, further research on REE ecotoxicological impacts is required to establish environmental regulations that protect the environment and human health.","container-title":"Archives of Environmental Contamination and Toxicology","DOI":"10.1007/s00244-021-00867-7","ISSN":"0090-4341, 1432-0703","issue":"4","journalAbbreviation":"Arch Environ Contam Toxicol","language":"en","page":"521-530","source":"DOI.org (Crossref)","title":"Toward the Circular Economy of Rare Earth Elements: A Review of Abundance, Extraction, Applications, and Environmental Impacts","title-short":"Toward the Circular Economy of Rare Earth Elements","volume":"81","author":[{"family":"Dang","given":"Duc Huy"},{"family":"Thompson","given":"Karen A."},{"family":"Ma","given":"Lan"},{"family":"Nguyen","given":"Hong Quan"},{"family":"Luu","given":"Son Tung"},{"family":"Duong","given":"Minh Thao Nguyen"},{"family":"Kernaghan","given":"Ashlyn"}],"issued":{"date-parts":[["2021",11]]}}},{"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152,"uris":["http://zotero.org/users/local/DRg0K6GL/items/HVHSRF3Z"],"itemData":{"id":152,"type":"article-journal","abstract":"With increasing population, excessive use of electrical and electronic products and extreme demand of resources have compelled the linear economy to transform into Circular Economy (CE). In the current scenario, e-waste management has become the top priority of all the developed and developing nations especially those in the transition phase. The generation of e-waste has increased proportionally across the world and created an intense pressure on the firms to implement sustainable practices to redesign and recycle the products. The current status of the developing countries like India confronts number of challenges to manage e-waste produced, and the only possible solution is to minimize the waste generation and practicing recycling processes. For transforming into CEs, there is a need to identify the most influencing key enablers through which an effective and robust ewaste management (e-WM) system can be developed. An extensive literature review and expert judgments are expended to identify the most influencing key enablers of e-WM in circular economies, and, being the highest producer of e-waste, Mumbai (Maharashtra) has been chosen as the case location. To explore the strength of causal and effect enablers, the DEMATEL method is applied. This study has shown that ‘Environmental management system’ (EMS) is the most significant and important driving enabler to influence all the other existing enablers. This study has also highlighted that e-WM can be efficient if it focuses on producing eco-friendly products, developing strict legislations, building green image and supporting the producers to implement CE practices. This study helps stakeholders and policy makers to reduce the burden from the environment and focus on developing an efficient e-WM system on the basis of identified key enablers like EMS and collaboration with environmental partners to contribute towards CE transition.","container-title":"Environmental Science and Pollution Research","DOI":"10.1007/s11356-020-07765-w","ISSN":"0944-1344, 1614-7499","issue":"12","journalAbbreviation":"Environ Sci Pollut Res","language":"en","page":"13325-13338","source":"DOI.org (Crossref)","title":"Assessing enablers of e-waste management in circular economy using DEMATEL method: An Indian perspective","title-short":"Assessing enablers of e-waste management in circular economy using DEMATEL method","volume":"27","author":[{"family":"Sharma","given":"Manu"},{"family":"Joshi","given":"Sudhanshu"},{"family":"Kumar","given":"Ashwani"}],"issued":{"date-parts":[["2020",4]]}}},{"id":191,"uris":["http://zotero.org/users/local/DRg0K6GL/items/JFUW4DXN"],"itemData":{"id":191,"type":"article-journal","abstract":"Electronic waste (e-waste) is a rapidly developing environmental problem particularly for the most developed countries. There are technological solutions for processing it, but these are costly, and the cheaper option for most developed countries has been to export most of the waste to less developed countries. There are various laws and policies for regulating the processing of e-waste at different governance scales such as the international Basel Convention, the regional Bamoko Convention, and various national laws. However, many of the regulations are not fully implemented and there is substantial ﬁnancial pressure to maintain the jobs created for processing e-waste. Mexico, Brazil, Ghana Nigeria, India, and China have been selected for a more detailed study of the transboundary movements of e-waste. This includes a systematic review of existing literature, the application of the Driver, Pressure, State, Impact, Response (DPSIR) framework for analysing complex problems associated with social ecological systems, and the application of the Life Cycle Assessment (LCA) for evaluating the environmental impact of electronic devices from their manufacture through to their ﬁnal disposal. Japan, Italy, Switzerland, and Norway have been selected for the LCA to show how e-waste is diverted to developing countries, as there is not sufﬁcient data available for the assessment from the selected developing countries. GOOD, BAD and UGLY outcomes have been identiﬁed from this study: the GOOD is the creation of jobs and the use of e-waste as a source of raw materials; the BAD is the exacerbation of the already poor environmental conditions in developing countries; the UGLY is the negative impact on the health of workers processing e-waste due to a wide range of toxic components in this waste. There are a number of management options that are available to reduce the impact of the BAD and the UGLY, such as adopting the concept of a circular economy, urban mining, reducing loopholes and improving existing policies and regulations, as well as reducing the disparity in income between the top and bottom of the management hierarchy for e-waste disposal. The overarching message is a request for developed countries to help developing countries in the ﬁght against e-waste, rather than exporting their environmental problems to these poorer regions.","container-title":"Sustainability","DOI":"10.3390/su13095302","ISSN":"2071-1050","issue":"9","journalAbbreviation":"Sustainability","language":"en","page":"5302","source":"DOI.org (Crossref)","title":"Electronic Waste, an Environmental Problem Exported to Developing Countries: The GOOD, the BAD and the UGLY","title-short":"Electronic Waste, an Environmental Problem Exported to Developing Countries","volume":"13","author":[{"family":"Abalansa","given":"Samuel"},{"family":"El Mahrad","given":"Badr"},{"family":"Icely","given":"John"},{"family":"Newton","given":"Alice"}],"issued":{"date-parts":[["2021",5,10]]}}},{"id":141,"uris":["http://zotero.org/users/local/DRg0K6GL/items/ARADFSZR"],"itemData":{"id":141,"type":"article-journal","abstract":"Rare earth metals (REM) have applications in multitudinous fields such as the medicinal industry, nuclear technology, and agricultural implementations. Recently, this has caused considerable interest within the community due to its growing demand which leads scientists to explore effective, economical, and safer ways of extraction from primary and secondary sources. This review is of pivotal importance as it summarizes the requirements of REM worldwide, leaching of REM from ores, recycling of REM from scrap materials, end-lifeproducts, and industrial wastes. This represents an important topic to explore as it demonstrates existing REM production and effective recovery pathways, and highlights the critical challenges such as the harsh harmful leaching technologies used to recover REM from primary and secondary sources. A comprehensive classification of REM, hydrometallurgical extraction, bioleaching, separation techniques, and sustainable approaches to supporting a circular economy has been extensively discussed. This factual and comprehensive overview of past, present and future aspects of REM recovery technologies will be helpful to researchers in developing efficient leaching pathways for REM recovery.","container-title":"Minerals Engineering","DOI":"10.1016/j.mineng.2022.107632","ISSN":"08926875","journalAbbreviation":"Minerals Engineering","language":"en","page":"107632","source":"DOI.org (Crossref)","title":"A systematic review on leaching of rare earth metals from primary and secondary sources","volume":"184","author":[{"family":"Shahbaz","given":"Aiman"}],"issued":{"date-parts":[["2022",6]]}}},{"id":233,"uris":["http://zotero.org/users/local/DRg0K6GL/items/CQ7MURUB"],"itemData":{"id":233,"type":"article-journal","abstract":"China’s wide-ranging circular economy (CE) efforts have been studied multiple times from a range of perspectives. Synthesizing the relevant literature, this paper provides a critical reflection on the transition to a CE in China. Key factors for China’s success in shifting towards a CE are seen in multi-level indicators and upscaling niches. This paper makes a novel contribution on limitations to progress, based on emerging evidence on CE projects that fail to sustain. Enriched by experts feedback, this paper critically addresses future challenges to a deep transition resulting from implementation gaps between early majorities and mass markets and coordination challenges arising through regional and sectoral differences. In light of China’s commitments to climate neutrality by 2060, such challenges are considered serious. Based on feasible policy learning, the paper however proposes synergies between the CE and decarbonisation driven by efficiency improvements, comprehensive core indicators, upscaling and urban policies as trigger for deeper transformations. Finally the paper undertakes broader reflections and an outlook on evidence-orientated policy learning for a CE and decarbonisation in China.","container-title":"Resources, Conservation and Recycling","DOI":"10.1016/j.resconrec.2022.106350","ISSN":"09213449","journalAbbreviation":"Resources, Conservation and Recycling","language":"en","page":"106350","source":"DOI.org (Crossref)","title":"The circular economy in China: Achievements, challenges and potential implications for decarbonisation","title-short":"The circular economy in China","volume":"183","author":[{"family":"Bleischwitz","given":"Raimund"},{"family":"Yang","given":"Miying"},{"family":"Huang","given":"Beijia"},{"family":"Xu","given":"Xiaozhen"},{"family":"Zhou","given":"Jie"},{"family":"McDowall","given":"Will"},{"family":"Andrews-Speed","given":"Philip"},{"family":"Liu","given":"Zhe"},{"family":"Yong","given":"Geng"}],"issued":{"date-parts":[["2022",8]]}}},{"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1,"uris":["http://zotero.org/users/local/DRg0K6GL/items/9CW6BLP5"],"itemData":{"id":301,"type":"paper-conference","abstract":"This paper presents a procedure for the repurpose of batteries that have reached the end of their first life in consumer electronic devices and are considered electronic waste. Through extraction, inspection, testing, classification, and clustering process, it was found that 18650-type lithium-ion cells can be recovered and prepared for second-life battery (SLB) applications. The currently low rate of reuse of this type of energy storage element represents an opportunity to develop circular economy scenarios. However, challenges such as the quantity of discarded batteries or cells, the heterogeneity in their electrical characteristics, and variability in performance indicators (such as State of Health, SOH) pose technical issues that can be addressed through engineering solutions. Within this context, a total of 93 18650 cells from an initial batch of 163 cells were studied. A testing procedure was developed that involved the collection of experimental data (charge and discharge tests), the construction of a dataset, the application of clustering techniques, evaluation of key performance metrics, and validation through a practical case. By applying clustering using the K-means algorithm, along with the Elbow Method and the Silhouette Index, it was determined that the optimal number of clusters for the dataset under study is K = 6, with a silhouette score of 0.49. These results demonstrate that engineering-based approaches can contribute meaningfully to the goals of energy transition and sustainability.","container-title":"2025 IEEE Technology and Engineering Management Society (TEMSCON LATAM)","DOI":"10.1109/TEMSCONLATAM65810.2025.11238721","event-title":"2025 IEEE Technology and Engineering Management Society (TEMSCON LATAM)","ISBN":"979-8-3315-2567-5","language":"en","license":"https://doi.org/10.15223/policy-029","page":"1-6","publisher":"IEEE","publisher-place":"Cartagena, Colombia","source":"DOI.org (Crossref)","title":"From E-Waste to Second Life Batteries: Unsupervised Grouping of Reused 18650 Cells Using K-Means and Silhouette Analysis","title-short":"From E-Waste to Second Life Batteries","URL":"https://ieeexplore.ieee.org/document/11238721/","author":[{"family":"Olivero-Ortiz","given":"Víctor"},{"family":"Polo","given":"Jean Carlos Mendoza"},{"family":"Oliveros","given":"Ingrid"},{"family":"Robles-Algarín","given":"Carlos"}],"accessed":{"date-parts":[["2026",4,2]]},"issued":{"date-parts":[["2025",6,18]]}}},{"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8], [14], [35], [39], [46], [48], [66], [70], [72], [73], [75], [79], [81], [89], [89], [93], [96], [97], [112], [123]</w:t>
            </w:r>
            <w:r w:rsidRPr="005107B2">
              <w:rPr>
                <w:sz w:val="22"/>
                <w:szCs w:val="22"/>
              </w:rPr>
              <w:fldChar w:fldCharType="end"/>
            </w:r>
          </w:p>
        </w:tc>
      </w:tr>
      <w:tr w:rsidR="00772178" w:rsidRPr="005107B2" w14:paraId="0816DDF8" w14:textId="77777777" w:rsidTr="00A0502D">
        <w:tc>
          <w:tcPr>
            <w:tcW w:w="1555" w:type="dxa"/>
          </w:tcPr>
          <w:p w14:paraId="386550FC" w14:textId="77777777" w:rsidR="00772178" w:rsidRPr="005107B2" w:rsidRDefault="00772178" w:rsidP="00102B4F">
            <w:pPr>
              <w:rPr>
                <w:sz w:val="22"/>
                <w:szCs w:val="22"/>
                <w:lang w:val="en-GB"/>
              </w:rPr>
            </w:pPr>
            <w:bookmarkStart w:id="11" w:name="_Hlk226976685"/>
            <w:bookmarkEnd w:id="10"/>
            <w:r w:rsidRPr="005107B2">
              <w:rPr>
                <w:sz w:val="22"/>
                <w:szCs w:val="22"/>
                <w:lang w:val="en-GB"/>
              </w:rPr>
              <w:t xml:space="preserve">Reduced material costs </w:t>
            </w:r>
          </w:p>
        </w:tc>
        <w:tc>
          <w:tcPr>
            <w:tcW w:w="4110" w:type="dxa"/>
          </w:tcPr>
          <w:p w14:paraId="21E0926A" w14:textId="77777777" w:rsidR="00772178" w:rsidRPr="005107B2" w:rsidRDefault="00772178" w:rsidP="00102B4F">
            <w:pPr>
              <w:rPr>
                <w:sz w:val="22"/>
                <w:szCs w:val="22"/>
                <w:lang w:val="en-GB"/>
              </w:rPr>
            </w:pPr>
            <w:r w:rsidRPr="005107B2">
              <w:rPr>
                <w:color w:val="000000"/>
                <w:sz w:val="22"/>
                <w:szCs w:val="22"/>
                <w:lang w:val="en-GB"/>
              </w:rPr>
              <w:t>Incorporating recycled or closed-loop materials lowers raw material procurement expenses, offering producers a cost advantage while mitigating price volatility and supply risks associated with virgin resource markets.</w:t>
            </w:r>
          </w:p>
        </w:tc>
        <w:tc>
          <w:tcPr>
            <w:tcW w:w="3544" w:type="dxa"/>
          </w:tcPr>
          <w:p w14:paraId="3F5DAF32" w14:textId="238234DC"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LDNEg948","properties":{"formattedCitation":"[3], [19], [35], [39], [46], [47], [56], [74], [76], [101]","plainCitation":"[3], [19], [35], [39], [46], [47], [56], [74], [76], [101]","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70,"uris":["http://zotero.org/users/local/DRg0K6GL/items/YJZWWVI9"],"itemData":{"id":170,"type":"article-journal","abstract":"This paper describes the challenges faced, and opportunities identiﬁed, by a multidisciplinary team of researchers developing a novel closed loop system to recover valuable metals and reduce e-waste, focusing on mobile phones as a case study. This multidisciplinary approach is contrasted with current top-down approaches to making the transition to the circular economy (CE). The aim of the research presented here is to develop a product service system (PSS) that facilitates the recovery of valuable functional components and metals from mobile phone circuit boards. To create a holistic solution and limit unintended consequences, in addition to technological solutions, this paper considers appropriate component lifetimes; the (often ignored) role of the citizen in the circular economy; customer interaction with the PSS; environmental life cycle assessment; and social impacts of the proposed PSS. Development of enabling technologies and materials to facilitate recovery of components and metals and to provide an emotionally durable external enclosure is described. This research also highlights the importance of understanding value in the CE from a multifaceted and interdisciplinary perspective.","container-title":"Journal of Industrial Ecology","DOI":"10.1111/jiec.12645","ISSN":"1088-1980, 1530-9290","issue":"1","journalAbbreviation":"J of Industrial Ecology","language":"en","license":"http://creativecommons.org/licenses/by/4.0/","page":"169-181","source":"DOI.org (Crossref)","title":"Closing the Loop on E‐waste: A Multidisciplinary Perspective","title-short":"Closing the Loop on E‐waste","volume":"23","author":[{"family":"Bridgens","given":"Ben"},{"family":"Hobson","given":"Kersty"},{"family":"Lilley","given":"Debra"},{"family":"Lee","given":"Jacquetta"},{"family":"Scott","given":"Janet L."},{"family":"Wilson","given":"Garrath T."}],"issued":{"date-parts":[["2019",2]]}}},{"id":168,"uris":["http://zotero.org/users/local/DRg0K6GL/items/HHDNU673"],"itemData":{"id":168,"type":"article-journal","abstract":"Slowing and closing product and related material loops in a circular economy (CE) requires circular service operations such as take-back, repair, and recycling. However, it remains open whether these are coordinated by OEMs, retailers, or third-party loop operators (e.g., refurbishers). Literature rooted in the classic make-or-buy concept proposes four generic coordination mechanisms and related value creation architectures: vertical integration, network, outsourcing, or doing nothing (laissez-faire). For each of these existing architectures, we conducted an embedded case study in the domain of smartphones with the aim to better understand how central coordinators align with actors in the value chain to offer voluntary circular service operations. Based on the above coordination mechanisms, our central contribution is the development of a typology of circular value creation architectures (CVCAs) and its elaboration regarding circular coordination, loop configuration, and ambition levels. We find that firms following slowing strategies (i.e., repair, reuse, and remanufacturing) pursue higher degrees of vertical integration than those following closing strategies (i.e., recycling) because of the specificity of the assets involved and their greater strategic relevance. The typology also shows that higher degrees of vertical integration enable higher degrees of loop closure (i.e., from open to closed loops) and better feedbacks into product design. Furthermore, we differentiate the understanding on third-party actors by distinguishing between independent and autonomous loop operators. Overall, we strengthen the actor perspective in product circularity literature by clarifying the actor set, their interrelationships, and how they form value creation architectures.","container-title":"Journal of Industrial Ecology","DOI":"10.1111/jiec.13016","ISSN":"1088-1980, 1530-9290","issue":"6","journalAbbreviation":"J of Industrial Ecology","language":"en","page":"1250-1273","source":"DOI.org (Crossref)","title":"Circular value creation architectures: Make, ally, buy, or laissez‐faire","title-short":"Circular value creation architectures","volume":"24","author":[{"family":"Hansen","given":"Erik G."},{"family":"Revellio","given":"Ferdinand"}],"issued":{"date-parts":[["2020",12]]}}},{"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64,"uris":["http://zotero.org/users/local/DRg0K6GL/items/MYK7HACV"],"itemData":{"id":164,"type":"article-journal","abstract":"The paper investigates the potential of circular economy of authorized e-waste collectors, dismantlers, and recyclers of Maharashtra. The study determines the drivers and barriers associated with e-waste collection in the region. Furthermore, it explores the handling techniques including dismantling, recycling, and scrap disposal. This is done through a case study of a recycling company based in Mumbai, Maharashtra. A questionnaire-based survey is used to study e-waste processing units. The qualitative analysis of the questionnaire shows that lack of awareness of environmental impact is the greatest constraint in the collection of e-waste and data security is the most crucial driver for enhancing the collection of e-waste. The case study reveals that the quantity and type of e-waste are more important than the distance between the processing unit and the collection point. It discloses that the primary factor for building trust between e-waste collectors and waste holders is data security.","container-title":"Environmental Science and Pollution Research","DOI":"10.1007/s11356-020-08320-3","ISSN":"0944-1344, 1614-7499","issue":"17","journalAbbreviation":"Environ Sci Pollut Res","language":"en","page":"22081-22099","source":"DOI.org (Crossref)","title":"Circular economy potential of e-waste collectors, dismantlers, and recyclers of Maharashtra: a case study","title-short":"Circular economy potential of e-waste collectors, dismantlers, and recyclers of Maharashtra","volume":"27","author":[{"family":"Singh","given":"Anju"},{"family":"Panchal","given":"Rohit"},{"family":"Naik","given":"Mayuri"}],"issued":{"date-parts":[["2020",6]]}}},{"id":134,"uris":["http://zotero.org/users/local/DRg0K6GL/items/NFU4JDQ8"],"itemData":{"id":134,"type":"article-journal","abstract":"The notion of a circular economy (CE) has recently gained significant attention, both in research and practice, due to increasing sustainability concerns and legislative requirements. Despite extensive research having been undertaken in this area, there is a paucity of research in developing decision-making models, which may consider life-cycle span of product returns while selecting an appropriate reprocessing option for value reclamation in CE. In this research, we have contributed to the CE literature in three ways. Firstly, we have developed a comprehensive decision-making model that makes a trade-off between different recovery alternatives while considering a wide range of significant criteria to determine the most optimal recovery option. Secondly, we propose a twophase mathematical model combining the Interval 2-Tuple Linguistic (ITL) model and the Technique for Order of Preference by Similarity to Ideal Solution (TOPSIS) to overcome issues related to uncertainty and incomplete information in decision-making. Thirdly, it is one of the first studies to investigate and compare the implementation of product recovery in CE for short life cycle (SLC) vs. long life cycle (LLC) electronic returns. We validate the industrial applicability of the proposed model using real-world data collected from the Indian electronics industry. Our results provide managerial insights, including a focus on repair strategy for SLC returns and on remanufacturing strategy for LLC returns for efficient and effective product recovery in CE.","container-title":"International Journal of Production Economics","DOI":"10.1016/j.ijpe.2022.108505","ISSN":"09255273","journalAbbreviation":"International Journal of Production Economics","language":"en","page":"108505","source":"DOI.org (Crossref)","title":"A model for managing returns in a circular economy context: A case study from the Indian electronics industry","title-short":"A model for managing returns in a circular economy context","volume":"249","author":[{"family":"Choudhary","given":"Divya"},{"family":"Qaiser","given":"Fahham Hasan"},{"family":"Choudhary","given":"Alok"},{"family":"Fernandes","given":"Kiran"}],"issued":{"date-parts":[["2022",7]]}}},{"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89,"uris":["http://zotero.org/users/local/DRg0K6GL/items/R8D5I9HJ"],"itemData":{"id":289,"type":"article-journal","abstract":"The global energy transition is crucial for sustainable development, with power electronics (PE) playing a key role in this process. The design, manufacture, and life-cycle management of PE must be addressed with regard to circularity and environmental sustainability criteria. This study is novel in its comprehensive approach to integrating circularity and environmental sustainability principles into PE. The aim of this article is to define challenges and opportunities in the application of circularity and environmental sustainability principles in PE. A structured matrix of 61 criteria was developed based on relevant scientific literature and European regulation standards. The applicability of these criteria to PE design and life-cycle management was evaluated through individual interviews with industry and academic stakeholders. Key contributions include the identification of five major challenges and opportunities derived from both literature and stakeholders’ perspectives. The results indicate that the PE industry primarily applies circularity and environmental sustainability criteria during the product-use stage. Likewise, 88 % of stakeholders interviewed do not consider end-of-life criteria suitable, highlighting a critical gap. The lack of holistic vision on PE life-cycle stages prevents stakeholders from fully appreciating how design decisions in one stage affect others. New partnerships, clear standards, and circular design approaches offer ways to address these gaps. Future work could involve quantitative analyses that explore how the proposed criteria could support decision-making for an improved circularity. Such efforts would help bridge the gap between academic research and industrial practices, thereby enhancing circularity and environmental sustainability in PE.","container-title":"Results in Engineering","DOI":"10.1016/j.rineng.2025.105199","ISSN":"25901230","journalAbbreviation":"Results in Engineering","language":"en","page":"105199","source":"DOI.org (Crossref)","title":"Circular electronics: exploring the applicability of circularity and environmental sustainability criteria in power electronics","title-short":"Circular electronics","volume":"26","author":[{"family":"Ruiz De Azua Lahidalga","given":"Irati"},{"family":"Mendiburu-Valor","given":"Eider"},{"family":"Justel","given":"Daniel"},{"family":"Mendoza","given":"Joan Manuel F."}],"issued":{"date-parts":[["2025",6]]}}}],"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3], [19], [35], [39], [46], [47], [56], [74], [76], [101]</w:t>
            </w:r>
            <w:r w:rsidRPr="005107B2">
              <w:rPr>
                <w:sz w:val="22"/>
                <w:szCs w:val="22"/>
              </w:rPr>
              <w:fldChar w:fldCharType="end"/>
            </w:r>
          </w:p>
        </w:tc>
      </w:tr>
      <w:tr w:rsidR="00772178" w:rsidRPr="005107B2" w14:paraId="6AE80F2E" w14:textId="77777777" w:rsidTr="00A0502D">
        <w:tc>
          <w:tcPr>
            <w:tcW w:w="1555" w:type="dxa"/>
          </w:tcPr>
          <w:p w14:paraId="704E2D89" w14:textId="77777777" w:rsidR="00772178" w:rsidRPr="005107B2" w:rsidRDefault="00772178" w:rsidP="00102B4F">
            <w:pPr>
              <w:rPr>
                <w:sz w:val="22"/>
                <w:szCs w:val="22"/>
                <w:lang w:val="en-GB"/>
              </w:rPr>
            </w:pPr>
            <w:r w:rsidRPr="005107B2">
              <w:rPr>
                <w:sz w:val="22"/>
                <w:szCs w:val="22"/>
                <w:lang w:val="en-GB"/>
              </w:rPr>
              <w:t xml:space="preserve">Reduced compliance costs </w:t>
            </w:r>
          </w:p>
        </w:tc>
        <w:tc>
          <w:tcPr>
            <w:tcW w:w="4110" w:type="dxa"/>
          </w:tcPr>
          <w:p w14:paraId="0235D4B0" w14:textId="77777777" w:rsidR="00772178" w:rsidRPr="005107B2" w:rsidRDefault="00772178" w:rsidP="00102B4F">
            <w:pPr>
              <w:rPr>
                <w:sz w:val="22"/>
                <w:szCs w:val="22"/>
                <w:lang w:val="en-GB"/>
              </w:rPr>
            </w:pPr>
            <w:r w:rsidRPr="005107B2">
              <w:rPr>
                <w:color w:val="000000"/>
                <w:sz w:val="22"/>
                <w:szCs w:val="22"/>
                <w:lang w:val="en-GB"/>
              </w:rPr>
              <w:t>Integrating circular economy practices into production and value chains lowers regulatory risks by reducing emissions, product footprints, and waste, thereby minimising exposure to penalties and compliance-related costs under environmental and product regulations</w:t>
            </w:r>
          </w:p>
        </w:tc>
        <w:tc>
          <w:tcPr>
            <w:tcW w:w="3544" w:type="dxa"/>
          </w:tcPr>
          <w:p w14:paraId="662D1769" w14:textId="13311E17"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THQ2OCH6","properties":{"formattedCitation":"[3], [11], [30], [37], [50], [53], [62], [66], [68], [72], [98], [124]","plainCitation":"[3], [11], [30], [37], [50], [53], [62], [66], [68], [72], [98], [124]","noteIndex":0},"citationItems":[{"id":157,"uris":["http://zotero.org/users/local/DRg0K6GL/items/NBRHTNWM"],"itemData":{"id":157,"type":"article-journal","abstract":"The circular economy presents a practical solution to the earth’s resource limitations. To succeed, it is imperative for consumers to engage in circular economy practices. Are consumers buying in to these practices, however? This study examines consumer acceptance of three CE practices in East and Southeast Asia: using shared platforms, buying recycled goods, and purchasing remanufactured products. Focusing on electronic gadgets, the exploratory study of 584 Asian consumers yielded four findings: (1) Asia generates a large amount of e-waste, but the level of awareness of CE facilities and programs is limited; (2) although consumers are willing to try sharing platforms, they are concerned about being exploited or cheated; (3) consumer acceptance of recycled and remanufactured products in Asia is low because of their concern of reliability and quality; and (4) consumers are still willing to buy these products in the future because of their environmental- and costconsciousness. We recommend that policy makers and companies work on various ways to promote circular economy practices, such as targeting certain demographic groups, managing consumers' trust, allaying their concerns, improving offerings, and appealing to innovationminded consumers.","container-title":"Journal of Cleaner Production","DOI":"10.1016/j.jclepro.2019.119097","ISSN":"09596526","journalAbbreviation":"Journal of Cleaner Production","language":"en","page":"119097","source":"DOI.org (Crossref)","title":"Circular economy and consumer acceptance: An exploratory study in East and Southeast Asia","title-short":"Circular economy and consumer acceptance","volume":"247","author":[{"family":"Kuah","given":"Adrian T.H."},{"family":"Wang","given":"Pengji"}],"issued":{"date-parts":[["2020",2]]}}},{"id":188,"uris":["http://zotero.org/users/local/DRg0K6GL/items/6HU5HUWM"],"itemData":{"id":188,"type":"article-journal","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container-title":"Resources, Conservation and Recycling","DOI":"10.1016/j.resconrec.2017.07.031","ISSN":"09213449","journalAbbreviation":"Resources, Conservation and Recycling","language":"en","page":"296-312","source":"DOI.org (Crossref)","title":"Electronic waste as a secondary source of critical metals: Management and recovery technologies","title-short":"Electronic waste as a secondary source of critical metals","volume":"135","author":[{"family":"Işıldar","given":"Arda"},{"family":"Rene","given":"Eldon R."},{"family":"Van Hullebusch","given":"Eric D."},{"family":"Lens","given":"Piet N.L."}],"issued":{"date-parts":[["2018",8]]}}},{"id":200,"uris":["http://zotero.org/users/local/DRg0K6GL/items/65G85KAL"],"itemData":{"id":200,"type":"article-journal","abstract":"The e-waste sector is characterised by a rapid growth at global level and therefore involves an area not yet sufficiently investigated in its risk management dimension. This research fills the gap of the absence of a holistic approach to risk identification and assessment in e-waste management, suggesting a new Risk Awareness Indicator (RAI). An integrated Multi-criteria decision analysis (MCDA)-Analytic Hierarchy Process (AHP) is proposed to calculate the new index. Weights and values will be proposed by twenty Big Four’s youngest consultants (generation-Z and millennials). For e-waste, cyber risks related to personal data are critical in the collection phase, environmental risks in the transport phase, and financial and economic risks in the processing phase. Recycling scenarios pose less overall risk than landfill alternatives. The results can help policy makers to meet the circular economy targets set at the European Union level by implementing administrative and regulatory simplifications to support recycling supply chains and make them more efficient and resilient after the pandemic disruption. This work focuses on e-waste and the opinion of screenagers consultants, however the methodology used to design the RAI index makes it easy to replicate the analysis to other social settings and other waste supply chains.","container-title":"Environmental Technology &amp; Innovation","DOI":"10.1016/j.eti.2021.101716","ISSN":"23521864","journalAbbreviation":"Environmental Technology &amp; Innovation","language":"en","page":"101716","source":"DOI.org (Crossref)","title":"Growing e-waste management risk awareness points towards new recycling scenarios: The view of the Big Four’s youngest consultants","title-short":"Growing e-waste management risk awareness points towards new recycling scenarios","volume":"23","author":[{"family":"Appolloni","given":"Andrea"},{"family":"D’Adamo","given":"Idiano"},{"family":"Gastaldi","given":"Massimo"},{"family":"Santibanez-Gonzalez","given":"Ernesto D.R."},{"family":"Settembre-Blundo","given":"Davide"}],"issued":{"date-parts":[["2021",8]]}}},{"id":237,"uris":["http://zotero.org/users/local/DRg0K6GL/items/9X8AP8IJ"],"itemData":{"id":237,"type":"article-journal","abstract":"Improving the product lifetime of consumer electronics can provide significant environmental benefits. However, there is a tendency among both professional users and consumers to change products, like computers and mobile phones regularly, and as a result their lifetimes become increasingly shorter. With the rise of the Circular Economy, new policies to promote longer product lifetimes have emerged in Europe. These include the regulation of minimum product lifetime through the Ecodesign Directive, the extension of consumer warranties, and the French criminalization of planned obsolescence. Public procurement is an instrument with a significant potential to incentivize longer lifetimes. This study examines the potential for extending the lifetime of computers through public procurement in a Swedish context. The methods employed are literature reviews and interviews with procurers in municipalities, computer remanufacturers, suppliers of computers, and national authorities. There is increasing interest in promoting longer lifetimes through procurement among procuring organizations. Some Swedish municipalities are already procuring remanufactured computers, mainly for economic reasons, and they generally have positive experiences. However, remanufactured computers may not work for all kinds of functions, which highlight the importance of identifying needs of different users. Some municipalities do not plan to purchase remanufactured computers, outlining several barriers. The public sector can also support Circular Economy objectives through supporting recycled materials in new computers. In addition to procurement practices, the public sector can support remanufacturing through selling used computers to remanufacturers.","container-title":"Procedia CIRP","DOI":"10.1016/j.procir.2018.03.316","ISSN":"22128271","journalAbbreviation":"Procedia CIRP","language":"en","page":"137-141","source":"DOI.org (Crossref)","title":"The use of public procurement to incentivize longer lifetime and remanufacturing of computers","volume":"73","author":[{"family":"Crafoord","given":"Katarina"},{"family":"Dalhammar","given":"Carl"},{"family":"Milios","given":"Leonidas"}],"issued":{"date-parts":[["2018"]]}}},{"id":131,"uris":["http://zotero.org/users/local/DRg0K6GL/items/LBQZJ4GK"],"itemData":{"id":131,"type":"article-journal","abstract":"We are facing the challenge of rapid growth in waste from electrical products (e-waste). In Europe, handling e-waste is regulated by the European Waste Electrical and Electronic Equipment (WEEE) directive, which is based on the extended producer responsibility (EPR) model as a regulatory tool forcing manufacturers and importers to take responsibility for their products throughout their lifecycles. However, the directive allows for great variations in implementations in each country, causing e-manufacturers and ewaste handling operators to face challenges in their transition to more sustainable operations. To identify the challenges involved, this study investigates the effect of the WEEE directive from a manufacturer’s perspective. A case study of an e-manufacturer operating subsidiaries in several European countries and the associated producer responsibility organizations (PROs) is presented. The case study includes interviews from 17 stakeholders in 12 organizations in eight European countries. Key findings are as follows. First, the WEEE data reported are not harmonized. Second, the calculations of the environmental fee differ across countries. Third, following up on different national WEEE obligations sometimes leads to over-reporting to avoid negative effects on environmental corporate social responsibility, brand reputation, and profitability. Fourth, outsourcing end-of-life (EoL) treatment responsibility to PROs is seen as positive by the manufacturer but results in a decoupling of the EPR and the operational EoL treatment, which may reduce efforts to transfer to a higher circularity level of its EEE products. Fifth, WEEE is considered a way for e-manufacturers to handle waste not to adopt a circular focus. This paper contributes to both practitioners and researchers within reverse logistics and sustainability by adding knowledge from real-life context of how EPR is implemented in WEEE.","container-title":"Environmental Science and Pollution Research","DOI":"10.1007/s11356-021-13206-z","ISSN":"0944-1344, 1614-7499","issue":"14","journalAbbreviation":"Environ Sci Pollut Res","language":"en","page":"19920-19939","source":"DOI.org (Crossref)","title":"A comparative study of national variations of the European WEEE directive: manufacturer’s view","title-short":"A comparative study of national variations of the European WEEE directive","volume":"29","author":[{"family":"Andersen","given":"Terje"}],"issued":{"date-parts":[["2022",3]]}}},{"id":159,"uris":["http://zotero.org/users/local/DRg0K6GL/items/G65YED3L"],"itemData":{"id":159,"type":"article-journal","abstract":"E-waste is considered to be one of the fastest growing solid waste streams in the world. India, the second most populous country in the world, generated more than 3.23 million tonnes of e-waste in 2019 and thus, has become the world’s third largest e-waste generating country. However, the documented formal e-waste recycling percentage in India is very low (less than 10%). The existing formal recyclers in India process approximately onethird of the total e-waste generated in the country, though they face e-waste supply chain constraints due to informal e-waste collectors. A significant e-waste fraction is handled by the informal e-waste collectors and value recovery operations. Approximately 1% of the country’s population is expected to be currently engaged in informal waste management and value recovery activities and thus, the investigation of the informal e-waste sector in India is of paramount importance. Artisanal value recovery methods pose severe threats to human health and the environment due to toxic and hazardous chemicals in e-waste and their subsequent mobilisation. These drawbacks thus imply that improvements are required in both formal and informal e-waste collection and value recovery operations to establish a more sustainable e-waste industry in the country. Therefore, the aim of this study was to investigate the operational characteristics of both the sectors, including extended producer responsibility (EPR) schemes in India. A modified EPR model pertaining to e-waste was proposed to integrate the informal e-waste collectors to the existing formal industry. The results in this work could be useful to establish a sustainable e-waste industry in India.","container-title":"Minerals Engineering","DOI":"10.1016/j.mineng.2022.107661","ISSN":"08926875","journalAbbreviation":"Minerals Engineering","language":"en","page":"107661","source":"DOI.org (Crossref)","title":"Circular economy and household e-waste management in India: Integration of formal and informal sectors","title-short":"Circular economy and household e-waste management in India","volume":"184","author":[{"family":"Sengupta","given":"Diyasha"},{"family":"Ilankoon","given":"I.M.S.K."},{"family":"Dean Kang","given":"Kai"},{"family":"Nan Chong","given":"Meng"}],"issued":{"date-parts":[["2022",6]]}}},{"id":211,"uris":["http://zotero.org/users/local/DRg0K6GL/items/C5FJN9X2"],"itemData":{"id":211,"type":"article-journal","abstract":"This article develops an analytical framework for modelling the complex interactions between circular economy business model activities and the features of diverse institutional operating environments. Developed framework combines business model conceptualization with institutional theorization to understand how institutions inﬂuence on business conduct. Business model concept is used to describe organizational activities and managerial cognition in a structured manner and institutional theory is used to identify features that may facilitate or hamper particular activities in a particular operational environment. Countries' institutional environments related to the advancement of circular economy diﬀer from each other and therefore comparison between the situations provides an interesting context to study the dynamics between companies' business models and the institutional features. We apply our analytical framework to a case study of two recycling companies operating in Finland and Chile to explore links between the ﬁrm-level activities and developments outside the ﬁrm. The results highlight the interdependent nature of the relationship between the business models and context-speciﬁc institutions, the logics between positive and negative value materials, and the diﬀerences between countries in the promotion of circular economy.","container-title":"Ecological Economics","DOI":"10.1016/j.ecolecon.2018.08.018","ISSN":"09218009","journalAbbreviation":"Ecological Economics","language":"en","page":"373-382","source":"DOI.org (Crossref)","title":"Modelling the Interplay Between Institutions and Circular Economy Business Models: A Case Study of Battery Recycling in Finland and Chile","title-short":"Modelling the Interplay Between Institutions and Circular Economy Business Models","volume":"154","author":[{"family":"Levänen","given":"Jarkko"},{"family":"Lyytinen","given":"Tatu"},{"family":"Gatica","given":"Sebastian"}],"issued":{"date-parts":[["2018",12]]}}},{"id":194,"uris":["http://zotero.org/users/local/DRg0K6GL/items/ARWB46CT"],"itemData":{"id":194,"type":"article-journal","abstract":"Lack of verified knowledge makes it difficult to determine whether and how emerging and disruptive Industry 4.0 (I4.0) technologies enable social sustainability. The circular economy (CE) might represent an effective approach to integrate I4.0 technologies into practices and business to improve sustainability. This paper explores how I4.0 technologies might contribute to achieve the United Nations’ sustainable development goals (SDGs) through a CE approach. This paper introduces a framework to evaluate I4.0 technology relationships with SDGs and CE. A predictive method is introduced to evaluate I4.0 technologies by integrating DEMATEL and a linear model. The proposed method is used to evaluate the relationship between I4.0 technologies, SDGs, and CE using secondary data from the electronics industry. This study identifies CE practices as a critical link connecting I4.0 technologies and SDGs. The study further builds on the research foundation linking I4.0, sustainability, and CE domains. It will also benefit practitioners formulating sustainability strategies for I4.0 adoption.","container-title":"Industrial Marketing Management","DOI":"10.1016/j.indmarman.2021.12.004","ISSN":"00198501","journalAbbreviation":"Industrial Marketing Management","language":"en","page":"176-190","source":"DOI.org (Crossref)","title":"Exploring the impact of Industry 4.0 technologies on social sustainability through a circular economy approach","volume":"101","author":[{"family":"Bai","given":"Chunguang"},{"family":"Orzes","given":"Guido"},{"family":"Sarkis","given":"Joseph"}],"issued":{"date-parts":[["2022",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3], [11], [30], [37], [50], [53], [62], [66], [68], [72], [98], [124]</w:t>
            </w:r>
            <w:r w:rsidRPr="005107B2">
              <w:rPr>
                <w:sz w:val="22"/>
                <w:szCs w:val="22"/>
              </w:rPr>
              <w:fldChar w:fldCharType="end"/>
            </w:r>
          </w:p>
        </w:tc>
      </w:tr>
      <w:tr w:rsidR="00772178" w:rsidRPr="005107B2" w14:paraId="5ADCA863" w14:textId="77777777" w:rsidTr="00A0502D">
        <w:tc>
          <w:tcPr>
            <w:tcW w:w="1555" w:type="dxa"/>
          </w:tcPr>
          <w:p w14:paraId="639B481A" w14:textId="77777777" w:rsidR="00772178" w:rsidRPr="005107B2" w:rsidRDefault="00772178" w:rsidP="00102B4F">
            <w:pPr>
              <w:rPr>
                <w:sz w:val="22"/>
                <w:szCs w:val="22"/>
                <w:lang w:val="en-GB"/>
              </w:rPr>
            </w:pPr>
            <w:r w:rsidRPr="005107B2">
              <w:rPr>
                <w:sz w:val="22"/>
                <w:szCs w:val="22"/>
                <w:lang w:val="en-GB"/>
              </w:rPr>
              <w:t>New Market Opportunities</w:t>
            </w:r>
          </w:p>
        </w:tc>
        <w:tc>
          <w:tcPr>
            <w:tcW w:w="4110" w:type="dxa"/>
          </w:tcPr>
          <w:p w14:paraId="5729F8F7" w14:textId="77777777" w:rsidR="00772178" w:rsidRPr="005107B2" w:rsidRDefault="00772178" w:rsidP="00102B4F">
            <w:pPr>
              <w:rPr>
                <w:sz w:val="22"/>
                <w:szCs w:val="22"/>
                <w:lang w:val="en-GB"/>
              </w:rPr>
            </w:pPr>
            <w:r w:rsidRPr="005107B2">
              <w:rPr>
                <w:color w:val="000000"/>
                <w:sz w:val="22"/>
                <w:szCs w:val="22"/>
                <w:lang w:val="en-GB"/>
              </w:rPr>
              <w:t>Circular business models—such as product-as-a-service, take-back schemes, and certified refurbished sales—enable producers to access new customer segments and revenue streams while extending product lifecycles and market presence.</w:t>
            </w:r>
          </w:p>
        </w:tc>
        <w:tc>
          <w:tcPr>
            <w:tcW w:w="3544" w:type="dxa"/>
          </w:tcPr>
          <w:p w14:paraId="00410EAD" w14:textId="2E68258A"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95u3cytN","properties":{"formattedCitation":"[11], [17], [29], [46], [56], [58], [65], [79], [86], [95], [106]","plainCitation":"[11], [17], [29], [46], [56], [58], [65], [79], [86], [95], [106]","noteIndex":0},"citationItems":[{"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217,"uris":["http://zotero.org/users/local/DRg0K6GL/items/WAZE87Y3"],"itemData":{"id":217,"type":"article-journal","abstract":"In this paper, we are interested in modelling and solving a flow and resource planning problem related to the trade-in, treatment and resale of pre-owned consumer electronic products. This problem is motivated and inspired by the flows and the processes of the company Recommerce Group, which mainly handles traded-in used smartphones in Europe, but also used tablets, smartwatches, game consoles, laptops, etc. Collected products must be directed to refurbishment centres. After having been recorded, cleaned, tested and reset, they may be refurbished, or remanufactured by a subcontractor. They may also remain in their initial state. Finally, they are sold on diversified channels. This problem can be generalised to other refurbishment and remanufacturing activities of used consumer electronic products. We first formulate the problem as a mixed-integer linear program and show its NP-hardness. In order to solve large size real-life instances, mixed-integer programming based heuristic approaches are proposed. Extensive computational experiments on realistic instances are conducted to show the advantages and the limits of the proposed approaches. Several managerial insights are investigated and analysed.","container-title":"International Journal of Production Research","DOI":"10.1080/00207543.2023.2218942","ISSN":"0020-7543, 1366-588X","issue":"7","journalAbbreviation":"International Journal of Production Research","language":"en","page":"2499-2521","source":"DOI.org (Crossref)","title":"Refurbishment and remanufacturing planning model for pre-owned consumer electronics","volume":"62","author":[{"family":"Schepler","given":"Xavier"},{"family":"Absi","given":"Nabil"},{"family":"Jeanjean","given":"Antoine"}],"issued":{"date-parts":[["2024",4,2]]}}},{"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6,"uris":["http://zotero.org/users/local/DRg0K6GL/items/CW4HV4TE"],"itemData":{"id":286,"type":"article-journal","abstract":"This paper highlights the importance of business models with a Circular Economy (CE) approach to change the harmful dynamics underlying the value chain of the Electrical and Electronics sector and to reduce waste. The objective is to identify measures, particularly financial and fiscal ones, which are suitable to design and disseminate Circular Business Models (CBMs) in Mexico. The policy package methodology has been used, whose procedure includes a literature review and a sectoral and environmental regulation diagnosis, as well as a plan of measures along with comparisons in order for there to be a comprehensive package. A conclusion drawn is that the systemic alignment of CE in Mexican environmental regulation is a necessary step to redirect sustainable production and consumption patterns. It is possible to implement CBMs with an adequate interface and synergies between government and business sector strategies at the different stages of the Electrical and Electronic Equipment (EEE) value chain. In particular, tax and financial measures influence agents' investment and savings behavior and their cost and expenditure provisions and can thus guide circularity patterns.","container-title":"Revista Galega de Economía","DOI":"10.15304/rge.33.2.9455","ISSN":"2255-5951, 1132-2799","journalAbbreviation":"RGE","language":"es","license":"http://www.usc.es/revistas/index.php/rge/about/submissions#copyrightNotice","page":"1-23","source":"DOI.org (Crossref)","title":"Modelos de negocio circulares para el Sector Eléctrico y Electrónico y RAEE. Medidas para su difusión e implementación en México","author":[{"family":"López Pérez","given":"Sugey De Jesús"}],"issued":{"date-parts":[["2024",4,16]]}}},{"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id":288,"uris":["http://zotero.org/users/local/DRg0K6GL/items/QN9528NC"],"itemData":{"id":288,"type":"article-journal","abstract":"Extended producer responsibility (EPR) is commonly implemented as a strategy in waste management. The core of the concept itself is a waste reverse logistics (WRL), which dictates how the collection, inspection and processing of end-of-life products are performed. Existing studies of EPR mainly focused on single products instead of using broader perspective on national level. Its contribution towards circular economy through slowing and closing the loops also has not been widely discussed. This study examined the system architecture of the policy instruments used in the EPR and the similarities of the WRL networks across different products. A case study was used to investigate six products: portable batteries and accumulators, paper, packaging, vehicles, electrical and electronic equipment (EEE) and tyres. The study generated a WRL framework. It is also observed that closing the loop through recycling is the primary circular strategy and is found in all products, whereas closing and slowing the loop strategy through reuse/repair, remanufacture and repurposing is found in packaging, tyres, vehicles and EEE. This study shows that EPR can close the material loop, although improvement in design for the environment is necessary. It creates challenges and opportunities for the government, producer responsibility organization and producers to improve existing conditions by implementing new initiatives such as design for the environment indicators, standardization, tax and subsidy systems and tariffs for disposal fees.","container-title":"Waste Management &amp; Research: The Journal for a Sustainable Circular Economy","DOI":"10.1177/0734242X231168801","ISSN":"0734-242X, 1096-3669","issue":"1","journalAbbreviation":"Waste Manag Res","language":"en","page":"59-73","source":"DOI.org (Crossref)","title":"Circular economy through waste reverse logistics under extended producer responsibility in Finland","volume":"42","author":[{"family":"Mayanti","given":"Bening"},{"family":"Helo","given":"Petri"}],"issued":{"date-parts":[["2024",1]]}}},{"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11], [17], [29], [46], [56], [58], [65], [79], [86], [95], [106]</w:t>
            </w:r>
            <w:r w:rsidRPr="005107B2">
              <w:rPr>
                <w:sz w:val="22"/>
                <w:szCs w:val="22"/>
              </w:rPr>
              <w:fldChar w:fldCharType="end"/>
            </w:r>
          </w:p>
        </w:tc>
      </w:tr>
      <w:tr w:rsidR="00772178" w:rsidRPr="005107B2" w14:paraId="3BB37DD6" w14:textId="77777777" w:rsidTr="00A0502D">
        <w:tc>
          <w:tcPr>
            <w:tcW w:w="1555" w:type="dxa"/>
          </w:tcPr>
          <w:p w14:paraId="5E34B7E1" w14:textId="77777777" w:rsidR="00772178" w:rsidRPr="005107B2" w:rsidRDefault="00772178" w:rsidP="00102B4F">
            <w:pPr>
              <w:rPr>
                <w:sz w:val="22"/>
                <w:szCs w:val="22"/>
                <w:lang w:val="en-GB"/>
              </w:rPr>
            </w:pPr>
            <w:r w:rsidRPr="005107B2">
              <w:rPr>
                <w:sz w:val="22"/>
                <w:szCs w:val="22"/>
                <w:lang w:val="en-GB"/>
              </w:rPr>
              <w:t>Policy</w:t>
            </w:r>
          </w:p>
        </w:tc>
        <w:tc>
          <w:tcPr>
            <w:tcW w:w="4110" w:type="dxa"/>
          </w:tcPr>
          <w:p w14:paraId="277F19C4" w14:textId="77777777" w:rsidR="00772178" w:rsidRPr="005107B2" w:rsidRDefault="00772178" w:rsidP="00102B4F">
            <w:pPr>
              <w:rPr>
                <w:sz w:val="22"/>
                <w:szCs w:val="22"/>
                <w:lang w:val="en-GB"/>
              </w:rPr>
            </w:pPr>
            <w:r w:rsidRPr="005107B2">
              <w:rPr>
                <w:color w:val="000000"/>
                <w:sz w:val="22"/>
                <w:szCs w:val="22"/>
                <w:lang w:val="en-GB"/>
              </w:rPr>
              <w:t>Circular economy transitions are accelerated by supportive policies—such as eco-design requirements, right-to-repair legislation, and extended producer responsibility—which create incentives for sustainable production, product longevity, and end-of-life resource recovery.</w:t>
            </w:r>
          </w:p>
        </w:tc>
        <w:tc>
          <w:tcPr>
            <w:tcW w:w="3544" w:type="dxa"/>
          </w:tcPr>
          <w:p w14:paraId="520C44AD" w14:textId="736DB0E2"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mafY4ZyL","properties":{"formattedCitation":"[1], [2], [7], [11], [13], [14], [17], [18], [21], [27], [29], [37], [38], [49], [51], [53], [58, p. 3], [59], [66], [67], [69], [79], [84], [93], [96], [98], [99], [102], [107], [116], [125], [126]","plainCitation":"[1], [2], [7], [11], [13], [14], [17], [18], [21], [27], [29], [37], [38], [49], [51], [53], [58, p. 3], [59], [66], [67], [69], [79], [84], [93], [96], [98], [99], [102], [107], [116], [125], [126]","noteIndex":0},"citationItems":[{"id":128,"uris":["http://zotero.org/users/local/DRg0K6GL/items/XWM77CQ5"],"itemData":{"id":128,"type":"article-journal","container-title":"The Design Journal","DOI":"10.1080/14606925.2018.1472856","ISSN":"1460-6925, 1756-3062","issue":"4","journalAbbreviation":"The Design Journal","language":"en","page":"499-520","source":"DOI.org (Crossref)","title":"‘If It Ain’t Broke, Don’t Explain It’: The Influence of Visual and Verbal Information about Prior Use on Consumers’ Evaluations of Refurbished Electronics","title-short":"‘If It Ain’t Broke, Don’t Explain It’","volume":"21","author":[{"family":"Mugge","given":"Ruth"},{"family":"De Jong","given":"Wytske"},{"family":"Person","given":"Oscar"},{"family":"Hultink","given":"Erik Jan"}],"issued":{"date-parts":[["2018",7,4]]}}},{"id":156,"uris":["http://zotero.org/users/local/DRg0K6GL/items/5VCE2JYL"],"itemData":{"id":156,"type":"article-journal","abstract":"In recent years, electrical and electronic products (e-products) have been central to the discussion of resource sustainability due to their growing demand, use of critical resources, and challenges in managing the resulting waste stream (e-waste). As such, the concept of circular economy, which seeks to ‘design out’ waste by better products, practices and business models, is deemed to be very relevant for e-products. The nature of circular systems mandates a collective eﬀort of businesses, consumers, and governments. While the techno-economic sides of the circular economy have attracted large attention in recent years, the role of consumer behavior – a critical factor in deﬁning the long-term success of ‘sustainable production and consumption’ initiatives – remains less explored. In this context, this paper explores the potential of integrating lessons from behavioral sciences to facilitate circular economy in e-waste management. It oﬀers a review of prominent behavioral theories and their application in the context of sustainable consumption and pro-environmental behaviors. Finally, the paper identiﬁes opportunities for behavioral interventions in improving e-waste management and in achieving a more circular economy.","container-title":"Resources, Conservation &amp; Recycling: X","DOI":"10.1016/j.rcrx.2020.100035","ISSN":"2590289X","journalAbbreviation":"Resources, Conservation &amp; Recycling: X","language":"en","page":"100035","source":"DOI.org (Crossref)","title":"Behavioral change for the circular economy: A review with focus on electronic waste management in the EU","title-short":"Behavioral change for the circular economy","volume":"6","author":[{"family":"Parajuly","given":"Keshav"},{"family":"Fitzpatrick","given":"Colin"},{"family":"Muldoon","given":"Orla"},{"family":"Kuehr","given":"Ruediger"}],"issued":{"date-parts":[["2020",5]]}}},{"id":203,"uris":["http://zotero.org/users/local/DRg0K6GL/items/N29AGE7M"],"itemData":{"id":203,"type":"article-journal","abstract":"There is an increasing call for products following circular economy principles. Despite growing pressure, understanding of the current situation and development vectors is largely missing. In this study, circular economy workshops were arranged for six industrial companies manufacturing electronics and operating in Finland to obtain an empirical understanding of the current state of circular economy implementation. During the workshops, each company assessed the state of the circular economy for a chosen product using a set of 51 circular economy strategies, i.e., the circularity deck. The results indicated that circular economy principles were implemented in only 25% of the cases. This is mostly related to the production of smaller, thinner, and lighter products. The results also indicate a large improvement potential of 36% for the participating companies. This is the share of cases that are planned for implementation. Those strategies mostly relate to the use of recycled inputs, the development of products made of a single material, and the design of products suitable for primary recycling. The least relevant or even irrelevant strategies were those related to the use of information technologies and artiﬁcial intelligence, despite electronic products being the enablers of such strategies for the other companies. Therefore, to further increase the circularity of electronic products and to meet the demands and interests of the manufacturing industry, research work on the technologies and services enabling the use of waste as raw materials should be emphasized to close the loops. Finally, the results imply the necessity for a more widespread assessment of circular economy strategies among companies, with consequent development of action plans for their implementation.","container-title":"Sustainability","DOI":"10.3390/su14063268","ISSN":"2071-1050","issue":"6","journalAbbreviation":"Sustainability","language":"en","page":"3268","source":"DOI.org (Crossref)","title":"Implementation of Circular Economy Strategies within the Electronics Sector: Insights from Finnish Companies","title-short":"Implementation of Circular Economy Strategies within the Electronics Sector","volume":"14","author":[{"family":"Deviatkin","given":"Ivan"},{"family":"Rousu","given":"Sanna"},{"family":"Ghoreishi","given":"Malahat"},{"family":"Naji Nassajfar","given":"Mohammad"},{"family":"Horttanainen","given":"Mika"},{"family":"Leminen","given":"Ville"}],"issued":{"date-parts":[["2022",3,10]]}}},{"id":218,"uris":["http://zotero.org/users/local/DRg0K6GL/items/DKUXUUZC"],"itemData":{"id":218,"type":"article-journal","abstract":"Electronic waste, or e-waste, is the fastest growing category of waste in developed countries and a threat to the environment and human health. The extension of electronic products life cycles could reduce the use of ﬁnite resources, the emission of pollutants, and the amount of waste disposed of in the landﬁlls, delaying the impacts of disposal and product replacement. Consumers’ decisions affect the environmental impact of a product since deliberate consumer effort is necessary to extend and fully explore the potential life cycle of a product. The objective of this article is to investigate current consumer practices in the repair of electronic products. To achieve this goal, we analyze recently published research presenting surveys and case studies about the repair of electronic products. The literature review identiﬁed a range of barriers and motivations that inﬂuence the decision to repair. We also examined how institutional initiatives to address product reparability, such as governmental directives, are responding to consumer practices. Our results emphasize the need for an environment that promotes and enables more sustainable behaviors. We discuss the necessity to consider not only technical aspects but also intangible aspects in public perception, such as the role of perceived obsolescence in the search for a more circular economy.","container-title":"Sustainable Production and Consumption","DOI":"10.1016/j.spc.2021.12.031","ISSN":"23525509","journalAbbreviation":"Sustainable Production and Consumption","language":"en","page":"556-565","source":"DOI.org (Crossref)","title":"Repair of electronic products: Consumer practices and institutional initiatives","title-short":"Repair of electronic products","volume":"30","author":[{"family":"Sonego","given":"Monique"},{"family":"Echeveste","given":"Márcia Elisa Soares"},{"family":"Debarba","given":"Henrique Galvan"}],"issued":{"date-parts":[["2022",3]]}}},{"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65,"uris":["http://zotero.org/users/local/DRg0K6GL/items/HW8XCPL5"],"itemData":{"id":165,"type":"article-journal","abstract":"Circular economy is a sustainable economic development model. It replaces the traditional economic development model that relies heavily on resource consumption and waste generation. Circular economy is particularly important to the waste electrical and electronic equipment industry as e-waste contains toxic substances and precious metals. While previous review studies focused on specific aspects of the WEEE industry (e.g., “4R” circular economy strategies), these studies offer little details on how circular economy practices affect the development of the environment and economy in the waste electrical and electronic equipment industry. This study examines “10R” circular economy strategies to advance knowledge of the existing literature that focuses on “4R” circular economy strategies. To improve the methodology used in the previous review studies that apply subjective methods (e.g., content analysis), this paper conducts a systematic literature review on 208 studies and uses citation network analysis to examine specific circular economy practices in the waste electrical and electronic equipment industry. The citation network analysis identified five major research domains (i.e., “e-waste management systems and practices”, “e-waste legislation and its components”, “extended producer responsibility schemes”, “recycling critical materials from e-waste”, “circular economy strategies for the waste electrical and electronic equipment industry”). Based on these results, this study conducts a main path analysis to reveal ten major topics (i.e., e-waste recycling system; exploring untapped e-waste; compliance assurance of stakeholders; e-waste reverse logistics; reward and punishment mechanisms in extended producer responsibility system; verifying the rationality of product classification; recycling critical materials from urban mines; setting a specific target for preparation for reuse; “10R” strategies applied in the smart factory; consumer attitude toward remanufactured/refurbished/repurposed strategies and the resultant products) in the identified research domain. Finally, this paper proposes future research directions and provides managerial and policy implications for researchers and practitioners.","container-title":"Journal of Cleaner Production","DOI":"10.1016/j.jclepro.2022.132671","ISSN":"09596526","journalAbbreviation":"Journal of Cleaner Production","language":"en","page":"132671","source":"DOI.org (Crossref)","title":"Circular economy practices in the waste electrical and electronic equipment (WEEE) industry: A systematic review and future research agendas","title-short":"Circular economy practices in the waste electrical and electronic equipment (WEEE) industry","volume":"365","author":[{"family":"Pan","given":"Xu"},{"family":"Wong","given":"Christina W.Y."},{"family":"Li","given":"Chunsheng"}],"issued":{"date-parts":[["2022",9]]}}},{"id":158,"uris":["http://zotero.org/users/local/DRg0K6GL/items/84J9RYC5"],"itemData":{"id":158,"type":"article-journal","abstract":"The signiﬁcant e-waste generation in the Americas represents an important opportunity to implement waste recovery systems under the Circular Economy model. This paper conducts an exploratory analysis about the e-waste management at different scales (economic blocs and country levels) in the American continent, emphasizing generation patterns, e-waste ﬂuxes and the regulation frameworks in Brazil and Canada in order to identify how the e-waste management options are driven by speciﬁc legal, economic, and environmental criteria. The methodology includes a review of literature covering information and indicators for both quantitative and qualitative analysis and comparison between selected countries regarding positive and negative aspects of e-waste management systems in each jurisdiction. The ﬁnds suggest that although Brazil and Canada have differentiated scope of regulation, both ratiﬁed the Basel Convention, have an action agenda that seeks to prioritize the management of hazardous substances, as well as lack of harmonized regulation, low control of the e-waste illegal trade and traceability. The identiﬁcation of e-waste ﬂows and comparison of economic blocs and countries is a still little explored theme and emphasizes the need for adequate legal measures to implement circular economy strategies to avoid impacts and enhance the value recovery of these materials in the production chain. Doing so could support harmonized regulation, new business models and increase sustainability levels for citizens through solutions that integrate policies and practices between and within economic blocs.","container-title":"Journal of Cleaner Production","DOI":"10.1016/j.jclepro.2021.126570","ISSN":"09596526","journalAbbreviation":"Journal of Cleaner Production","language":"en","page":"126570","source":"DOI.org (Crossref)","title":"Circular economy and e-waste management in the Americas: Brazilian and Canadian frameworks","title-short":"Circular economy and e-waste management in the Americas","volume":"297","author":[{"family":"Xavier","given":"Lúcia Helena"},{"family":"Ottoni","given":"Marianna"},{"family":"Lepawsky","given":"Josh"}],"issued":{"date-parts":[["2021",5]]}}},{"id":184,"uris":["http://zotero.org/users/local/DRg0K6GL/items/HM442CDS"],"itemData":{"id":184,"type":"article-journal","abstract":"E-waste and end-of-life vehicles (ELVs) are fast-growing waste streams in the EU and beyond that require speciﬁc collection and treatment activities to avoid environmental pollution and resource depletion fed by the linear economy model. This paper aims to investigate the links between e-waste and ELVs streams and the circular economy approach of the EU. Romania is examined as a relevant case study for the central and eastern European Region regarding: (i) the current e-waste and ELVs management deﬁciencies and challenges in line with circular economy principles promoted by EU; (ii) analysis of E-waste and ELVs ﬂows data; and (iii) best circular economy initiatives related to e-waste and ELVs in Romania, including the opportunity to create new jobs in treatment activities that the simple operations from the ﬁrst stages of e-waste recycling can produce locally and regionally in Romania. This work points out the current knowledge gaps and future research directions for these special waste streams in Romania and beyond.","container-title":"Energies","DOI":"10.3390/en15031120","ISSN":"1996-1073","issue":"3","journalAbbreviation":"Energies","language":"en","page":"1120","source":"DOI.org (Crossref)","title":"E-Waste and End-of-Life Vehicles Management and Circular Economy Initiatives in Romania","volume":"15","author":[{"family":"Modoi","given":"Oana-Cristina"},{"family":"Mihai","given":"Florin-Constantin"}],"issued":{"date-parts":[["2022",2,3]]}}},{"id":144,"uris":["http://zotero.org/users/local/DRg0K6GL/items/RNEX8XYH"],"itemData":{"id":144,"type":"article-journal","abstract":"Rapidly developing technology and an increasing number of products containing electrical or electronic functions, has led to discarded electrical and electronic equipment (EEE) being one of the fastest growing waste streams. The European Union (EU) has enacted several iterations of the Waste Electrical and Electronic Equipment (WEEE) Directive to address this complex waste stream. However, recycling dominates treatments for e-waste, despite the established ‘waste hierarchy’ showing waste prevention and reuse are generally preferable to recycling.","container-title":"Waste Management","DOI":"10.1016/j.wasman.2019.01.046","ISSN":"0956053X","journalAbbreviation":"Waste Management","language":"en","page":"417-427","source":"DOI.org (Crossref)","title":"An assessment of achievements of the WEEE Directive in promoting movement up the waste hierarchy: experiences in the UK","title-short":"An assessment of achievements of the WEEE Directive in promoting movement up the waste hierarchy","volume":"87","author":[{"family":"Cole","given":"Christine"},{"family":"Gnanapragasam","given":"Alex"},{"family":"Cooper","given":"Tim"},{"family":"Singh","given":"Jagdeep"}],"issued":{"date-parts":[["2019",3]]}}},{"id":155,"uris":["http://zotero.org/users/local/DRg0K6GL/items/LKNUVT8A"],"itemData":{"id":155,"type":"article-journal","abstract":"Many strategies have been proposed to support the transition to a Circular Economy (CE). In most cases, circular design and product life-extension practices specify repair as an essential element. In both the EU and the U.S., policymakers are attempting to increase the amount of repairs made, through the introduction of recent EU Ecodesign regulation changes and proposed US Right to Repair legislation. This review explores the current policy landscape for repair services by ﬁrst outlining legal and market barriers to stakeholder participation in repair activities, and which stakeholders are affected. The review reveals a wide range of fundamental obstacles to both supply and demand of repair, including Intellectual Property, Consumer, Contract, Tax and Chemical laws, along with issues of design, consumer perceptions and markets. Subsequently, the current and proposed policy solutions to address barriers and increase repair activities are reviewed. A comparative assessment of the EU and the U.S. is followed by a discussion on the current repair market governance structure, which is found to be primarily centralized (i.e. repair services concentrated with manufacturers), with possible implications for upscaling repair. New policy proposals challenge this governance. Introducing the concept of a Repair Society Framework as a market transformation tool, we comprehensively discuss the current state of repair and provide an outlook for research and policy in this area.","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id":149,"uris":["http://zotero.org/users/local/DRg0K6GL/items/WQQAS8LL"],"itemData":{"id":149,"type":"article-journal","abstract":"Public policies, incentives, and infrastructure are top-down instruments that can align stakeholders’ roles and expectations for Circular Economy (CE) transitions, but it is crucial to analyse the possible effects of such instruments before implementation. This research investigates the Brazilian Industrial Agreement for Electrical and Electronic Equipment (BIAEEE) that governs the responsibilities and targets for nationwide collection and treatment of Waste from Electrical and Electronic Equipment (WEEE). A system dynamics simulation model is adapted for the use of smartphones in Brazil, and interventions focused on the collection of end-of-life products are examined against the BIAEEE targets. Twelve policy scenarios investigate three aspects of EEE collection: coverage increase, distribution of collection points and rewards. All scenarios show improvement in the EEE collection, but only one meets the BIAEEE targets. This research demonstrates how modelling and simulation can inform strategic decision-making in public policies for CE transitions.","container-title":"Waste Management","DOI":"10.1016/j.wasman.2021.11.017","ISSN":"0956053X","journalAbbreviation":"Waste Management","language":"en","page":"59-74","source":"DOI.org (Crossref)","title":"Analysis of national policies for Circular Economy transitions: Modelling and simulating the Brazilian industrial agreement for electrical and electronic equipment","title-short":"Analysis of national policies for Circular Economy transitions","volume":"138","author":[{"family":"Guzzo","given":"Daniel"},{"family":"Rodrigues","given":"Vinicius Picanço"},{"family":"Pigosso","given":"Daniela C.A."},{"family":"Mascarenhas","given":"Janaina"}],"issued":{"date-parts":[["2022",2]]}}},{"id":237,"uris":["http://zotero.org/users/local/DRg0K6GL/items/9X8AP8IJ"],"itemData":{"id":237,"type":"article-journal","abstract":"Improving the product lifetime of consumer electronics can provide significant environmental benefits. However, there is a tendency among both professional users and consumers to change products, like computers and mobile phones regularly, and as a result their lifetimes become increasingly shorter. With the rise of the Circular Economy, new policies to promote longer product lifetimes have emerged in Europe. These include the regulation of minimum product lifetime through the Ecodesign Directive, the extension of consumer warranties, and the French criminalization of planned obsolescence. Public procurement is an instrument with a significant potential to incentivize longer lifetimes. This study examines the potential for extending the lifetime of computers through public procurement in a Swedish context. The methods employed are literature reviews and interviews with procurers in municipalities, computer remanufacturers, suppliers of computers, and national authorities. There is increasing interest in promoting longer lifetimes through procurement among procuring organizations. Some Swedish municipalities are already procuring remanufactured computers, mainly for economic reasons, and they generally have positive experiences. However, remanufactured computers may not work for all kinds of functions, which highlight the importance of identifying needs of different users. Some municipalities do not plan to purchase remanufactured computers, outlining several barriers. The public sector can also support Circular Economy objectives through supporting recycled materials in new computers. In addition to procurement practices, the public sector can support remanufacturing through selling used computers to remanufacturers.","container-title":"Procedia CIRP","DOI":"10.1016/j.procir.2018.03.316","ISSN":"22128271","journalAbbreviation":"Procedia CIRP","language":"en","page":"137-141","source":"DOI.org (Crossref)","title":"The use of public procurement to incentivize longer lifetime and remanufacturing of computers","volume":"73","author":[{"family":"Crafoord","given":"Katarina"},{"family":"Dalhammar","given":"Carl"},{"family":"Milios","given":"Leonidas"}],"issued":{"date-parts":[["2018"]]}}},{"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sz w:val="22"/>
                <w:szCs w:val="22"/>
                <w:lang w:val="en-GB"/>
              </w:rPr>
              <w:instrText>∼</w:instrText>
            </w:r>
            <w:r w:rsidR="00870696">
              <w:rPr>
                <w:sz w:val="22"/>
                <w:szCs w:val="22"/>
                <w:lang w:val="en-GB"/>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sz w:val="22"/>
                <w:szCs w:val="22"/>
                <w:lang w:val="en-GB"/>
              </w:rPr>
              <w:instrText>∼</w:instrText>
            </w:r>
            <w:r w:rsidR="00870696">
              <w:rPr>
                <w:sz w:val="22"/>
                <w:szCs w:val="22"/>
                <w:lang w:val="en-GB"/>
              </w:rPr>
              <w:instrText>1.9 kg of CO2 eq. emissions), followed by magnet-to-magnet recycling (</w:instrText>
            </w:r>
            <w:r w:rsidR="00870696">
              <w:rPr>
                <w:rFonts w:ascii="Cambria Math" w:hAnsi="Cambria Math" w:cs="Cambria Math"/>
                <w:sz w:val="22"/>
                <w:szCs w:val="22"/>
                <w:lang w:val="en-GB"/>
              </w:rPr>
              <w:instrText>∼</w:instrText>
            </w:r>
            <w:r w:rsidR="00870696">
              <w:rPr>
                <w:sz w:val="22"/>
                <w:szCs w:val="22"/>
                <w:lang w:val="en-GB"/>
              </w:rPr>
              <w:instrText>1.2 kg of CO2 eq. emissions), and metal recycling (</w:instrText>
            </w:r>
            <w:r w:rsidR="00870696">
              <w:rPr>
                <w:rFonts w:ascii="Cambria Math" w:hAnsi="Cambria Math" w:cs="Cambria Math"/>
                <w:sz w:val="22"/>
                <w:szCs w:val="22"/>
                <w:lang w:val="en-GB"/>
              </w:rPr>
              <w:instrText>∼</w:instrText>
            </w:r>
            <w:r w:rsidR="00870696">
              <w:rPr>
                <w:sz w:val="22"/>
                <w:szCs w:val="22"/>
                <w:lang w:val="en-GB"/>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32,"uris":["http://zotero.org/users/local/DRg0K6GL/items/GYQKXHFH"],"itemData":{"id":132,"type":"article-journal","abstract":"E-waste is the source of both hazardous materials and valuable secondary resources. The challenge is to identify the potential for recovering value from this waste stream for different supply chains when there are diverse definitions in the field. The urban mining approach employs recycling and circular solutions inspired by principles such as industrial metabolism, industrial ecology, and the circular economy. This study presents a systematic review of peer-reviewed literature on urban mining and a comprehensive analysis of the many definitions of value recovery. This includes the stages of e-waste urban mining, the value recovery potential according to circular economy principles, location, and critical raw materials (CRMs). The results suggest that the exploitation of anthropogenic urban mines depends on Waste-to-Resources (WtR) and Waste-to-Energy (WtE) ratios, and the techniques borrowed from conventional mining. We highlight the importance of e-waste as a secondary source of CRMs (e.g., Au, Ag, Cu, Li, and Co), and provide recommendations regarding the critical analysis of the potential of urban mining to mitigate the impact of e-waste through circular processes and value recovery. Innovation is needed to promote a sustainable circular economy, and a harmonized regulatory framework relating to social aspects and technical potential.","container-title":"Resources, Conservation and Recycling","DOI":"10.1016/j.resconrec.2022.106840","ISSN":"09213449","journalAbbreviation":"Resources, Conservation and Recycling","language":"en","page":"106840","source":"DOI.org (Crossref)","title":"A comprehensive review of urban mining and the value recovery from e-waste materials","volume":"190","author":[{"family":"Xavier","given":"Lúcia Helena"},{"family":"Ottoni","given":"Marianna"},{"family":"Abreu","given":"Leonardo Picanço Peixoto"}],"issued":{"date-parts":[["2023",3]]}}},{"id":238,"uris":["http://zotero.org/users/local/DRg0K6GL/items/TQ5NLPZL"],"itemData":{"id":238,"type":"article-journal","abstract":"Circular economy (CE) offers a pathway towards sustainable, closed-loop resource systems, but widespread adoption across industrial sectors is limited by fragmented knowledge and varied implementation approaches. This article reviews sectorspecific challenges and opportunities associated with implementing and measuring the benefits of CE strategies. Literature mapping highlights progress towards CE implementation in food, chemicals, metals, consumer electronics, and building and infrastructure sectors, and towards measuring CE outcomes via systems analysis methods like life cycle assessment (LCA) and material flow analysis (MFA). However, key challenges were also identified that point to future research and demonstration needs. First, research on CE adoption typically exists as case studies that are closely linked to a sector. But literature has not effectively synthesized knowledge gained across domains, particularly understanding underlying barriers to CE and where they occur in product life cycles. Second, research on CE outcomes often applies well-established methods without adapting for unique attributes of CE systems. A key opportunity is in integrative methodological advances, such as expanded use of consequential LCA, development of physical Input–Output tables, and integrating MFA with dynamical models. Finally, regardless of sector, new CE business models are seen as a critical enabler to realize success, but theoretical frameworks in literature are not well-tested in practice. The review also highlights opportunities to harness other emerging trends, such as big data, to provide better information for system modelers and decision-oriented insight to guide CE stakeholders.","container-title":"Clean Technologies and Environmental Policy","DOI":"10.1007/s10098-020-02016-5","ISSN":"1618-954X, 1618-9558","issue":"3","journalAbbreviation":"Clean Techn Environ Policy","language":"en","page":"915-936","source":"DOI.org (Crossref)","title":"Thematic exploration of sectoral and cross-cutting challenges to circular economy implementation","volume":"23","author":[{"family":"Singh","given":"Shweta"},{"family":"Babbitt","given":"Callie"},{"family":"Gaustad","given":"Gabrielle"},{"family":"Eckelman","given":"Matthew J."},{"family":"Gregory","given":"Jeremy"},{"family":"Ryen","given":"Erinn"},{"family":"Mathur","given":"Nehika"},{"family":"Stevens","given":"Miriam C."},{"family":"Parvatker","given":"Abhijeet"},{"family":"Buch","given":"Raj"},{"family":"Marseille","given":"Alicia"},{"family":"Seager","given":"Thomas"}],"issued":{"date-parts":[["2021",4]]}}},{"id":186,"uris":["http://zotero.org/users/local/DRg0K6GL/items/ZCP2HC7J"],"itemData":{"id":186,"type":"article-journal","abstract":"Circular economy strategies encourage, among others, concrete actions to extend the product lifetime. Product’s repair and reuse, and component harvesting for reuse, all require the facilitated access to product components. Consequently, a reduction of the disassembly time and the related costs will increase the economic feasibility of product lifetime extension and therefore increase the viability of a circular economy in industrialised regions. Furthermore, disassembly has the potential to signiﬁcantly increase the recycling yield and purity for precious metals, critical metals and plastics. For this reason, the European Commission and several ecolabels have considered to include design for disassembly requirements in legislation or voluntary environmental instruments. However, up to date, there is no standardised method to evaluate the ease of disassembly in an unambiguous manner with a good trade-oﬀ between the eﬀorts required to apply the method and the accuracy of the determined disassembly time. The article proposes a robust method “eDiM” (ease of Disassembly Metric), to calculate the disassembly time based on the Maynard operation sequence technique (MOST). A straightforward calculation sheet is employed in eDiM to calculate the disassembly time given the sequence of actions and basic product information. This makes the results fully veriﬁable in an unambiguous manner, which makes eDiM suited to be used in policy measures in contrast to the results of prior developed methods One of the innovative aspects of eDiM is the categorization of disassembly tasks in six categories, which provides better insights on which disassembly tasks are the most time consuming and how the product design could be improved. The proposed method is illustrated by means of a case study of an LCD monitor. The presented case study demonstrates how the proposed method can be used in a policy context and how the calculated disassembly times per category can provide insights to manufacturers to improve the disassemblability of their products. The results also demonstrate how the proposed method can produce realistic results with only limited detail of input data.","container-title":"Resources, Conservation and Recycling","DOI":"10.1016/j.resconrec.2017.06.022","ISSN":"09213449","journalAbbreviation":"Resources, Conservation and Recycling","language":"en","page":"323-334","source":"DOI.org (Crossref)","title":"Ease of disassembly of products to support circular economy strategies","volume":"135","author":[{"family":"Vanegas","given":"Paul"},{"family":"Peeters","given":"Jef R."},{"family":"Cattrysse","given":"Dirk"},{"family":"Tecchio","given":"Paolo"},{"family":"Ardente","given":"Fulvio"},{"family":"Mathieux","given":"Fabrice"},{"family":"Dewulf","given":"Wim"},{"family":"Duflou","given":"Joost R."}],"issued":{"date-parts":[["2018",8]]}}},{"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138,"uris":["http://zotero.org/users/local/DRg0K6GL/items/KX8EDRZK"],"itemData":{"id":138,"type":"article-journal","abstract":"The trending need for smarter electrical and electronic equipment (EEE) is surging globally by the year and is giving rise to huge amounts of outdated EEE going into landﬁlls. This has caused enormous threats to our environment and the health of living beings due to its unsustainable ways of collection, treatment and disposal of waste EEE or E-waste. With increasing E-waste, the formal sectors lack infrastructure, technology and expertise required to collect and process the E-waste in an environmentally sound manner. This article is intended to bring out the global best practices in the ﬁeld of E-waste management, to shed light on the importance of policy implementation, technology requirement and social awareness to arrive at a sustainable and circular economy. Although about 71% of the world’s populace has incorporated E-waste legislation, there is a need to enforce and implement a common legal framework across the globe. The article explains the gap created among the stakeholders and their knowledge on the roles and responsibilities towards a legalized E-waste management. It further explains the lack of awareness on extended producer responsibility (EPR) and producer responsibility schemes. Despite various legislations in force, numerous illegal practices such as acid leaching, open incineration, illegal dumping carried out by the informal sector are causing harm to the environment, natural resources and the safety of unorganized and unskilled labor. The article discusses the crucial need for awareness amongst stakeholders, consumer behavior and the global challenges and opportunities in this ﬁeld to achieve a low-carbon, circular economy. To conclude, the article highlights the importance of common legal framework, EPR and licenses, transformation of the informal sector, benchmark technologies, responsibilities of various stakeholders and entrepreneurial opportunities to enhance the formal capacity. The article wholly advocates for transparency, accountability and traceability in the E-waste recycling chain, thus creating a greener environment and protecting our planet and natural resources for future generations.","container-title":"Sustainability","DOI":"10.3390/su14020647","ISSN":"2071-1050","issue":"2","journalAbbreviation":"Sustainability","language":"en","page":"647","source":"DOI.org (Crossref)","title":"A Review on Global E-Waste Management: Urban Mining towards a Sustainable Future and Circular Economy","title-short":"A Review on Global E-Waste Management","volume":"14","author":[{"family":"Murthy","given":"Venkatesha"},{"family":"Ramakrishna","given":"Seeram"}],"issued":{"date-parts":[["2022",1,7]]}}},{"id":211,"uris":["http://zotero.org/users/local/DRg0K6GL/items/C5FJN9X2"],"itemData":{"id":211,"type":"article-journal","abstract":"This article develops an analytical framework for modelling the complex interactions between circular economy business model activities and the features of diverse institutional operating environments. Developed framework combines business model conceptualization with institutional theorization to understand how institutions inﬂuence on business conduct. Business model concept is used to describe organizational activities and managerial cognition in a structured manner and institutional theory is used to identify features that may facilitate or hamper particular activities in a particular operational environment. Countries' institutional environments related to the advancement of circular economy diﬀer from each other and therefore comparison between the situations provides an interesting context to study the dynamics between companies' business models and the institutional features. We apply our analytical framework to a case study of two recycling companies operating in Finland and Chile to explore links between the ﬁrm-level activities and developments outside the ﬁrm. The results highlight the interdependent nature of the relationship between the business models and context-speciﬁc institutions, the logics between positive and negative value materials, and the diﬀerences between countries in the promotion of circular economy.","container-title":"Ecological Economics","DOI":"10.1016/j.ecolecon.2018.08.018","ISSN":"09218009","journalAbbreviation":"Ecological Economics","language":"en","page":"373-382","source":"DOI.org (Crossref)","title":"Modelling the Interplay Between Institutions and Circular Economy Business Models: A Case Study of Battery Recycling in Finland and Chile","title-short":"Modelling the Interplay Between Institutions and Circular Economy Business Models","volume":"154","author":[{"family":"Levänen","given":"Jarkko"},{"family":"Lyytinen","given":"Tatu"},{"family":"Gatica","given":"Sebastian"}],"issued":{"date-parts":[["2018",12]]}}},{"id":167,"uris":["http://zotero.org/users/local/DRg0K6GL/items/IAGAVEDW"],"itemData":{"id":167,"type":"article-journal","abstract":"Raw materials deemed critical are deﬁned as having potential issues in their supply, limited substitutes, and applications of importance, namely in clean energy, defense, healthcare, and electronics. Disruptions in supply of critical materials can have serious negative repercussions for ﬁrms, consumers, and economies. One potential set of mitigation strategies for ﬁrms dealing with criticality issues is the implementation of circular economy principles in their supply chain, operations, and end-of-life management. This work conducts a literature review combined with case study analysis to examine how certain ﬁrms assess and monitor their vulnerability to critical material supply chain issues and provides speciﬁc business examples for integrating circularity strategies. Results indicate the potential for risk reduction that could be gained from implementation of these strategies; speciﬁcally recycling, for example, can provide an in-house source (for prompt or fabrication scrap) or at least domestic source (for post-consumer scrap) for critical materials; up to 24% for the case of indium usage in China. Just in time manufacturing techniques have the potential to both exacerbate supply issues (by encouraging low inventory or needed resources for manufacturing) and improve supply issues by introducing resiliency in the supply chain indicating that approach of ﬁrms in undertaking these strategies is important. Many cases reviewed show other quantiﬁable secondary beneﬁts beyond risk reduction, such as economic savings, reduction in energy consumption, and improved corporate social responsibility via enhanced supply chain oversight.","container-title":"Resources, Conservation and Recycling","DOI":"10.1016/j.resconrec.2017.08.002","ISSN":"09213449","journalAbbreviation":"Resources, Conservation and Recycling","language":"en","page":"24-33","source":"DOI.org (Crossref)","title":"Circular economy strategies for mitigating critical material supply issues","volume":"135","author":[{"family":"Gaustad","given":"Gabrielle"},{"family":"Krystofik","given":"Mark"},{"family":"Bustamante","given":"Michele"},{"family":"Badami","given":"Kedar"}],"issued":{"date-parts":[["2018",8]]}}},{"id":178,"uris":["http://zotero.org/users/local/DRg0K6GL/items/L9H5GUNZ"],"itemData":{"id":178,"type":"article-journal","abstract":"Technological advances are increasing the complexity of products, especially those in the area of information and communication technologies. Complexity has increased in several aspects: An increased number of materials are used in products, small amounts of materials with key functions are included (i.e., rare earths in light-emitting diodes), and there are more combinations of diverse types of components and connections. The difﬁculty of separating parts of the products limits the development of circular economy strategies where repair, upgrade, and remanufacture prevent wasting valuable resources contained in those products. This article presents a method for analyzing the removal of battery packs in newer portable computer models, namely PC-tablets and subnotebooks, as an example on how the design of batteries can affect the life span and potential reuse of such computers. The study analyzes the difﬁculty of removing battery packs using the results from previous analyses of the design for disassembly of newer computer models together with audiovisual material available on the Internet. The disassembly tasks for removal of batteries are summarized by disassembly codes that could be used to help identify the design features that facilitate easier disassembly. The article goes on to discuss also how the results could be included in European Union (EU) product policies aimed to help meet some of the objectives of the European Commission’s (EC) Circular Economy Package.","container-title":"Journal of Industrial Ecology","DOI":"10.1111/jiec.12608","ISSN":"1088-1980, 1530-9290","issue":"3","journalAbbreviation":"J of Industrial Ecology","language":"en","license":"http://creativecommons.org/licenses/by/4.0/","page":"731-741","source":"DOI.org (Crossref)","title":"Design for Disassembly Criteria in EU Product Policies for a More Circular Economy: A Method for Analyzing Battery Packs in PC‐Tablets and Subnotebooks","title-short":"Design for Disassembly Criteria in EU Product Policies for a More Circular Economy","volume":"21","author":[{"family":"Talens Peiró","given":"Laura"},{"family":"Ardente","given":"Fulvio"},{"family":"Mathieux","given":"Fabrice"}],"issued":{"date-parts":[["2017",6]]}}},{"id":222,"uris":["http://zotero.org/users/local/DRg0K6GL/items/FZ9S96B7"],"itemData":{"id":222,"type":"article-journal","abstract":"Reverse logistics (RL) and the closed-loop supply chain (CLSC) are integral parts of the holistic waste management process. One of the important end-of-life (EOL) products considered in the RL/CLSC is Waste Electrical and Electronic Equipment (WEEE)/E-waste. Numerous research papers were published in the RL and CLSC disciplines focusing WEEE separately. However, there is no single review article found on the product-speciﬁc issues. To bridge this gap, a total of 157 papers published between 1999 and May 2017 were selected, categorized, analyzed using content analysis method. The method involves four steps: material collection, descriptive analysis, category selection and material evaluation. For the systematic literature review, the steps were followed and four main types of research in the ﬁeld of RL and CLSC of E-waste, namely designing and planning of reverse distribution, decision making and performance evaluation, conceptual framework, and qualitative studies were identiﬁed and reviewed. Research gaps in literature were diagnosed to suggest future research opportunities. The review ﬁrst of its kind that may provide a useful reference for academicians, researchers and industry practitioners for a better understanding of WEEE focused RL/CLSC activities and research.","container-title":"Resources, Conservation and Recycling","DOI":"10.1016/j.resconrec.2018.05.026","ISSN":"09213449","journalAbbreviation":"Resources, Conservation and Recycling","language":"en","page":"48-75","source":"DOI.org (Crossref)","title":"Reverse logistics and closed-loop supply chain of Waste Electrical and Electronic Equipment (WEEE)/E-waste: A comprehensive literature review","title-short":"Reverse logistics and closed-loop supply chain of Waste Electrical and Electronic Equipment (WEEE)/E-waste","volume":"137","author":[{"family":"Islam","given":"Md Tasbirul"},{"family":"Huda","given":"Nazmul"}],"issued":{"date-parts":[["2018",10]]}}},{"id":146,"uris":["http://zotero.org/users/local/DRg0K6GL/items/J9M9KCGX"],"itemData":{"id":146,"type":"article-journal","abstract":"The design of an e-waste collection policy is challenging, especially for a country like India, where the economy is a developing state, and there is a large diversity in socio-economic factors. The e-waste collection policy impacts the various stakeholders such as the manufacturer, the raw material producers, the assemblers, the retailers, the generator (households and bulk consumers), the scrap dealers, the smelters, the recyclers, and the regulators. The design of an e-waste collection policy needs to consider the appropriate set of Critical Success Factors (CSFs), which will maximise the e-waste collection providing business sustainability to the stakeholders while satisfying the environmental regulations in the operating locations. Twenty-three CSFs identified and categorised in six implication dimensions for the e-waste collection policy framework based on a literature survey and experts committee view. The fuzzy DEMATEL approach is employed to analyse the CSFs to design an e-waste collection policy in India from a comprehensive perspective. Cause and effect interrelationship is established among the CSFs, and also their impacts are evaluated to segregate the CSFs into cause group (prominent influencing and independent) and effect group (influenced and dependent). The CSFs such as technology involvement, green practices, environmental program, certification and licensing, public ethics and stakeholder's awareness for circular economy are prominent influencing CSFs for e-waste collection policy in India. The current study is expected to provide a platform for policymakers to design the e-waste collection policy.","container-title":"Environmental Science and Pollution Research","DOI":"10.1007/s11356-021-16129-x","ISSN":"0944-1344, 1614-7499","issue":"7","journalAbbreviation":"Environ Sci Pollut Res","language":"en","page":"10585-10604","source":"DOI.org (Crossref)","title":"Analysis of Critical Success Factors to Design E-waste Collection Policy in India: A Fuzzy DEMATEL Approach","title-short":"Analysis of Critical Success Factors to Design E-waste Collection Policy in India","volume":"29","author":[{"family":"Singh","given":"Shailender"},{"family":"Dasgupta","given":"Mani Sankar"},{"family":"Routroy","given":"Srikanta"}],"issued":{"date-parts":[["2022",2]]}}},{"id":181,"uris":["http://zotero.org/users/local/DRg0K6GL/items/Y5GRJ8I9"],"itemData":{"id":181,"type":"article-journal","abstract":"This paper presents an analytical framework of the product take back legislation in the context of product reuse. We characterize existing and proposed forms of E-waste legislation and compare their environmental and economic performance. Using stylized models, we analyze an OEM’s decision about new and remanufactured product quantity in response to the legislative mechanism. We focus on the 2012 waste electrical and electronic equipment directive in Europe, where the policy-makers intended to create additional incentives for the product reuse. Through a comparison to the original 2002 version of the directive, we ﬁnd that these incentives translate into improved environmental outcomes only for a limited set of products. We also study a proposed policy that advocates a separate target for the product reuse. Our analysis reveals that from an environmental standpoint, the recast version is always dominated either by the original policy or by the one that advocates a separate target for the product reuse. We show that the beneﬁts of a separate reuse target scheme can be fully replicated with the aid of ﬁscal levers. Our main message is that there can not be a single best environmental policy that is suitable for all products. Therefore, the consideration of product attributes is essential in identiﬁcation of the most appropriate policy tool. This can be done either by the implementation of diﬀerent policies on each product category or by implementation of product based target levels.","container-title":"Production and Operations Management","DOI":"10.1111/poms.12894","ISSN":"1059-1478, 1937-5956","issue":"1","journalAbbreviation":"Production and Operations Management","language":"en","page":"121-139","source":"DOI.org (Crossref)","title":"Did Europe Move in the Right Direction on E‐waste Legislation?","volume":"28","author":[{"family":"Mazahir","given":"Shumail"},{"family":"Verter","given":"Vedat"},{"family":"Boyaci","given":"Tamer"},{"family":"Van Wassenhove","given":"Luk N."}],"issued":{"date-parts":[["2019",1]]}}},{"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locator":"3","label":"page"},{"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290,"uris":["http://zotero.org/users/local/DRg0K6GL/items/62BWYYLY"],"itemData":{"id":290,"type":"paper-conference","abstract":"Renewable energies play a key role in achieving climate neutrality by 2050. However, although their environmental impact is generally lower compared to conventional energy sources, it is crucial to focus attention on the design and life cycle management (LCM) of the components and equipment of these technology systems to further mitigate potential negative effects on the environment. Power electronics plays a crucial role in the production of renewable energy (RE) due to its role in the conversion, control and distribution of electrical energy generated by renewable sources, such as solar or wind. Nevertheless, there is a lack of information available in the literature on the ecodesign performance of these products. This article explores the applicability of ecodesign criteria in the power electronics (PE) industry. For this purpose, a database of ecodesign criteria, based on the specifications from the EU Ecodesign Directive, was developed and tested with different industrial actors to gather the perception from the industry on the actual applicability of these ecodesign criteria in the design and LCM of PEs. The results indicate that the most important ecodesign criteria are those related to the Installation/Use/Maintenance life cycle stage of power converters, focusing on improving equipment efficiency by minimizing energy losses and ensuring optimal operation through proper maintenance. In contrast, end-of-life aspects of the converter are the least addressed by the industry. Differences in the implementation of ecodesign criteria between institutions have been analysed, while the ecodesign aspects of the directive have been compared with the actual perception of the PE industry. This includes an analysis of the criteria with the lowest circularity potential versus the highest rated criteria according to life cycle stage.","container-title":"2024 Electronics Goes Green 2024+ (EGG)","DOI":"10.23919/EGG62010.2024.10631184","event-title":"2024 Electronics Goes Green 2024+ (EGG)","ISBN":"978-3-00-079330-1","language":"en","license":"https://doi.org/10.15223/policy-029","page":"1-8","publisher":"IEEE","publisher-place":"Berlin, Germany","source":"DOI.org (Crossref)","title":"Circular Power Electronics: Exploring the Scope and Suitability of Ecodesign Criteria for the Power Electronics Industry","title-short":"Circular Power Electronics","URL":"https://ieeexplore.ieee.org/document/10631184/","author":[{"family":"De Azua Lahidalga","given":"Irati Ruiz"},{"family":"Valor","given":"Eider Mendiburu"},{"family":"Lozano","given":"Daniel Justel"},{"family":"Mendoza","given":"Joan Manuel F."}],"accessed":{"date-parts":[["2026",4,2]]},"issued":{"date-parts":[["2024",6,18]]}}},{"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1], [2], [7], [11], [13], [14], [17], [18], [21], [27], [29], [37], [38], [49], [51], [53], [58, p. 3], [59], [66], [67], [69], [79], [84], [93], [96], [98], [99], [102], [107], [116], [125], [126]</w:t>
            </w:r>
            <w:r w:rsidRPr="005107B2">
              <w:rPr>
                <w:sz w:val="22"/>
                <w:szCs w:val="22"/>
              </w:rPr>
              <w:fldChar w:fldCharType="end"/>
            </w:r>
          </w:p>
        </w:tc>
      </w:tr>
      <w:tr w:rsidR="00772178" w:rsidRPr="005107B2" w14:paraId="589E7DC1" w14:textId="77777777" w:rsidTr="00A0502D">
        <w:tc>
          <w:tcPr>
            <w:tcW w:w="1555" w:type="dxa"/>
          </w:tcPr>
          <w:p w14:paraId="6FEF3E2D" w14:textId="77777777" w:rsidR="00772178" w:rsidRPr="005107B2" w:rsidRDefault="00772178" w:rsidP="00102B4F">
            <w:pPr>
              <w:rPr>
                <w:sz w:val="22"/>
                <w:szCs w:val="22"/>
                <w:lang w:val="en-GB"/>
              </w:rPr>
            </w:pPr>
            <w:bookmarkStart w:id="12" w:name="_Hlk226976984"/>
            <w:bookmarkEnd w:id="11"/>
            <w:r w:rsidRPr="005107B2">
              <w:rPr>
                <w:sz w:val="22"/>
                <w:szCs w:val="22"/>
                <w:lang w:val="en-GB"/>
              </w:rPr>
              <w:t>Social benefits</w:t>
            </w:r>
          </w:p>
        </w:tc>
        <w:tc>
          <w:tcPr>
            <w:tcW w:w="4110" w:type="dxa"/>
          </w:tcPr>
          <w:p w14:paraId="48313078" w14:textId="77777777" w:rsidR="00772178" w:rsidRPr="005107B2" w:rsidRDefault="00772178" w:rsidP="00102B4F">
            <w:pPr>
              <w:rPr>
                <w:sz w:val="22"/>
                <w:szCs w:val="22"/>
                <w:lang w:val="en-GB"/>
              </w:rPr>
            </w:pPr>
            <w:r w:rsidRPr="005107B2">
              <w:rPr>
                <w:color w:val="000000"/>
                <w:sz w:val="22"/>
                <w:szCs w:val="22"/>
                <w:lang w:val="en-GB"/>
              </w:rPr>
              <w:t>Circular economy practices generate employment, entrepreneurship, and skill development opportunities—particularly in repair, refurbishment, and recycling sectors—fostering inclusive economic growth and community-level resilience</w:t>
            </w:r>
          </w:p>
        </w:tc>
        <w:tc>
          <w:tcPr>
            <w:tcW w:w="3544" w:type="dxa"/>
          </w:tcPr>
          <w:p w14:paraId="221D49A2" w14:textId="463574BE"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6dfqUanK","properties":{"formattedCitation":"[11], [12], [17], [35], [48], [56], [82], [91], [93], [112]","plainCitation":"[11], [12], [17], [35], [48], [56], [82], [91], [93], [112]","noteIndex":0},"citationItems":[{"id":185,"uris":["http://zotero.org/users/local/DRg0K6GL/items/7S7GBZPK"],"itemData":{"id":185,"type":"article-journal","abstract":"This study presents an estimation of electrical and electronic equipment (EEE) products put-on-market (PoM), electronic-waste (e-waste) generation and the stock of EEE products in Australia from the year 2000e2047, considering seven categories that encompass 51 different types of product. Holt's doubleexponential smoothing and dynamic lifespans (using the Weibull distribution function) are applied to compute past and future PoM and in e-waste generation, respectively. With the estimation, it is found that EEE PoM was increased from 470 kilo tons (kt) to 2135 kt in a timeframe of 2000e2015. On the other hand, e-waste generation was 115 kt in the year 2000, which then increased to 485 kt in the year 2010. For the projected period (2018e2047), the annual average growth of e-waste generation will be around 3%. E-waste generation will increase, particularly for large household appliances (LHA), small household appliances (SHA) and consumer equipment (CE), in terms of weight. This study evaluates the potentially recoverable material and revenue potential of regulated products (e.g., computer, televisions and other IT peripherals currently considered under the national television and computer recycling scheme (NTCRS) and mobile phones) and e-waste generated outside of the current product coverage. The gap between revenue generation from regulated and non-regulated products is quantitatively assessed for the ﬁrst time and reported in this paper. Sensitivity and uncertainty analysis performed by Monte Carlo simulation showed the robustness and accuracy of this study. This quantiﬁcation will provide invaluable insights to policymakers, including products in future legislative reform as well as the development of the recycling industry in Australia. Furthermore, this study presents a transparent process of calculation for time-series data that can be used for e-waste generation estimation for other countries, as well.","container-title":"Journal of Cleaner Production","DOI":"10.1016/j.jclepro.2019.117787","ISSN":"09596526","journalAbbreviation":"Journal of Cleaner Production","language":"en","page":"117787","source":"DOI.org (Crossref)","title":"E-waste in Australia: Generation estimation and untapped material recovery and revenue potential","title-short":"E-waste in Australia","volume":"237","author":[{"family":"Islam","given":"Md Tasbirul"},{"family":"Huda","given":"Nazmul"}],"issued":{"date-parts":[["2019",11]]}}},{"id":229,"uris":["http://zotero.org/users/local/DRg0K6GL/items/924VV55G"],"itemData":{"id":229,"type":"article-journal","abstract":"Rare earth elements (REEs) are among the important elements in various high-technological appliances globally. Recently, the recovery of REEs from the waste electrical and electronic equipment (WEEE) has gained significant interest for the sustainability of global electrical and electronic industrial markets. The fast-evolving and rapid changing of technology has made many of these hi-tech equipment become obsolete with high disposal rates. Rising concerns over the depletion of REE sources have led to the need to extract and recover the REEs from WEEE. However, many studies still need to be carried out to optimize the recovery processes of the REEs in terms of the extraction methods employed and to minimize the environmental impact and hazard towards the flora and fauna. This review outlines the various REEs available in a wide range of electrical and electronic equipment, the various types of REE recovery methods, as well as their environmental impacts. The future perspectives and research directions in terms of the circular economy, policy and regulatory framework and research roadmap for REE recovery from WEEE are also discussed.","container-title":"Chemical Engineering Journal","DOI":"10.1016/j.cej.2022.135992","ISSN":"13858947","journalAbbreviation":"Chemical Engineering Journal","language":"en","page":"135992","source":"DOI.org (Crossref)","title":"Strategies and options for the sustainable recovery of rare earth elements from electrical and electronic waste","volume":"442","author":[{"family":"Ramprasad","given":"C."},{"family":"Gwenzi","given":"Willis"},{"family":"Chaukura","given":"Nhamo"},{"family":"Izyan Wan Azelee","given":"Nur"},{"family":"Upamali Rajapaksha","given":"Anushka"},{"family":"Naushad","given":"M."},{"family":"Rangabhashiyam","given":"S."}],"issued":{"date-parts":[["2022",8]]}}},{"id":230,"uris":["http://zotero.org/users/local/DRg0K6GL/items/HA3I3TT2"],"itemData":{"id":230,"type":"article-journal","abstract":"Reuse and recirculation of products and materials are the basis of the concept of the circular economy (CE). The CE is an innovative proposal that can result in positive impacts such as reduced demand for raw materials, reduced consumption of basic resources, and job creation, as well as preventing negative impacts resulting from the exploitation and processing of natural resources. Mining is infamous for its potential environmental impact, but mining waste from traditional mining (in the linear economy) may recover material through upcycling techniques, as can urban mining of industrial and post-consumer waste categories (in the circular economy). Urban mining, a form of closed-loop supply chain management, offers an attractive alternative to the management of waste electrical and electronic equipment (e-waste) and, at the same time, as a sustainable way to exploit mineral resources, reduces primary material intake and stimulates the circularity in the supply chain. The present study reviews the main CE solutions for e-waste management, highlighting the importance of recovering and classifying mineral material according to urban mining procedures.","container-title":"Resources Policy","DOI":"10.1016/j.resourpol.2019.101467","ISSN":"03014207","journalAbbreviation":"Resources Policy","language":"en","page":"101467","source":"DOI.org (Crossref)","title":"Sustainability and the circular economy: A theoretical approach focused on e-waste urban mining","title-short":"Sustainability and the circular economy","volume":"74","author":[{"family":"Xavier","given":"Lúcia Helena"},{"family":"Giese","given":"Ellen Cristine"},{"family":"Ribeiro-Duthie","given":"Ana Cristina"},{"family":"Lins","given":"Fernando Antonio Freitas"}],"issued":{"date-parts":[["2021",12]]}}},{"id":191,"uris":["http://zotero.org/users/local/DRg0K6GL/items/JFUW4DXN"],"itemData":{"id":191,"type":"article-journal","abstract":"Electronic waste (e-waste) is a rapidly developing environmental problem particularly for the most developed countries. There are technological solutions for processing it, but these are costly, and the cheaper option for most developed countries has been to export most of the waste to less developed countries. There are various laws and policies for regulating the processing of e-waste at different governance scales such as the international Basel Convention, the regional Bamoko Convention, and various national laws. However, many of the regulations are not fully implemented and there is substantial ﬁnancial pressure to maintain the jobs created for processing e-waste. Mexico, Brazil, Ghana Nigeria, India, and China have been selected for a more detailed study of the transboundary movements of e-waste. This includes a systematic review of existing literature, the application of the Driver, Pressure, State, Impact, Response (DPSIR) framework for analysing complex problems associated with social ecological systems, and the application of the Life Cycle Assessment (LCA) for evaluating the environmental impact of electronic devices from their manufacture through to their ﬁnal disposal. Japan, Italy, Switzerland, and Norway have been selected for the LCA to show how e-waste is diverted to developing countries, as there is not sufﬁcient data available for the assessment from the selected developing countries. GOOD, BAD and UGLY outcomes have been identiﬁed from this study: the GOOD is the creation of jobs and the use of e-waste as a source of raw materials; the BAD is the exacerbation of the already poor environmental conditions in developing countries; the UGLY is the negative impact on the health of workers processing e-waste due to a wide range of toxic components in this waste. There are a number of management options that are available to reduce the impact of the BAD and the UGLY, such as adopting the concept of a circular economy, urban mining, reducing loopholes and improving existing policies and regulations, as well as reducing the disparity in income between the top and bottom of the management hierarchy for e-waste disposal. The overarching message is a request for developed countries to help developing countries in the ﬁght against e-waste, rather than exporting their environmental problems to these poorer regions.","container-title":"Sustainability","DOI":"10.3390/su13095302","ISSN":"2071-1050","issue":"9","journalAbbreviation":"Sustainability","language":"en","page":"5302","source":"DOI.org (Crossref)","title":"Electronic Waste, an Environmental Problem Exported to Developing Countries: The GOOD, the BAD and the UGLY","title-short":"Electronic Waste, an Environmental Problem Exported to Developing Countries","volume":"13","author":[{"family":"Abalansa","given":"Samuel"},{"family":"El Mahrad","given":"Badr"},{"family":"Icely","given":"John"},{"family":"Newton","given":"Alice"}],"issued":{"date-parts":[["2021",5,10]]}}},{"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92,"uris":["http://zotero.org/users/local/DRg0K6GL/items/CFF2X5WG"],"itemData":{"id":292,"type":"article-journal","abstract":"Demand for electronic products is growing, as is the volume of waste electrical and electronic equipment (WEEE). To reduce their environmental impact, particularly during their end-of-life, it is important to apply eco-design practices such as design for disassembly (DFD) and design for recycling (DFR) from the beginning of their development. However, these strategies are not systematically implemented by manufacturers due to several challenges, such as the complexity of the methods, the uncertainty and variability of the materials and components, and the lack of knowledge on DFD and DFR. This study aims to develop a body of knowledge (BOK) for DFD and DFR of electronic products to fill this gap. A systematic comparison of different BOKs has led to the proposal of a BOK composed of four main parts: Areas of Knowledge, Tools and Techniques, Skills and Abilities, and Terminology. The proposed framework was applied to lithium-ion batteries (LIBs) as an example of electronic products that require high-tech solutions for their efficient and sustainable management. This approach is essential for high-tech products, as they often contain valuable and scarce materials that need to be recovered and reused in a circular economy. The results showed that the BOK was an effective tool in supporting the sustainable development of batteries.","container-title":"Journal of Industrial and Production Engineering","DOI":"10.1080/21681015.2023.2262467","ISSN":"2168-1015, 2168-1023","issue":"1","journalAbbreviation":"Journal of Industrial and Production Engineering","language":"en","page":"19-39","source":"DOI.org (Crossref)","title":"Development of a body of knowledge for design for disassembly and recycling of high-tech products: a case study on lithium-ion batteries","title-short":"Development of a body of knowledge for design for disassembly and recycling of high-tech products","volume":"41","author":[{"family":"El Jalbout","given":"Shady"},{"family":"Keivanpour","given":"Samira"}],"issued":{"date-parts":[["2024",1,2]]}}},{"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11], [12], [17], [35], [48], [56], [82], [91], [93], [112]</w:t>
            </w:r>
            <w:r w:rsidRPr="005107B2">
              <w:rPr>
                <w:sz w:val="22"/>
                <w:szCs w:val="22"/>
              </w:rPr>
              <w:fldChar w:fldCharType="end"/>
            </w:r>
          </w:p>
        </w:tc>
      </w:tr>
      <w:tr w:rsidR="00772178" w:rsidRPr="005107B2" w14:paraId="28436387" w14:textId="77777777" w:rsidTr="00A0502D">
        <w:tc>
          <w:tcPr>
            <w:tcW w:w="1555" w:type="dxa"/>
          </w:tcPr>
          <w:p w14:paraId="534B2DE7" w14:textId="77777777" w:rsidR="00772178" w:rsidRPr="005107B2" w:rsidRDefault="00772178" w:rsidP="00102B4F">
            <w:pPr>
              <w:rPr>
                <w:sz w:val="22"/>
                <w:szCs w:val="22"/>
                <w:lang w:val="en-GB"/>
              </w:rPr>
            </w:pPr>
            <w:r w:rsidRPr="005107B2">
              <w:rPr>
                <w:sz w:val="22"/>
                <w:szCs w:val="22"/>
                <w:lang w:val="en-GB"/>
              </w:rPr>
              <w:t xml:space="preserve">Technology advancements </w:t>
            </w:r>
          </w:p>
        </w:tc>
        <w:tc>
          <w:tcPr>
            <w:tcW w:w="4110" w:type="dxa"/>
          </w:tcPr>
          <w:p w14:paraId="062CDA20" w14:textId="0528FF8E" w:rsidR="00772178" w:rsidRPr="005107B2" w:rsidRDefault="00772178" w:rsidP="00102B4F">
            <w:pPr>
              <w:rPr>
                <w:sz w:val="22"/>
                <w:szCs w:val="22"/>
                <w:lang w:val="en-GB"/>
              </w:rPr>
            </w:pPr>
            <w:r w:rsidRPr="005107B2">
              <w:rPr>
                <w:color w:val="000000"/>
                <w:sz w:val="22"/>
                <w:szCs w:val="22"/>
                <w:lang w:val="en-GB"/>
              </w:rPr>
              <w:t>Emerging technologies—such as digital tracking, automation, and advanced material processing—enhance the efficiency, traceability, and scalability of circular practices, enabling producers and intermediaries to implement circular models more effectively across the value chain.</w:t>
            </w:r>
            <w:r w:rsidR="00F84DD2">
              <w:rPr>
                <w:color w:val="000000"/>
                <w:sz w:val="22"/>
                <w:szCs w:val="22"/>
                <w:lang w:val="en-GB"/>
              </w:rPr>
              <w:br/>
              <w:t>(See supplementary table 4 for detailed list of technologies covered by literature)</w:t>
            </w:r>
          </w:p>
        </w:tc>
        <w:tc>
          <w:tcPr>
            <w:tcW w:w="3544" w:type="dxa"/>
          </w:tcPr>
          <w:p w14:paraId="01B8C3FD" w14:textId="1A228EFB" w:rsidR="00772178" w:rsidRPr="005107B2" w:rsidRDefault="006B0107" w:rsidP="00102B4F">
            <w:pPr>
              <w:rPr>
                <w:sz w:val="22"/>
                <w:szCs w:val="22"/>
                <w:lang w:val="en-GB"/>
              </w:rPr>
            </w:pPr>
            <w:r w:rsidRPr="005107B2">
              <w:rPr>
                <w:sz w:val="22"/>
                <w:szCs w:val="22"/>
              </w:rPr>
              <w:fldChar w:fldCharType="begin"/>
            </w:r>
            <w:r w:rsidR="00870696">
              <w:rPr>
                <w:sz w:val="22"/>
                <w:szCs w:val="22"/>
                <w:lang w:val="en-GB"/>
              </w:rPr>
              <w:instrText xml:space="preserve"> ADDIN ZOTERO_ITEM CSL_CITATION {"citationID":"Rj1TozGf","properties":{"formattedCitation":"[12], [34], [35], [37], [46], [51], [58], [66], [72], [77], [95], [100], [118], [127], [128], [129]","plainCitation":"[12], [34], [35], [37], [46], [51], [58], [66], [72], [77], [95], [100], [118], [127], [128], [129]","noteIndex":0},"citationItems":[{"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sz w:val="22"/>
                <w:szCs w:val="22"/>
                <w:lang w:val="en-GB"/>
              </w:rPr>
              <w:instrText>∼</w:instrText>
            </w:r>
            <w:r w:rsidR="00870696">
              <w:rPr>
                <w:sz w:val="22"/>
                <w:szCs w:val="22"/>
                <w:lang w:val="en-GB"/>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sz w:val="22"/>
                <w:szCs w:val="22"/>
                <w:lang w:val="en-GB"/>
              </w:rPr>
              <w:instrText>∼</w:instrText>
            </w:r>
            <w:r w:rsidR="00870696">
              <w:rPr>
                <w:sz w:val="22"/>
                <w:szCs w:val="22"/>
                <w:lang w:val="en-GB"/>
              </w:rPr>
              <w:instrText>1.9 kg of CO2 eq. emissions), followed by magnet-to-magnet recycling (</w:instrText>
            </w:r>
            <w:r w:rsidR="00870696">
              <w:rPr>
                <w:rFonts w:ascii="Cambria Math" w:hAnsi="Cambria Math" w:cs="Cambria Math"/>
                <w:sz w:val="22"/>
                <w:szCs w:val="22"/>
                <w:lang w:val="en-GB"/>
              </w:rPr>
              <w:instrText>∼</w:instrText>
            </w:r>
            <w:r w:rsidR="00870696">
              <w:rPr>
                <w:sz w:val="22"/>
                <w:szCs w:val="22"/>
                <w:lang w:val="en-GB"/>
              </w:rPr>
              <w:instrText>1.2 kg of CO2 eq. emissions), and metal recycling (</w:instrText>
            </w:r>
            <w:r w:rsidR="00870696">
              <w:rPr>
                <w:rFonts w:ascii="Cambria Math" w:hAnsi="Cambria Math" w:cs="Cambria Math"/>
                <w:sz w:val="22"/>
                <w:szCs w:val="22"/>
                <w:lang w:val="en-GB"/>
              </w:rPr>
              <w:instrText>∼</w:instrText>
            </w:r>
            <w:r w:rsidR="00870696">
              <w:rPr>
                <w:sz w:val="22"/>
                <w:szCs w:val="22"/>
                <w:lang w:val="en-GB"/>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135,"uris":["http://zotero.org/users/local/DRg0K6GL/items/FH78EHQI"],"itemData":{"id":135,"type":"article-journal","abstract":"Technological advances enable new business models that adopt the multiple lifecycle approach to design, manufacture and use of products. The Internet of Things (IoT) paradigm can facilitate implementing the Product Service Systems (PSS) model to achieve Circular Economy through closed-loop material flow. Implementing PSS in IoT-enabled environments will require a new approach to supply chain network design. PSS implementation requires more complex design of reverse logistics operations to enable reuse, remanufacture and recycle options for end-of-life (EoL) products. Therefore, establishing optimal location of facilities for these operations is critical to achieve efficiency and sustainability objectives. This study develops an approach for optimizing the locations of end-of-life product recovery facilities for implementing PSS. A multi-objective optimization model that considers social, environmental and economic criteria including lead time of reusable products which is the time between collection of EoL products and the time they reach secondary markets, as objectives is formulated considering relevant constraints. The proposed model is applicable to different sectors such as appliances or electronics manufacturing. The methodology is demonstrated by application to a case study of the Turkish appliance sector. Results from different scenarios are tested and evaluated to gain a better insight of implications due to location selection decisions.","container-title":"Procedia Manufacturing","DOI":"10.1016/j.promfg.2020.10.222","ISSN":"23519789","journalAbbreviation":"Procedia Manufacturing","language":"en","page":"1592-1599","source":"DOI.org (Crossref)","title":"A Multi-Objective Facility Location Model to Implement Circular Economy","volume":"51","author":[{"family":"Bal","given":"Alperen"},{"family":"Badurdeen","given":"Fazleena"}],"issued":{"date-parts":[["2020"]]}}},{"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169,"uris":["http://zotero.org/users/local/DRg0K6GL/items/TD5JUC5X"],"itemData":{"id":169,"type":"article-journal","abstract":"The concept of circularity has been widely discussed in the literature, but the implementation of the circular economy at the micro-level remains unexplored. It is still not clear what are the antecedents for circular economy implementation at the industry level, instead of cleaner production principles and practices have been discussed as essential for circular economy adoption from the bottom up, but more empirical studies are still necessary to better understand the adoption and effects of cleaner production in promoting circular economy. Thus, this paper aims to explore the cleaner production principles and practices adopted by a manufacturing company located in an emerging economy in order to understand how these were valuable in foster circular economy implementation. A case-based research approach was adopted in this investigation. The circular economy practices introduced by the company were analyzed by considering their connections with the requirements when transitioning to a circular economy paradigm, within company-related processes in addition to circular economy areas at the micro-level. An inductive approach was adopted for data analysis to develop some propositions regarding circular economy interactions. The main ﬁndings revealed that cleaner production practices for product optimization are valuable to circular economy implementation regarding circular product design strategies. The cleaner production principle of input substitution is valuable for reducing input and use of natural resources as well as increasing the share of renewable and recyclable resources. Technological optimization can contribute to reducing emissions levels. In addition, ﬁeld data showed that cleaner production practices at the production area enable circular economy practices to be implemented at the micro-level, as well as there is a connection with other circular economy areas (i.e. waste management, consumption, and support). Moreover, the ﬁndings conﬁrmed that all cleaner production practices and principles implemented by the organization are connected to each other and across the processes. Further studies may focus on testing the propositions developed in this study in other manufacturing contexts, as well as on the investigation of possible cause-effect relationships that may exist between cleaner production and circular economy transition pathways.","container-title":"Journal of Cleaner Production","DOI":"10.1016/j.jclepro.2018.03.006","ISSN":"09596526","journalAbbreviation":"Journal of Cleaner Production","language":"en","page":"740-748","source":"DOI.org (Crossref)","title":"Cleaner production as an antecedent for circular economy paradigm shift at the micro-level: Evidence from a home appliance manufacturer","title-short":"Cleaner production as an antecedent for circular economy paradigm shift at the micro-level","volume":"185","author":[{"family":"Sousa-Zomer","given":"Thayla T."},{"family":"Magalhães","given":"Lucas"},{"family":"Zancul","given":"Eduardo"},{"family":"Campos","given":"Lucila M.S."},{"family":"Cauchick-Miguel","given":"Paulo A."}],"issued":{"date-parts":[["2018",6]]}}},{"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192,"uris":["http://zotero.org/users/local/DRg0K6GL/items/WYVHUS8H"],"itemData":{"id":192,"type":"article-journal","abstract":"In the recent past, technological advances in the solar photovoltaic (PV) sector have accelerated, leading to managerial problems for the end-of-life (EOL) disposal of solar photovoltaic e-waste. Developed countries have initiated management systems while India is presently in the photovoltaic panel installation stage, with no concrete strategy to manage the resulting e-waste. This study undertakes an assessment of the magnitude of the issue in India, using a forecasting model that projects the amount of waste generated by EOL solar PV panels and its balance of system (BOS) using Weibull reliability function for panel failure. The study also estimates the amount of raw material recovered after recycling to contribute to the circular economy of EOL PV. In the study, an empirical estimation shows that solar PV installations in India will generate 347.5 GW by 2030. The model evaluates that between 2020 and 2047, about 2.95 billion tonnes of e-waste will be generated in India from solar PV systems, including critical metals worth 645 trillion USD, of which 70% (worth 452 trillion USD) can be recovered using state-of-the-art recycling technology. The present study sheds light on maximizing resource eﬃciency, by creating facilities for a circular economy-based supply chain to handle the massive e-waste generated by solar PV panels in India.","container-title":"Sustainable Production and Consumption","DOI":"10.1016/j.spc.2020.09.011","ISSN":"23525509","journalAbbreviation":"Sustainable Production and Consumption","language":"en","page":"65-77","source":"DOI.org (Crossref)","title":"End-of-life solar photovoltaic e-waste assessment in India: a step towards a circular economy","title-short":"End-of-life solar photovoltaic e-waste assessment in India","volume":"26","author":[{"family":"Gautam","given":"Ayush"},{"family":"Shankar","given":"Ravi"},{"family":"Vrat","given":"Prem"}],"issued":{"date-parts":[["2021",4]]}}},{"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id":254,"uris":["http://zotero.org/users/local/DRg0K6GL/items/DWILDPU6"],"itemData":{"id":254,"type":"article-journal","abstract":"The concept of zero waste is an ideal situation that will require different solutions for different categories of waste. Electronic waste (E-waste), the fastest growing category of solid hazardous waste presents various unique challenges. Electronic product repair, reuse and remanufacture (3re) are crucial for effective source reduction of E-waste and the integration of the electronics industry into a circular or zero-waste economy framework. Increasingly, 3re implementation is restricted by regulatory difﬁculties, particularly the invocation of copyright laws. Here, we use the examples of electronic printer cartridges and restored compact discs (CDs) to identify the challenges and to explore solutions for managing the risks associated with E-waste through circular economy and the opportunities presented by innovative Blockchain solutions. A set of international consensuses on judicial deﬁnitions, such as 3re, refurbish fake/counterfeit product and copyright exhaustion, are proposed to accelerate source reduction in E-waste management toward the goal of zero waste.","container-title":"Frontiers of Environmental Science &amp; Engineering","DOI":"10.1007/s11783-021-1402-x","ISSN":"2095-2201, 2095-221X","issue":"6","journalAbbreviation":"Front. Environ. Sci. Eng.","language":"en","page":"114","source":"DOI.org (Crossref)","title":"Zero E-waste: Regulatory impediments and blockchain imperatives","title-short":"Zero E-waste","volume":"15","author":[{"family":"Chen","given":"Mengjun"},{"family":"Ogunseitan","given":"Oladele A."}],"issued":{"date-parts":[["2021",12]]}}},{"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id":308,"uris":["http://zotero.org/users/local/DRg0K6GL/items/5NKW55YF"],"itemData":{"id":308,"type":"article-journal","abstract":"A circular supply chain transition represents a significant sustainability step, which leads to resource optimization and longer product lifecycles. The electrical and electronic equipment (EEE) sector focuses on end-product lifecycle management as electronic waste (e-waste) alongside recycling and recovery operations for supply chain inclusion of components. This transformation faces considerable difficulty, primarily in developing economies, due to structural, regulatory, and technological barriers. The study identifies key impediments in e-waste supply chain systems by analyzing social, economic, and environmental sustainability factors, government regulations, technological advancements, and operational challenges. Using multi-iteration fuzzy Delphi, the factors were refined to 14 critical impediments, which were then prioritized and evaluated through fuzzy WINGS (Weighted Influence Nonlinear Gauge System). The findings highlight key cause impediments, including the dominance of the informal sector in e-waste handling (IIS), Ineffective policies and regulations (IPR), and Insufficient supply of e-waste to formal recycling centers (ISS), which significantly disrupt the efficiency of formal recycling processes. A comparative analysis with fuzzy DEMATEL revealed discrepancies in the influence of certain impediments, while sensitivity analysis confirmed the robustness and stability of the model. This research provides valuable insights for policymakers, government bodies, and industry stakeholders, enabling them to enhance e-waste management strategies and improve the effectiveness of the e-waste supply chain, contributing to a more sustainable and resource-efficient economy.","container-title":"Journal of Environmental Management","DOI":"10.1016/j.jenvman.2025.126208","ISSN":"03014797","journalAbbreviation":"Journal of Environmental Management","language":"en","page":"126208","source":"DOI.org (Crossref)","title":"Unravelling sustainable impediments in E-waste supply chain management: A Fuzzy-WINGS decision approach","title-short":"Unravelling sustainable impediments in E-waste supply chain management","volume":"389","author":[{"family":"Kumar","given":"Varun"},{"family":"Shukla","given":"Om Ji"}],"issued":{"date-parts":[["2025",8]]}}},{"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305,"uris":["http://zotero.org/users/local/DRg0K6GL/items/WZZ65C8P"],"itemData":{"id":305,"type":"article-journal","abstract":"Nigeria faces significant environmental and health risks due to rapid Waste Electrical and Electronics Equipment (WEEE) generation, estimated at 500,000 tons annually. This systematic review analyses the situation of WEEE in Nigeria, examining existing policies, regulations, and emerging technologies for sustainable recycling. The review analysis reveals gaps in legislation, inadequate infrastructure, and primitive recycling methods, resulting in severe environmental pollution and health risks. Emerging technologies, such as recycling technologies, waste-to-energy conversion, and circular economy approaches, offer potential solutions. This review evaluates these technologies’ effectiveness and sustainability in the Nigerian context. Recommendations for policy reforms, technological innovations, and stakeholder engagement are provided to inform evidence-based decision-making and promote sustainable WEEE recycling practices in Nigeria.","container-title":"Environmental Quality Management","DOI":"10.1002/tqem.70020","ISSN":"1088-1913, 1520-6483","issue":"3","journalAbbreviation":"Environmental Quality Mgmt","language":"en","page":"e70020","source":"DOI.org (Crossref)","title":"Sustainable Waste Electrical and Electronics Equipment Recycling in Nigeria, Policies and Emerging Technologies","volume":"34","author":[{"family":"Abogunrin‐Olafisoye","given":"Oladunni Bola"},{"family":"Adeyi","given":"Oladayo"},{"family":"Adeyi","given":"Abiola J."},{"family":"Oke","given":"Emmanuel Olusola"},{"family":"Ojediran","given":"Gideon Oluranti"}],"issued":{"date-parts":[["2025",3]]}}},{"id":285,"uris":["http://zotero.org/users/local/DRg0K6GL/items/8MCUY8AP"],"itemData":{"id":285,"type":"article-journal","abstract":"Remanufacturing, a process that restores products to their original functionality. It plays a crucial role in within the circular economy. This study examines the feasibility of remanufacturing washing machine components, focusing on the presence of critical raw materials (CRMs) and the challenges associated with their recovery. The analysis is based on scientific literature and data from household appliance manufacturers. The theoretical analysis is compared with scanning electron microscope analysis (SEM) of selected components. Technical and economic aspects of the remanufacturing process are discussed, highlighting potential environmental benefits and barriers to practical implementation. Elements distribution analysis of selected components revealed the presence of critical materials, including gold (Au), silver (Ag), palladium (Pd), nickel (Ni), tin (Sn), and antimony (Sb). These findings emphasize the need for efficient recovery strategies to enhance resource sustainability and reduce dependence on virgin materials. The study contributes to the ongoing discourse on circular economy practices, offering insights into CRMs recovery in household appliance industry.","container-title":"IFAC-PapersOnLine","DOI":"10.1016/j.ifacol.2025.11.882","ISSN":"24058963","issue":"24","journalAbbreviation":"IFAC-PapersOnLine","language":"en","page":"305-310","source":"DOI.org (Crossref)","title":"Assessment of the potential for remanufacturing of a washing machine with focus on critical raw materials","volume":"59","author":[{"family":"Kanciak","given":"Wiktoria"},{"family":"Popławski","given":"Mikołaj"},{"family":"Golińska-Dawson","given":"Paulina"}],"issued":{"date-parts":[["2025"]]}}}],"schema":"https://github.com/citation-style-language/schema/raw/master/csl-citation.json"} </w:instrText>
            </w:r>
            <w:r w:rsidRPr="005107B2">
              <w:rPr>
                <w:sz w:val="22"/>
                <w:szCs w:val="22"/>
              </w:rPr>
              <w:fldChar w:fldCharType="separate"/>
            </w:r>
            <w:r w:rsidR="00870696">
              <w:rPr>
                <w:rFonts w:eastAsiaTheme="minorHAnsi"/>
                <w:sz w:val="22"/>
                <w:lang w:eastAsia="en-US"/>
                <w14:ligatures w14:val="standardContextual"/>
              </w:rPr>
              <w:t>[12], [34], [35], [37], [46], [51], [58], [66], [72], [77], [95], [100], [118], [127], [128], [129]</w:t>
            </w:r>
            <w:r w:rsidRPr="005107B2">
              <w:rPr>
                <w:sz w:val="22"/>
                <w:szCs w:val="22"/>
              </w:rPr>
              <w:fldChar w:fldCharType="end"/>
            </w:r>
          </w:p>
        </w:tc>
      </w:tr>
      <w:bookmarkEnd w:id="12"/>
    </w:tbl>
    <w:p w14:paraId="4CC7B293" w14:textId="77777777" w:rsidR="00772178" w:rsidRPr="005107B2" w:rsidRDefault="00772178" w:rsidP="00772178">
      <w:pPr>
        <w:ind w:left="284"/>
        <w:rPr>
          <w:sz w:val="22"/>
          <w:szCs w:val="22"/>
        </w:rPr>
      </w:pPr>
    </w:p>
    <w:p w14:paraId="069D5DF5" w14:textId="09D19D42" w:rsidR="005107B2" w:rsidRPr="007E24F0" w:rsidRDefault="005107B2" w:rsidP="005107B2">
      <w:pPr>
        <w:pStyle w:val="Heading1"/>
        <w:numPr>
          <w:ilvl w:val="0"/>
          <w:numId w:val="1"/>
        </w:numPr>
        <w:ind w:left="284" w:hanging="284"/>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 xml:space="preserve">Supplementary Table </w:t>
      </w:r>
      <w:r w:rsidR="007E24F0">
        <w:rPr>
          <w:rFonts w:ascii="Times New Roman" w:eastAsia="Times New Roman" w:hAnsi="Times New Roman" w:cs="Times New Roman"/>
          <w:b/>
          <w:bCs/>
          <w:color w:val="000000" w:themeColor="text1"/>
          <w:sz w:val="24"/>
          <w:szCs w:val="24"/>
          <w:lang w:eastAsia="en-GB"/>
        </w:rPr>
        <w:t>S</w:t>
      </w:r>
      <w:r>
        <w:rPr>
          <w:rFonts w:ascii="Times New Roman" w:eastAsia="Times New Roman" w:hAnsi="Times New Roman" w:cs="Times New Roman"/>
          <w:b/>
          <w:bCs/>
          <w:color w:val="000000" w:themeColor="text1"/>
          <w:sz w:val="24"/>
          <w:szCs w:val="24"/>
          <w:lang w:eastAsia="en-GB"/>
        </w:rPr>
        <w:t>4</w:t>
      </w:r>
      <w:r w:rsidR="007E24F0">
        <w:rPr>
          <w:rFonts w:ascii="Times New Roman" w:eastAsia="Times New Roman" w:hAnsi="Times New Roman" w:cs="Times New Roman"/>
          <w:b/>
          <w:bCs/>
          <w:color w:val="000000" w:themeColor="text1"/>
          <w:sz w:val="24"/>
          <w:szCs w:val="24"/>
          <w:lang w:eastAsia="en-GB"/>
        </w:rPr>
        <w:t xml:space="preserve">. </w:t>
      </w:r>
      <w:r w:rsidRPr="007E24F0">
        <w:rPr>
          <w:rFonts w:ascii="Times New Roman" w:eastAsia="Times New Roman" w:hAnsi="Times New Roman" w:cs="Times New Roman"/>
          <w:b/>
          <w:bCs/>
          <w:color w:val="000000" w:themeColor="text1"/>
          <w:sz w:val="24"/>
          <w:szCs w:val="24"/>
          <w:lang w:eastAsia="en-GB"/>
        </w:rPr>
        <w:t>Emerging and digital technologies identified in the reviewed literature and their roles in enabling circular economy strategies in the EEE sector</w:t>
      </w:r>
    </w:p>
    <w:p w14:paraId="0C8DC9AA" w14:textId="77777777" w:rsidR="005107B2" w:rsidRPr="005107B2" w:rsidRDefault="005107B2" w:rsidP="005107B2">
      <w:pPr>
        <w:rPr>
          <w:color w:val="0E0E0E"/>
          <w:sz w:val="21"/>
          <w:szCs w:val="21"/>
        </w:rPr>
      </w:pPr>
    </w:p>
    <w:p w14:paraId="535FCD24" w14:textId="77777777" w:rsidR="005107B2" w:rsidRPr="005107B2" w:rsidRDefault="005107B2" w:rsidP="005107B2">
      <w:pPr>
        <w:rPr>
          <w:color w:val="0E0E0E"/>
          <w:sz w:val="21"/>
          <w:szCs w:val="21"/>
        </w:rPr>
      </w:pPr>
      <w:r w:rsidRPr="005107B2">
        <w:rPr>
          <w:color w:val="0E0E0E"/>
          <w:sz w:val="21"/>
          <w:szCs w:val="21"/>
        </w:rPr>
        <w:t>Description: This table provides an overview of emerging and digital technologies identified in the literature, including identification and traceability tools, automation systems, data-driven decision technologies, and digital platforms. It summarises their roles in supporting circular economy strategies, particularly in improving traceability, reducing uncertainty, enabling lifecycle coordination, and supporting repair, reuse, and recycling pathways.</w:t>
      </w:r>
    </w:p>
    <w:p w14:paraId="54E058CA" w14:textId="77777777" w:rsidR="00872D6A" w:rsidRPr="005107B2" w:rsidRDefault="00872D6A" w:rsidP="00872D6A"/>
    <w:tbl>
      <w:tblPr>
        <w:tblStyle w:val="TableGrid"/>
        <w:tblW w:w="9214" w:type="dxa"/>
        <w:tblInd w:w="279" w:type="dxa"/>
        <w:tblLook w:val="04A0" w:firstRow="1" w:lastRow="0" w:firstColumn="1" w:lastColumn="0" w:noHBand="0" w:noVBand="1"/>
      </w:tblPr>
      <w:tblGrid>
        <w:gridCol w:w="1555"/>
        <w:gridCol w:w="1701"/>
        <w:gridCol w:w="3506"/>
        <w:gridCol w:w="2452"/>
      </w:tblGrid>
      <w:tr w:rsidR="005107B2" w:rsidRPr="005107B2" w14:paraId="645995E2" w14:textId="77777777" w:rsidTr="005107B2">
        <w:tc>
          <w:tcPr>
            <w:tcW w:w="1555" w:type="dxa"/>
            <w:vAlign w:val="center"/>
          </w:tcPr>
          <w:p w14:paraId="13CE7209" w14:textId="50C36AAD" w:rsidR="00A0502D" w:rsidRPr="005107B2" w:rsidRDefault="00A0502D" w:rsidP="005107B2">
            <w:pPr>
              <w:ind w:left="176"/>
              <w:rPr>
                <w:color w:val="000000"/>
                <w:sz w:val="22"/>
                <w:szCs w:val="22"/>
                <w:lang w:val="en-GB"/>
              </w:rPr>
            </w:pPr>
            <w:r w:rsidRPr="005107B2">
              <w:rPr>
                <w:color w:val="000000"/>
                <w:sz w:val="22"/>
                <w:szCs w:val="22"/>
                <w:lang w:val="en-GB"/>
              </w:rPr>
              <w:t>Category</w:t>
            </w:r>
          </w:p>
        </w:tc>
        <w:tc>
          <w:tcPr>
            <w:tcW w:w="1701" w:type="dxa"/>
            <w:vAlign w:val="center"/>
          </w:tcPr>
          <w:p w14:paraId="71F98EA5" w14:textId="65A837A1" w:rsidR="00A0502D" w:rsidRPr="005107B2" w:rsidRDefault="00A0502D" w:rsidP="00A0502D">
            <w:pPr>
              <w:rPr>
                <w:color w:val="000000"/>
                <w:sz w:val="22"/>
                <w:szCs w:val="22"/>
                <w:lang w:val="en-GB"/>
              </w:rPr>
            </w:pPr>
            <w:r w:rsidRPr="005107B2">
              <w:rPr>
                <w:color w:val="000000"/>
                <w:sz w:val="22"/>
                <w:szCs w:val="22"/>
                <w:lang w:val="en-GB"/>
              </w:rPr>
              <w:t>Technology</w:t>
            </w:r>
          </w:p>
        </w:tc>
        <w:tc>
          <w:tcPr>
            <w:tcW w:w="3506" w:type="dxa"/>
            <w:vAlign w:val="center"/>
          </w:tcPr>
          <w:p w14:paraId="0DE245CF" w14:textId="211047E9" w:rsidR="00A0502D" w:rsidRPr="005107B2" w:rsidRDefault="00A0502D" w:rsidP="00A0502D">
            <w:pPr>
              <w:rPr>
                <w:color w:val="000000"/>
                <w:sz w:val="22"/>
                <w:szCs w:val="22"/>
                <w:lang w:val="en-GB"/>
              </w:rPr>
            </w:pPr>
            <w:r w:rsidRPr="005107B2">
              <w:rPr>
                <w:color w:val="000000"/>
                <w:sz w:val="22"/>
                <w:szCs w:val="22"/>
                <w:lang w:val="en-GB"/>
              </w:rPr>
              <w:t>Summary</w:t>
            </w:r>
          </w:p>
        </w:tc>
        <w:tc>
          <w:tcPr>
            <w:tcW w:w="2452" w:type="dxa"/>
            <w:vAlign w:val="center"/>
          </w:tcPr>
          <w:p w14:paraId="3C9CBF09" w14:textId="4E0931ED" w:rsidR="00A0502D" w:rsidRPr="005107B2" w:rsidRDefault="00A0502D" w:rsidP="00A0502D">
            <w:pPr>
              <w:rPr>
                <w:sz w:val="22"/>
                <w:szCs w:val="22"/>
              </w:rPr>
            </w:pPr>
            <w:r w:rsidRPr="005107B2">
              <w:rPr>
                <w:sz w:val="22"/>
                <w:szCs w:val="22"/>
              </w:rPr>
              <w:t xml:space="preserve">Cited In </w:t>
            </w:r>
          </w:p>
        </w:tc>
      </w:tr>
      <w:tr w:rsidR="005107B2" w:rsidRPr="005107B2" w14:paraId="585DB435" w14:textId="77777777" w:rsidTr="005107B2">
        <w:tc>
          <w:tcPr>
            <w:tcW w:w="1555" w:type="dxa"/>
            <w:vMerge w:val="restart"/>
            <w:vAlign w:val="center"/>
          </w:tcPr>
          <w:p w14:paraId="5BD7E23B" w14:textId="5DA57198" w:rsidR="00A0502D" w:rsidRPr="005107B2" w:rsidRDefault="00A0502D" w:rsidP="00A0502D">
            <w:pPr>
              <w:rPr>
                <w:color w:val="000000"/>
                <w:sz w:val="22"/>
                <w:szCs w:val="22"/>
                <w:lang w:val="en-GB"/>
              </w:rPr>
            </w:pPr>
            <w:r w:rsidRPr="005107B2">
              <w:rPr>
                <w:color w:val="000000"/>
                <w:sz w:val="22"/>
                <w:szCs w:val="22"/>
                <w:lang w:val="en-GB"/>
              </w:rPr>
              <w:t>Automation &amp; Operations</w:t>
            </w:r>
          </w:p>
        </w:tc>
        <w:tc>
          <w:tcPr>
            <w:tcW w:w="1701" w:type="dxa"/>
            <w:vAlign w:val="center"/>
          </w:tcPr>
          <w:p w14:paraId="040ED731" w14:textId="016B19BF" w:rsidR="00A0502D" w:rsidRPr="005107B2" w:rsidRDefault="00A0502D" w:rsidP="00A0502D">
            <w:pPr>
              <w:rPr>
                <w:color w:val="000000"/>
                <w:sz w:val="22"/>
                <w:szCs w:val="22"/>
                <w:lang w:val="en-GB"/>
              </w:rPr>
            </w:pPr>
            <w:r w:rsidRPr="005107B2">
              <w:rPr>
                <w:color w:val="000000"/>
                <w:sz w:val="22"/>
                <w:szCs w:val="22"/>
                <w:lang w:val="en-GB"/>
              </w:rPr>
              <w:t>Robotics</w:t>
            </w:r>
          </w:p>
        </w:tc>
        <w:tc>
          <w:tcPr>
            <w:tcW w:w="3506" w:type="dxa"/>
            <w:vAlign w:val="center"/>
          </w:tcPr>
          <w:p w14:paraId="4862198A" w14:textId="1C41EDEF" w:rsidR="00A0502D" w:rsidRPr="005107B2" w:rsidRDefault="00A0502D" w:rsidP="00A0502D">
            <w:pPr>
              <w:rPr>
                <w:color w:val="000000"/>
                <w:sz w:val="22"/>
                <w:szCs w:val="22"/>
                <w:lang w:val="en-GB"/>
              </w:rPr>
            </w:pPr>
            <w:r w:rsidRPr="005107B2">
              <w:rPr>
                <w:color w:val="000000"/>
                <w:sz w:val="22"/>
                <w:szCs w:val="22"/>
                <w:lang w:val="en-GB"/>
              </w:rPr>
              <w:t>Robotics can improve the efficiency, speed, and safety of circular economy operations such as sorting, dismantling, disassembly, and recycling. They are especially valuable in handling complex or hazardous electronic waste streams. By increasing process consistency and recovery precision, robotics can improve the economic and environmental performance of circular systems.</w:t>
            </w:r>
          </w:p>
        </w:tc>
        <w:tc>
          <w:tcPr>
            <w:tcW w:w="2452" w:type="dxa"/>
            <w:vAlign w:val="center"/>
          </w:tcPr>
          <w:p w14:paraId="767A9972" w14:textId="53072B3B"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XIwn7bOu","properties":{"formattedCitation":"[58], [63], [71], [77], [100], [130]","plainCitation":"[58], [63], [71], [77], [100], [130]","noteIndex":0},"citationItems":[{"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213,"uris":["http://zotero.org/users/local/DRg0K6GL/items/RAAYGE9Z"],"itemData":{"id":213,"type":"article-journal","abstract":"Natural resources are being depleted at an alarming rate, also resulting in increased emissions and pollution. The call for a circular economy and sustainable strategies is now louder than ever. Remanufacturing can alleviate our environmental impact while still providing opportunities for proﬁtable business. However, there is a need for a framework detailing the necessary steps for a successful remanufacturing start-up. This paper aims to identify the essential and supportive factors an original equipment manufacturer (OEM) must consider when transitioning part of its business to remanufacturing. Such factors could aid both current actors in the industrial setting as well as make way for further investigations and more advanced frameworks from the scientiﬁc ﬁeld. The task is carried out through a novel combination of prior research on production development and remanufacturing, with support from a case study performed at an electrical and electronic equipment (EEE) manufacturer. This paper concludes that the ﬁrst essential factors to be addressed when switching orientation towards remanufacturing can be contained in four categories: core acquisition and reverse logistics, labor skill and availability, remanufacturing facilities, and remanufacturing process and technology. Secondary supporting factors include design for remanufacturing and information feedback, remanufacturing process improvements, remanufacturing market knowledge, and organization, planning and control.","container-title":"Journal of Cleaner Production","DOI":"10.1016/j.jclepro.2020.122309","ISSN":"09596526","journalAbbreviation":"Journal of Cleaner Production","language":"en","page":"122309","source":"DOI.org (Crossref)","title":"Prerequisite factors for original equipment manufacturer remanufacturing","volume":"270","author":[{"family":"Vogt Duberg","given":"Johan"},{"family":"Johansson","given":"Gustav"},{"family":"Sundin","given":"Erik"},{"family":"Kurilova-Palisaitiene","given":"Jelena"}],"issued":{"date-parts":[["2020",10]]}}},{"id":244,"uris":["http://zotero.org/users/local/DRg0K6GL/items/3NKBU5R6"],"itemData":{"id":244,"type":"article-journal","abstract":"Increasing recovery of critical raw materials (CRMs) from waste electrical and electronic equipment (WEEE) is a strategic priority to mitigate supply risks. Today, CRM recovery rates are generally low, with increases requiring new recovery processes and interface optimisation with pre-processing to ensure appropriate material flows for efficient recovery are generated. Here, results from an industrial trial to increase CRM recovery from WEEE are presented to inform development of pre-processing strategies which generate such material flows. Au, Ag, Co, Ga, Mg, Nb, Ru, Pd, Ir, Y, Nd, Sb, Ta and W are identified with XRF in components of a range of WEEE samples including within individual printed circuit board (PCB) components. CRM distribution in PCBs is mapped by visual inspection with reference to this data. Cost-effective methods to disassemble WEEE; isolate CRM bearing components, and upgrade/concentrate CRMs are evaluated for industrial adoption. A guillotine is found most suitable for LCD disassembly and separation of Au edge-contacts from PCBs, while cryocracking is best for isolation of internal components of digital media devices. Thermal PCB disassembly with a solder bath for simultaneous SMD removal and subsequent sieving to sort SMDs thereby concentrating CRMs for recovery is a promising approach. Microwave ashing of PCBs to concentrate CRMs is promising although off-gas treatment would be required. Recovery potential of identified CRMs from material streams generated is found to be poor due to lack of suitable recovery infrastructure except for precious and platinum group metals in PCBs, but available pyrometallurgical recovery permanently dissipates other CRMs present.","container-title":"Resources, Conservation and Recycling","DOI":"10.1016/j.resconrec.2020.104923","ISSN":"09213449","journalAbbreviation":"Resources, Conservation and Recycling","language":"en","page":"104923","source":"DOI.org (Crossref)","title":"Towards Increased Recovery of Critical Raw Materials from WEEE– evaluation of CRMs at a component level and pre-processing methods for interface optimisation with recovery processes","volume":"161","author":[{"family":"Charles","given":"Rhys G."},{"family":"Douglas","given":"Peter"},{"family":"Dowling","given":"Mark"},{"family":"Liversage","given":"Gareth"},{"family":"Davies","given":"Matthew L."}],"issued":{"date-parts":[["2020",10]]}}}],"schema":"https://github.com/citation-style-language/schema/raw/master/csl-citation.json"} </w:instrText>
            </w:r>
            <w:r w:rsidRPr="005107B2">
              <w:rPr>
                <w:sz w:val="22"/>
                <w:szCs w:val="22"/>
              </w:rPr>
              <w:fldChar w:fldCharType="separate"/>
            </w:r>
            <w:r w:rsidR="00870696">
              <w:rPr>
                <w:noProof/>
                <w:sz w:val="22"/>
                <w:szCs w:val="22"/>
              </w:rPr>
              <w:t>[58], [63], [71], [77], [100], [130]</w:t>
            </w:r>
            <w:r w:rsidRPr="005107B2">
              <w:rPr>
                <w:sz w:val="22"/>
                <w:szCs w:val="22"/>
              </w:rPr>
              <w:fldChar w:fldCharType="end"/>
            </w:r>
          </w:p>
        </w:tc>
      </w:tr>
      <w:tr w:rsidR="005107B2" w:rsidRPr="005107B2" w14:paraId="44853CAC" w14:textId="77777777" w:rsidTr="005107B2">
        <w:tc>
          <w:tcPr>
            <w:tcW w:w="1555" w:type="dxa"/>
            <w:vMerge/>
            <w:vAlign w:val="center"/>
          </w:tcPr>
          <w:p w14:paraId="1DD73098" w14:textId="04A254D2" w:rsidR="00A0502D" w:rsidRPr="005107B2" w:rsidRDefault="00A0502D" w:rsidP="00A0502D">
            <w:pPr>
              <w:rPr>
                <w:color w:val="000000"/>
                <w:sz w:val="22"/>
                <w:szCs w:val="22"/>
                <w:lang w:val="en-GB"/>
              </w:rPr>
            </w:pPr>
          </w:p>
        </w:tc>
        <w:tc>
          <w:tcPr>
            <w:tcW w:w="1701" w:type="dxa"/>
            <w:vAlign w:val="center"/>
          </w:tcPr>
          <w:p w14:paraId="636FFACD" w14:textId="04C76A57" w:rsidR="00A0502D" w:rsidRPr="005107B2" w:rsidRDefault="00A0502D" w:rsidP="00A0502D">
            <w:pPr>
              <w:rPr>
                <w:color w:val="000000"/>
                <w:sz w:val="22"/>
                <w:szCs w:val="22"/>
                <w:lang w:val="en-GB"/>
              </w:rPr>
            </w:pPr>
            <w:r w:rsidRPr="005107B2">
              <w:rPr>
                <w:color w:val="000000"/>
                <w:sz w:val="22"/>
                <w:szCs w:val="22"/>
                <w:lang w:val="en-GB"/>
              </w:rPr>
              <w:t>Human-Robot Collaboration</w:t>
            </w:r>
          </w:p>
        </w:tc>
        <w:tc>
          <w:tcPr>
            <w:tcW w:w="3506" w:type="dxa"/>
            <w:vAlign w:val="center"/>
          </w:tcPr>
          <w:p w14:paraId="59F58488" w14:textId="285197E8" w:rsidR="00A0502D" w:rsidRPr="005107B2" w:rsidRDefault="00A0502D" w:rsidP="00A0502D">
            <w:pPr>
              <w:rPr>
                <w:color w:val="000000"/>
                <w:sz w:val="22"/>
                <w:szCs w:val="22"/>
                <w:lang w:val="en-GB"/>
              </w:rPr>
            </w:pPr>
            <w:r w:rsidRPr="005107B2">
              <w:rPr>
                <w:color w:val="000000"/>
                <w:sz w:val="22"/>
                <w:szCs w:val="22"/>
                <w:lang w:val="en-GB"/>
              </w:rPr>
              <w:t>Human-robot collaboration combines human judgment and dexterity with robotic precision and repeatability. In circular economy settings, this is useful for tasks like repair, disassembly, inspection, and component recovery, where full automation may be difficult. It can improve worker safety, operational flexibility, and resource recovery while keeping humans involved in higher-value decisions.</w:t>
            </w:r>
          </w:p>
        </w:tc>
        <w:tc>
          <w:tcPr>
            <w:tcW w:w="2452" w:type="dxa"/>
            <w:vAlign w:val="center"/>
          </w:tcPr>
          <w:p w14:paraId="3AEA2B20" w14:textId="75A7C9F5"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KpdHXgt3","properties":{"formattedCitation":"[33], [58], [77], [100], [130], [131]","plainCitation":"[33], [58], [77], [100], [130], [131]","noteIndex":0},"citationItems":[{"id":171,"uris":["http://zotero.org/users/local/DRg0K6GL/items/SAPIY6KT"],"itemData":{"id":171,"type":"article-journal","abstract":"Nowadays manufacturing companies are going through an increasing public and government pressure to reduce the environmental impact of their operations. But when dealing with e-waste, some difficulties arise in classifying and dismantling electronic devices. Manual operations are financially prohibitive and full automation is also discarded due to the lack of uniformity of the disposed devices. A halfway solution is to let a human operator and a robot share the process. The goal of this research is the optimization of the recycling process of electronic equipments, applying both technical and economic criteria, and taking into account the latest developments in collaborative robots.","container-title":"Procedia Manufacturing","DOI":"10.1016/j.promfg.2017.07.133","ISSN":"23519789","journalAbbreviation":"Procedia Manufacturing","language":"en","page":"55-62","source":"DOI.org (Crossref)","title":"Collaborative Robots in e-waste Management","volume":"11","author":[{"family":"Alvarez-de-los-Mozos","given":"Esther"},{"family":"Renteria","given":"Arantxa"}],"issued":{"date-parts":[["2017"]]}}},{"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162,"uris":["http://zotero.org/users/local/DRg0K6GL/items/UQZV6AME"],"itemData":{"id":162,"type":"article-journal","abstract":"Cell phones waste is the fastest growing electronics waste across the globe. Still in developing nations like India, most of this waste is routed to the unorganized sector causing irreparable damage to environment and health. This study has highlighted the economic, environmental and social benefits that India can gain by recycling the gold contained in discarded cell phones in an environmentally sound manner. In this work, system dynamics (SD) approach has been employed to develop a model of circular flow of gold in cell phones from manufacturing stage to recycling stage. Using the SD model developed, nine scenarios have been simulated and behavior trends of various variables under consideration are studied which provide very useful insights to facilitate policy decisions to promote cell phones recycling in India.","container-title":"Environment, Development and Sustainability","DOI":"10.1007/s10668-018-0189-9","ISSN":"1387-585X, 1573-2975","issue":"1","journalAbbreviation":"Environ Dev Sustain","language":"en","page":"173-200","source":"DOI.org (Crossref)","title":"Circular economy model of gold recovery from cell phones using system dynamics approach: a case study of India","title-short":"Circular economy model of gold recovery from cell phones using system dynamics approach","volume":"22","author":[{"family":"Chaudhary","given":"Karishma"},{"family":"Vrat","given":"Prem"}],"issued":{"date-parts":[["2020",1]]}}},{"id":205,"uris":["http://zotero.org/users/local/DRg0K6GL/items/9YYLURG3"],"itemData":{"id":205,"type":"article-journal","abstract":"The rapid consumption of advanced e-products has intensified problems for the linear economy; constantly diminishing natural resources employed in production processes have created a need of recycle and reuse. Although the transition to a circular economy proposes to end the loop of e-products, it needs the application of processes such as urban mining to recover resources as secondary raw material. The present study intends to examine the issues and challenges of electronic waste urban mining (EWUM) in India that need to be assessed for the development of a sustainable economy. To accomplish this, the current study employs integrated MultiCriteria-Decision making methods (MCDM). Step-Wise Weight Assessment Ratio Analysis (SWARA) is used to prioritize issues and their possible solutions with Weighted Assessment Sum Product Assessment (WASPAS) methods introduced to explore these challenges and provide solutions for managing EWUM. There is an immediate need to acknowledge the issues confronted by stakeholders in urban mining processes for successful transition to a circular economy. A better understanding of the issues will help policy makers and decision makers to implement best practices to enhance the urban mining process in India. This study has shown that socio-economic (SE) issues are the most critical issues in EWUM in India. The possible solutions that would have most impact are to enhance awareness campaigns for people to educate themselves regarding e-waste, train staff to handle safe disposal of e-waste and produce eco-friendly electronic products.","container-title":"Journal of Environmental Management","DOI":"10.1016/j.jenvman.2021.112373","ISSN":"03014797","journalAbbreviation":"Journal of Environmental Management","language":"en","page":"112373","source":"DOI.org (Crossref)","title":"Issues and solutions of electronic waste urban mining for circular economy transition: An Indian context","title-short":"Issues and solutions of electronic waste urban mining for circular economy transition","volume":"290","author":[{"family":"Sharma","given":"Manu"},{"family":"Joshi","given":"Sudhanshu"},{"family":"Govindan","given":"Kannan"}],"issued":{"date-parts":[["2021",7]]}}},{"id":244,"uris":["http://zotero.org/users/local/DRg0K6GL/items/3NKBU5R6"],"itemData":{"id":244,"type":"article-journal","abstract":"Increasing recovery of critical raw materials (CRMs) from waste electrical and electronic equipment (WEEE) is a strategic priority to mitigate supply risks. Today, CRM recovery rates are generally low, with increases requiring new recovery processes and interface optimisation with pre-processing to ensure appropriate material flows for efficient recovery are generated. Here, results from an industrial trial to increase CRM recovery from WEEE are presented to inform development of pre-processing strategies which generate such material flows. Au, Ag, Co, Ga, Mg, Nb, Ru, Pd, Ir, Y, Nd, Sb, Ta and W are identified with XRF in components of a range of WEEE samples including within individual printed circuit board (PCB) components. CRM distribution in PCBs is mapped by visual inspection with reference to this data. Cost-effective methods to disassemble WEEE; isolate CRM bearing components, and upgrade/concentrate CRMs are evaluated for industrial adoption. A guillotine is found most suitable for LCD disassembly and separation of Au edge-contacts from PCBs, while cryocracking is best for isolation of internal components of digital media devices. Thermal PCB disassembly with a solder bath for simultaneous SMD removal and subsequent sieving to sort SMDs thereby concentrating CRMs for recovery is a promising approach. Microwave ashing of PCBs to concentrate CRMs is promising although off-gas treatment would be required. Recovery potential of identified CRMs from material streams generated is found to be poor due to lack of suitable recovery infrastructure except for precious and platinum group metals in PCBs, but available pyrometallurgical recovery permanently dissipates other CRMs present.","container-title":"Resources, Conservation and Recycling","DOI":"10.1016/j.resconrec.2020.104923","ISSN":"09213449","journalAbbreviation":"Resources, Conservation and Recycling","language":"en","page":"104923","source":"DOI.org (Crossref)","title":"Towards Increased Recovery of Critical Raw Materials from WEEE– evaluation of CRMs at a component level and pre-processing methods for interface optimisation with recovery processes","volume":"161","author":[{"family":"Charles","given":"Rhys G."},{"family":"Douglas","given":"Peter"},{"family":"Dowling","given":"Mark"},{"family":"Liversage","given":"Gareth"},{"family":"Davies","given":"Matthew L."}],"issued":{"date-parts":[["2020",10]]}}},{"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schema":"https://github.com/citation-style-language/schema/raw/master/csl-citation.json"} </w:instrText>
            </w:r>
            <w:r w:rsidRPr="005107B2">
              <w:rPr>
                <w:sz w:val="22"/>
                <w:szCs w:val="22"/>
              </w:rPr>
              <w:fldChar w:fldCharType="separate"/>
            </w:r>
            <w:r w:rsidR="00870696">
              <w:rPr>
                <w:noProof/>
                <w:sz w:val="22"/>
                <w:szCs w:val="22"/>
              </w:rPr>
              <w:t>[33], [58], [77], [100], [130], [131]</w:t>
            </w:r>
            <w:r w:rsidRPr="005107B2">
              <w:rPr>
                <w:sz w:val="22"/>
                <w:szCs w:val="22"/>
              </w:rPr>
              <w:fldChar w:fldCharType="end"/>
            </w:r>
          </w:p>
        </w:tc>
      </w:tr>
      <w:tr w:rsidR="005107B2" w:rsidRPr="005107B2" w14:paraId="015A8CFB" w14:textId="77777777" w:rsidTr="005107B2">
        <w:tc>
          <w:tcPr>
            <w:tcW w:w="1555" w:type="dxa"/>
            <w:vMerge w:val="restart"/>
            <w:vAlign w:val="center"/>
          </w:tcPr>
          <w:p w14:paraId="4875CBAC" w14:textId="77777777" w:rsidR="00A0502D" w:rsidRPr="005107B2" w:rsidRDefault="00A0502D" w:rsidP="00A0502D">
            <w:pPr>
              <w:rPr>
                <w:color w:val="000000"/>
                <w:sz w:val="22"/>
                <w:szCs w:val="22"/>
                <w:lang w:val="en-GB"/>
              </w:rPr>
            </w:pPr>
            <w:r w:rsidRPr="005107B2">
              <w:rPr>
                <w:color w:val="000000"/>
                <w:sz w:val="22"/>
                <w:szCs w:val="22"/>
                <w:lang w:val="en-GB"/>
              </w:rPr>
              <w:t>Identification and Traceability Technologies</w:t>
            </w:r>
          </w:p>
          <w:p w14:paraId="4675685A" w14:textId="4D0EF996" w:rsidR="00A0502D" w:rsidRPr="005107B2" w:rsidRDefault="00A0502D" w:rsidP="00A0502D">
            <w:pPr>
              <w:rPr>
                <w:color w:val="000000"/>
                <w:sz w:val="22"/>
                <w:szCs w:val="22"/>
                <w:lang w:val="en-GB"/>
              </w:rPr>
            </w:pPr>
          </w:p>
        </w:tc>
        <w:tc>
          <w:tcPr>
            <w:tcW w:w="1701" w:type="dxa"/>
            <w:vAlign w:val="center"/>
          </w:tcPr>
          <w:p w14:paraId="213124AE" w14:textId="714736B0" w:rsidR="00A0502D" w:rsidRPr="005107B2" w:rsidRDefault="00A0502D" w:rsidP="00A0502D">
            <w:pPr>
              <w:rPr>
                <w:color w:val="000000"/>
                <w:sz w:val="22"/>
                <w:szCs w:val="22"/>
                <w:lang w:val="en-GB"/>
              </w:rPr>
            </w:pPr>
            <w:r w:rsidRPr="005107B2">
              <w:rPr>
                <w:color w:val="000000"/>
                <w:sz w:val="22"/>
                <w:szCs w:val="22"/>
                <w:lang w:val="en-GB"/>
              </w:rPr>
              <w:t>Digital Product Passports</w:t>
            </w:r>
          </w:p>
        </w:tc>
        <w:tc>
          <w:tcPr>
            <w:tcW w:w="3506" w:type="dxa"/>
            <w:vAlign w:val="center"/>
          </w:tcPr>
          <w:p w14:paraId="7558F4D5" w14:textId="5D3D6DF4" w:rsidR="00A0502D" w:rsidRPr="005107B2" w:rsidRDefault="00A0502D" w:rsidP="00A0502D">
            <w:pPr>
              <w:rPr>
                <w:color w:val="000000"/>
                <w:sz w:val="22"/>
                <w:szCs w:val="22"/>
                <w:lang w:val="en-GB"/>
              </w:rPr>
            </w:pPr>
            <w:r w:rsidRPr="005107B2">
              <w:rPr>
                <w:color w:val="000000"/>
                <w:sz w:val="22"/>
                <w:szCs w:val="22"/>
                <w:lang w:val="en-GB"/>
              </w:rPr>
              <w:t>Digital Product Passports help circular economy systems by storing and sharing information on a product’s composition, origin, repair history, and end-of-life options. This improves transparency across value chains and helps actors make better decisions about reuse, repair, refurbishment, and recycling. They can also support compliance, traceability, and coordination between manufacturers, service providers, recyclers, and consumers.</w:t>
            </w:r>
          </w:p>
        </w:tc>
        <w:tc>
          <w:tcPr>
            <w:tcW w:w="2452" w:type="dxa"/>
            <w:vAlign w:val="center"/>
          </w:tcPr>
          <w:p w14:paraId="70B59679" w14:textId="52D0DA9E"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c0c4FJvP","properties":{"formattedCitation":"[6], [17], [51], [57], [58], [59], [66], [70], [72], [74], [117], [125], [132]","plainCitation":"[6], [17], [51], [57], [58], [59], [66], [70], [72], [74], [117], [125], [132]","noteIndex":0},"citationItems":[{"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295,"uris":["http://zotero.org/users/local/DRg0K6GL/items/K85C2UTY"],"itemData":{"id":295,"type":"article-journal","abstract":"Digital Product Passports (DPPs) can play an essential role in accelerating the circular economy. However, the process of DPP implementation and adoption in the Electrical and Electronic Equipment (EEE) sector remains slow and unclear, highlighting a critical gap in the existing research. This study aims to understand how transition dynamics impact DPP adoption in the EEE sector. Based on a multi-level perspective on socio-technical transitions, DPPs are positioned as a technological niche innovation that influences actors, transition dynamics, and the corresponding adoption of DPPs. Through a literature review, expert interviews, and case studies, two socio-technical transition pathways are proposed to explain the evolution of the EEE sector and their implications for DPP adoption. The designed pathways illustrate how multiple factors at the landscape, socio-technical regime, and niche innovation levels interact and shape the EEE sector’s response to macro pressures and the mandatory implementation of DPPs by the European Union. A critical insight here is that DPPs should not be viewed solely as a technological concept. Rather, a broad set of interconnected factors plays a decisive role in the successful adoption of DPPs by the EEE sector.","container-title":"IFAC-PapersOnLine","DOI":"10.1016/j.ifacol.2025.09.084","ISSN":"24058963","issue":"10","journalAbbreviation":"IFAC-PapersOnLine","language":"en","page":"488-493","source":"DOI.org (Crossref)","title":"Digital Product Passport adoption in the Electrical and Electronic Equipment sector:a socio-technical transition perspective","title-short":"Digital Product Passport adoption in the Electrical and Electronic Equipment sector","volume":"59","author":[{"family":"Stiksma","given":"Frank"},{"family":"Van Sinderen","given":"Marten"},{"family":"Rebelo Moreira","given":"João Luiz"}],"issued":{"date-parts":[["2025"]]}}},{"id":187,"uris":["http://zotero.org/users/local/DRg0K6GL/items/FVP597TI"],"itemData":{"id":187,"type":"article-journal","abstract":"Technological interventions and eco-innovative solutions are necessary to cope with the adverse environmental impacts of waste accumulation. The notion to consider “waste as a resource and recycling of the same for getting the value of the waste” has truly transformed the approach towards solid waste management (SWM). Technological eco-innovations rely on the automation of waste segregation, collection, route optimization, digital apps for creating communication (enhanced efficiency by 40–85%) and treatment technologies. The regulatory framework with amendments in rules, new policies, schemes, smart city missions are responsible for the implementation of “Tech-innovations” at the ground level and has shown societal benefits. India has significantly shown progress in sustainable development goals (SDGs) score from 50.93 to 60.23 (year 2000–2019). The innovative and sustainable waste management practices in India have increased contribution to renewable energy (approx. 2554 MW/annum), 15-billion-USD business opportunity by the circular economy, 25–30% resale profit from processed E-waste, increased co-operative collaborations, trailblazing start-ups, improved SDG 3,7,8,9,11,12,13, improved market for green products and services, brilliant institutional and regional innovations addressing the issue of climate change. The present article critically reviews the exemplary ecoinnovations (technological and non-technological) including resource recovery and viable technologies for SWM in India. The review also illustrates the lacunae (in awareness, bioproducts adoption and advanced technologies), recommendations based on findings and future research areas. The paper can also assist researchers, entrepreneurs and the policy makers for improving the status of SWM in India as well as other developing countries with the same societal and economic status.","container-title":"Journal of Environmental Management","DOI":"10.1016/j.jenvman.2021.113953","ISSN":"03014797","journalAbbreviation":"Journal of Environmental Management","language":"en","page":"113953","source":"DOI.org (Crossref)","title":"Eco-innovations and sustainability in solid waste management: An indian upfront in technological, organizational, start-ups and financial framework","title-short":"Eco-innovations and sustainability in solid waste management","volume":"302","author":[{"literal":"Rena"},{"family":"Yadav","given":"Shraddha"},{"family":"Patel","given":"Shubham"},{"family":"Killedar","given":"Deepak J."},{"family":"Kumar","given":"Sunil"},{"family":"Kumar","given":"Rakesh"}],"issued":{"date-parts":[["2022",1]]}}},{"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283,"uris":["http://zotero.org/users/local/DRg0K6GL/items/RXCRRPEI"],"itemData":{"id":283,"type":"article-journal","abstract":"The UK has a growing problem in the fast and unsustainable accumulation of Waste Electrical and Electronic Equipment, causing a wide range of negative environmental and social impacts. The UK repair economy, by its nature, is a complex system involving an interplay of legislative (i.e., policy, law, regulation), social (i.e., education, health, wellbeing), economic (i.e., fiscal, business models, supply chains) and environmental aspects (i.e., materials and energy use, greenhouse gas emissions), and stakeholders (i.e., citizens, educators, repair professionals, producers, waste processors, policymakers) at a range of scales (i.e., local, national, and global). Growing a successful UK repair economy can help tackle many negative environmental and social impacts including reducing electronic waste, material consumption, mitigating supply chain risk, and regional inequality. To do this, the needs and interactions of stakeholders at local, national and global level should be supported via coordinated policy and regulation initiatives. This article takes a systems approach to understanding the UK repair economy, identifying key policy and regulatory aspects and opportunities for action and development across global, national, and local contexts to help it grow.","container-title":"Frontiers in Sustainability","DOI":"10.3389/frsus.2024.1432655","ISSN":"2673-4524","journalAbbreviation":"Front. Sustain.","language":"en","page":"1432655","source":"DOI.org (Crossref)","title":"A systems approach to growing the UK electronics and appliance repair economy","volume":"5","author":[{"family":"Purkiss","given":"Danielle"},{"family":"Pencheva","given":"Polina"},{"family":"Munro","given":"Beth"},{"family":"Miodownik","given":"Mark"}],"issued":{"date-parts":[["2024",9,12]]}}},{"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46,"uris":["http://zotero.org/users/local/DRg0K6GL/items/J9M9KCGX"],"itemData":{"id":146,"type":"article-journal","abstract":"The design of an e-waste collection policy is challenging, especially for a country like India, where the economy is a developing state, and there is a large diversity in socio-economic factors. The e-waste collection policy impacts the various stakeholders such as the manufacturer, the raw material producers, the assemblers, the retailers, the generator (households and bulk consumers), the scrap dealers, the smelters, the recyclers, and the regulators. The design of an e-waste collection policy needs to consider the appropriate set of Critical Success Factors (CSFs), which will maximise the e-waste collection providing business sustainability to the stakeholders while satisfying the environmental regulations in the operating locations. Twenty-three CSFs identified and categorised in six implication dimensions for the e-waste collection policy framework based on a literature survey and experts committee view. The fuzzy DEMATEL approach is employed to analyse the CSFs to design an e-waste collection policy in India from a comprehensive perspective. Cause and effect interrelationship is established among the CSFs, and also their impacts are evaluated to segregate the CSFs into cause group (prominent influencing and independent) and effect group (influenced and dependent). The CSFs such as technology involvement, green practices, environmental program, certification and licensing, public ethics and stakeholder's awareness for circular economy are prominent influencing CSFs for e-waste collection policy in India. The current study is expected to provide a platform for policymakers to design the e-waste collection policy.","container-title":"Environmental Science and Pollution Research","DOI":"10.1007/s11356-021-16129-x","ISSN":"0944-1344, 1614-7499","issue":"7","journalAbbreviation":"Environ Sci Pollut Res","language":"en","page":"10585-10604","source":"DOI.org (Crossref)","title":"Analysis of Critical Success Factors to Design E-waste Collection Policy in India: A Fuzzy DEMATEL Approach","title-short":"Analysis of Critical Success Factors to Design E-waste Collection Policy in India","volume":"29","author":[{"family":"Singh","given":"Shailender"},{"family":"Dasgupta","given":"Mani Sankar"},{"family":"Routroy","given":"Srikanta"}],"issued":{"date-parts":[["2022",2]]}}},{"id":177,"uris":["http://zotero.org/users/local/DRg0K6GL/items/5GPTT67U"],"itemData":{"id":177,"type":"article-journal","abstract":"Information gaps are one of the major obstacles identified for the realization of a circular economy. Therefore, so-called product passports (PPs) are presented as a solution in the literature. A PP should provide the necessary information to all stakeholders along the product’s value chain to act more circularly. In general, information systems (IS) close information gaps, and in this study, we identify PPs as an instance of green IS. Although essential, the goals of PPs in the CE transition are unclear and barely defined. Furthermore, this study seeks to evaluate which impact PPs might have on electronic products’ life-cycle. We conducted a Delphi study among experts within academia, industry, government, consultancy, and NGOs to assess the goals of PPs and how PPs might shift the handling of electronics according to the 9R framework. The results show that the information provided in PPs should and can enhance the recycling, repurposing, remanufacturing, refurbishing, repairing, and reusing of electronics. Hence, our results promote a more use phase-centric concept of PPs incorporating product use information besides the static cradle-to-gate product information.","container-title":"Procedia CIRP","DOI":"10.1016/j.procir.2023.02.044","ISSN":"22128271","journalAbbreviation":"Procedia CIRP","language":"en","page":"257-262","source":"DOI.org (Crossref)","title":"Defining the goals of Product Passports by circular product strategies","volume":"116","author":[{"family":"Reich","given":"René H."},{"family":"Ayan","given":"Joëlle"},{"family":"Alaerts","given":"Luc"},{"family":"Van Acker","given":"Karel"}],"issued":{"date-parts":[["2023"]]}}},{"id":301,"uris":["http://zotero.org/users/local/DRg0K6GL/items/9CW6BLP5"],"itemData":{"id":301,"type":"paper-conference","abstract":"This paper presents a procedure for the repurpose of batteries that have reached the end of their first life in consumer electronic devices and are considered electronic waste. Through extraction, inspection, testing, classification, and clustering process, it was found that 18650-type lithium-ion cells can be recovered and prepared for second-life battery (SLB) applications. The currently low rate of reuse of this type of energy storage element represents an opportunity to develop circular economy scenarios. However, challenges such as the quantity of discarded batteries or cells, the heterogeneity in their electrical characteristics, and variability in performance indicators (such as State of Health, SOH) pose technical issues that can be addressed through engineering solutions. Within this context, a total of 93 18650 cells from an initial batch of 163 cells were studied. A testing procedure was developed that involved the collection of experimental data (charge and discharge tests), the construction of a dataset, the application of clustering techniques, evaluation of key performance metrics, and validation through a practical case. By applying clustering using the K-means algorithm, along with the Elbow Method and the Silhouette Index, it was determined that the optimal number of clusters for the dataset under study is K = 6, with a silhouette score of 0.49. These results demonstrate that engineering-based approaches can contribute meaningfully to the goals of energy transition and sustainability.","container-title":"2025 IEEE Technology and Engineering Management Society (TEMSCON LATAM)","DOI":"10.1109/TEMSCONLATAM65810.2025.11238721","event-title":"2025 IEEE Technology and Engineering Management Society (TEMSCON LATAM)","ISBN":"979-8-3315-2567-5","language":"en","license":"https://doi.org/10.15223/policy-029","page":"1-6","publisher":"IEEE","publisher-place":"Cartagena, Colombia","source":"DOI.org (Crossref)","title":"From E-Waste to Second Life Batteries: Unsupervised Grouping of Reused 18650 Cells Using K-Means and Silhouette Analysis","title-short":"From E-Waste to Second Life Batteries","URL":"https://ieeexplore.ieee.org/document/11238721/","author":[{"family":"Olivero-Ortiz","given":"Víctor"},{"family":"Polo","given":"Jean Carlos Mendoza"},{"family":"Oliveros","given":"Ingrid"},{"family":"Robles-Algarín","given":"Carlos"}],"accessed":{"date-parts":[["2026",4,2]]},"issued":{"date-parts":[["2025",6,18]]}}},{"id":206,"uris":["http://zotero.org/users/local/DRg0K6GL/items/5ALUAPG3"],"itemData":{"id":206,"type":"article-journal","abstract":"Value recovery from end-of-life hard disk drives (HDDs) is a promising strategy to promote a circular economy due to the valuable material content, large availability, and regulated disposal for data security. However, current business practices are limited to reuse or shredding of HDDs for base metal recovery, which are not optimal for environmental sustainability. In particular, the neodymium-iron-boron (NdFeB) magnets, which contain rare earth elements (REEs) that have significant environmental impacts and supply chain risks, are not recovered. To address this challenge, technologies are emerging to enable REE recovery from HDDs. This work focuses on comparing novel technologies, including direct reuse of magnet assemblies, magnet-to-magnet recycling, and recovery of REEs. Life cycle assessment (LCA) was performed on each recovery pathway to quantify and compare the environmental impacts. Primary data were collected from Seagate and other key stakeholders in the HDD value chain. LCA results showed that reusing HDDs is the most environmentally friendly option in terms of global warming potential, reducing CO2 eq. emissions by 5</w:instrText>
            </w:r>
            <w:r w:rsidR="00870696">
              <w:rPr>
                <w:rFonts w:ascii="Cambria Math" w:hAnsi="Cambria Math" w:cs="Cambria Math"/>
                <w:sz w:val="22"/>
                <w:szCs w:val="22"/>
              </w:rPr>
              <w:instrText>∼</w:instrText>
            </w:r>
            <w:r w:rsidR="00870696">
              <w:rPr>
                <w:sz w:val="22"/>
                <w:szCs w:val="22"/>
              </w:rPr>
              <w:instrText xml:space="preserve">18 kg per drive life cycle, when compared to the virgin production and shredding for aluminum recovery. Reuse of magnet assembly is the next best option (reducing </w:instrText>
            </w:r>
            <w:r w:rsidR="00870696">
              <w:rPr>
                <w:rFonts w:ascii="Cambria Math" w:hAnsi="Cambria Math" w:cs="Cambria Math"/>
                <w:sz w:val="22"/>
                <w:szCs w:val="22"/>
              </w:rPr>
              <w:instrText>∼</w:instrText>
            </w:r>
            <w:r w:rsidR="00870696">
              <w:rPr>
                <w:sz w:val="22"/>
                <w:szCs w:val="22"/>
              </w:rPr>
              <w:instrText>1.9 kg of CO2 eq. emissions), followed by magnet-to-magnet recycling (</w:instrText>
            </w:r>
            <w:r w:rsidR="00870696">
              <w:rPr>
                <w:rFonts w:ascii="Cambria Math" w:hAnsi="Cambria Math" w:cs="Cambria Math"/>
                <w:sz w:val="22"/>
                <w:szCs w:val="22"/>
              </w:rPr>
              <w:instrText>∼</w:instrText>
            </w:r>
            <w:r w:rsidR="00870696">
              <w:rPr>
                <w:sz w:val="22"/>
                <w:szCs w:val="22"/>
              </w:rPr>
              <w:instrText>1.2 kg of CO2 eq. emissions), and metal recycling (</w:instrText>
            </w:r>
            <w:r w:rsidR="00870696">
              <w:rPr>
                <w:rFonts w:ascii="Cambria Math" w:hAnsi="Cambria Math" w:cs="Cambria Math"/>
                <w:sz w:val="22"/>
                <w:szCs w:val="22"/>
              </w:rPr>
              <w:instrText>∼</w:instrText>
            </w:r>
            <w:r w:rsidR="00870696">
              <w:rPr>
                <w:sz w:val="22"/>
                <w:szCs w:val="22"/>
              </w:rPr>
              <w:instrText xml:space="preserve">0.02 kg of CO2 eq. emissions). Environmental hotspots were also identified, revealing the significant contribution of intercontinental transportation mode for the reverse logistics. Future research is suggested on optimizing the reverse supply chain to reduce the environmental footprint of HDD value recovery.","container-title":"Resources, Conservation and Recycling","DOI":"10.1016/j.resconrec.2020.104781","ISSN":"09213449","journalAbbreviation":"Resources, Conservation and Recycling","language":"en","page":"104781","source":"DOI.org (Crossref)","title":"Life cycle assessment of emerging technologies on value recovery from hard disk drives","volume":"157","author":[{"family":"Jin","given":"Hongyue"},{"family":"Frost","given":"Kali"},{"family":"Sousa","given":"Ines"},{"family":"Ghaderi","given":"Hamid"},{"family":"Bevan","given":"Alex"},{"family":"Zakotnik","given":"Miha"},{"family":"Handwerker","given":"Carol"}],"issued":{"date-parts":[["2020",6]]}}},{"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304,"uris":["http://zotero.org/users/local/DRg0K6GL/items/WFS96ERL"],"itemData":{"id":304,"type":"article-journal","abstract":"As newer generations of electric vehicles get to market, more electric vehicles with out-of-use components will emerge. Some of these electric vehicles will have components that no longer pass automotive standards. This study establishes a method of assessing the second life potential of end-of-life traction power converters repurposed for stationary applications like solar energy conversion systems. Traction converters in electric vehicles are subject to aggressive mission profiles as the vehicle can go from idle to full power acceleration and surge power conditions within seconds. Hence, these traction converters experience electrothermal stress profiles that degrade the electrical and thermal impedance of the modules thereby reducing the efficiency. The converters are considered unusable after the electrical and thermal impedance of the module increases by at least 20 %, which ideally should occur after the vehicles useable life. However, with suitable de-rating in less stressful stationary applications, end-of-life traction converters could still be capable of high efficiency and reliable performance. Using electrothermal simulations and reliability modelling, this study demonstrates that a 300 kW traction inverter with 20 %, 40 %, 60 % higher thermal and electrical impedance (corresponding to 1.6, 3.4, 5.5 % reduced efficiency in vehicle drivetrains) is capable of higher than 98.5 % efficiency when used as a solar inverter for micro-grid applications. A method of estimating power module lifetime consumption in the second life application has been proposed indicating that demand side management is critical for maximizing the second life of the converter if vehicle charging is integrated into the photovoltaic powered micro-grid.","container-title":"Renewable and Sustainable Energy Reviews","DOI":"10.1016/j.rser.2024.115238","ISSN":"13640321","journalAbbreviation":"Renewable and Sustainable Energy Reviews","language":"en","page":"115238","source":"DOI.org (Crossref)","title":"Second life potential of electric vehicle power electronics for more circular economies","volume":"210","author":[{"family":"Alatise","given":"Olayiwola"},{"family":"Wu","given":"Ruizhu"},{"family":"Deb","given":"Arkadeep"},{"family":"Ortiz Gonzalez","given":"Jose"}],"issued":{"date-parts":[["2025",3]]}}},{"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schema":"https://github.com/citation-style-language/schema/raw/master/csl-citation.json"} </w:instrText>
            </w:r>
            <w:r w:rsidRPr="005107B2">
              <w:rPr>
                <w:sz w:val="22"/>
                <w:szCs w:val="22"/>
              </w:rPr>
              <w:fldChar w:fldCharType="separate"/>
            </w:r>
            <w:r w:rsidR="00870696">
              <w:rPr>
                <w:sz w:val="22"/>
              </w:rPr>
              <w:t>[6], [17], [51], [57], [58], [59], [66], [70], [72], [74], [117], [125], [132]</w:t>
            </w:r>
            <w:r w:rsidRPr="005107B2">
              <w:rPr>
                <w:sz w:val="22"/>
                <w:szCs w:val="22"/>
              </w:rPr>
              <w:fldChar w:fldCharType="end"/>
            </w:r>
          </w:p>
        </w:tc>
      </w:tr>
      <w:tr w:rsidR="005107B2" w:rsidRPr="005107B2" w14:paraId="3056346F" w14:textId="77777777" w:rsidTr="005107B2">
        <w:tc>
          <w:tcPr>
            <w:tcW w:w="1555" w:type="dxa"/>
            <w:vMerge/>
            <w:vAlign w:val="center"/>
          </w:tcPr>
          <w:p w14:paraId="09DF37C1" w14:textId="37BD2CF9" w:rsidR="00A0502D" w:rsidRPr="005107B2" w:rsidRDefault="00A0502D" w:rsidP="00A0502D">
            <w:pPr>
              <w:rPr>
                <w:color w:val="000000"/>
                <w:sz w:val="22"/>
                <w:szCs w:val="22"/>
                <w:lang w:val="en-GB"/>
              </w:rPr>
            </w:pPr>
          </w:p>
        </w:tc>
        <w:tc>
          <w:tcPr>
            <w:tcW w:w="1701" w:type="dxa"/>
            <w:vAlign w:val="center"/>
          </w:tcPr>
          <w:p w14:paraId="536A8DED" w14:textId="5409F449" w:rsidR="00A0502D" w:rsidRPr="005107B2" w:rsidRDefault="00A0502D" w:rsidP="00A0502D">
            <w:pPr>
              <w:rPr>
                <w:color w:val="000000"/>
                <w:sz w:val="22"/>
                <w:szCs w:val="22"/>
                <w:lang w:val="en-GB"/>
              </w:rPr>
            </w:pPr>
            <w:r w:rsidRPr="005107B2">
              <w:rPr>
                <w:color w:val="000000"/>
                <w:sz w:val="22"/>
                <w:szCs w:val="22"/>
                <w:lang w:val="en-GB"/>
              </w:rPr>
              <w:t>Product Identification (RFID, QR, SNR)</w:t>
            </w:r>
          </w:p>
        </w:tc>
        <w:tc>
          <w:tcPr>
            <w:tcW w:w="3506" w:type="dxa"/>
            <w:vAlign w:val="center"/>
          </w:tcPr>
          <w:p w14:paraId="39D3A5E3" w14:textId="18B01F35" w:rsidR="00A0502D" w:rsidRPr="005107B2" w:rsidRDefault="00A0502D" w:rsidP="00A0502D">
            <w:pPr>
              <w:rPr>
                <w:color w:val="000000"/>
                <w:sz w:val="22"/>
                <w:szCs w:val="22"/>
                <w:lang w:val="en-GB"/>
              </w:rPr>
            </w:pPr>
            <w:r w:rsidRPr="005107B2">
              <w:rPr>
                <w:color w:val="000000"/>
                <w:sz w:val="22"/>
                <w:szCs w:val="22"/>
                <w:lang w:val="en-GB"/>
              </w:rPr>
              <w:t xml:space="preserve">Product identification technologies such as RFID tags, QR codes, and serial numbers make individual products and components easier to </w:t>
            </w:r>
            <w:r w:rsidRPr="005107B2">
              <w:rPr>
                <w:color w:val="000000"/>
                <w:sz w:val="22"/>
                <w:szCs w:val="22"/>
                <w:lang w:val="en-GB"/>
              </w:rPr>
              <w:lastRenderedPageBreak/>
              <w:t>recognize and track. In a circular economy, this supports sorting, return flows, authentication, maintenance, and reverse logistics. These tools are especially useful for linking physical products to digital records and enabling traceable product journeys.</w:t>
            </w:r>
          </w:p>
        </w:tc>
        <w:tc>
          <w:tcPr>
            <w:tcW w:w="2452" w:type="dxa"/>
            <w:vAlign w:val="center"/>
          </w:tcPr>
          <w:p w14:paraId="078FBD1A" w14:textId="7CE97D82" w:rsidR="00A0502D" w:rsidRPr="005107B2" w:rsidRDefault="00A0502D" w:rsidP="00A0502D">
            <w:pPr>
              <w:rPr>
                <w:sz w:val="22"/>
                <w:szCs w:val="22"/>
              </w:rPr>
            </w:pPr>
            <w:r w:rsidRPr="005107B2">
              <w:rPr>
                <w:sz w:val="22"/>
                <w:szCs w:val="22"/>
              </w:rPr>
              <w:lastRenderedPageBreak/>
              <w:fldChar w:fldCharType="begin"/>
            </w:r>
            <w:r w:rsidR="00870696">
              <w:rPr>
                <w:sz w:val="22"/>
                <w:szCs w:val="22"/>
              </w:rPr>
              <w:instrText xml:space="preserve"> ADDIN ZOTERO_ITEM CSL_CITATION {"citationID":"OCe5ULCC","properties":{"formattedCitation":"[43], [52], [56], [95], [119], [124], [133]","plainCitation":"[43], [52], [56], [95], [119], [124], [133]","noteIndex":0},"citationItems":[{"id":232,"uris":["http://zotero.org/users/local/DRg0K6GL/items/TU6LIBVM"],"itemData":{"id":232,"type":"article-journal","abstract":"The rapid growth in the sales of electric and electronic devices over recent decades is generating worldwide concern about the management of Waste Electrical and Electronic Equipment (WEEE). New methodologies to extend the useful life of products have long been sought, accelerating the shift from a linear to a Circular Economy (CE). When products reach the End-of-Life (EoL) stage, the Reverse Supply Chain (RSC) is responsible for managing operations, with greater efforts being needed to improve the associated information infrastructure. In fact, this has become increasingly feasible due to the emergence of a new digital revolution led by the Internet of Things (IoT). To shed light on this matter, we propose the Circular Supply Chain (CSC) framework for EoL management aimed at satisfying the information infrastructure requirements in a particular scenario for the recovery of Electric Vehicle Battery (EVB) packs. We present a qualitative evaluation of the CSC information requirements, and the capabilities of IoT to satisfy them. As a result, a heterogeneous IoT network deployment is proposed in pursuit of a digital CSC information infrastructure.","container-title":"Waste Management","DOI":"10.1016/j.wasman.2019.09.045","ISSN":"0956053X","journalAbbreviation":"Waste Management","language":"en","page":"32-44","source":"DOI.org (Crossref)","title":"The adoption of internet of things in a circular supply chain framework for the recovery of WEEE: the case of lithium-ion electric vehicle battery packs","title-short":"The adoption of internet of things in a circular supply chain framework for the recovery of WEEE","volume":"103","author":[{"family":"Garrido-Hidalgo","given":"Celia"},{"family":"Ramirez","given":"F. Javier"},{"family":"Olivares","given":"Teresa"},{"family":"Roda-Sanchez","given":"Luis"}],"issued":{"date-parts":[["2020",2]]}}},{"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194,"uris":["http://zotero.org/users/local/DRg0K6GL/items/ARWB46CT"],"itemData":{"id":194,"type":"article-journal","abstract":"Lack of verified knowledge makes it difficult to determine whether and how emerging and disruptive Industry 4.0 (I4.0) technologies enable social sustainability. The circular economy (CE) might represent an effective approach to integrate I4.0 technologies into practices and business to improve sustainability. This paper explores how I4.0 technologies might contribute to achieve the United Nations’ sustainable development goals (SDGs) through a CE approach. This paper introduces a framework to evaluate I4.0 technology relationships with SDGs and CE. A predictive method is introduced to evaluate I4.0 technologies by integrating DEMATEL and a linear model. The proposed method is used to evaluate the relationship between I4.0 technologies, SDGs, and CE using secondary data from the electronics industry. This study identifies CE practices as a critical link connecting I4.0 technologies and SDGs. The study further builds on the research foundation linking I4.0, sustainability, and CE domains. It will also benefit practitioners formulating sustainability strategies for I4.0 adoption.","container-title":"Industrial Marketing Management","DOI":"10.1016/j.indmarman.2021.12.004","ISSN":"00198501","journalAbbreviation":"Industrial Marketing Management","language":"en","page":"176-190","source":"DOI.org (Crossref)","title":"Exploring the impact of Industry 4.0 technologies on social sustainability through a circular economy approach","volume":"101","author":[{"family":"Bai","given":"Chunguang"},{"family":"Orzes","given":"Guido"},{"family":"Sarkis","given":"Joseph"}],"issued":{"date-parts":[["2022",2]]}}},{"id":196,"uris":["http://zotero.org/users/local/DRg0K6GL/items/C9I47IEU"],"itemData":{"id":196,"type":"article-journal","abstract":"Rapid evolution in the consumer electronics sector has created new resource and waste challenges that are inadequately managed in the current linear product system. Circular economy (CE) strategies oﬀer potential to close the loop on electronic products and materials, but often lack the future-oriented perspective needed to keep pace with this dynamic sector. The present study addresses this challenge by developing a logistic forecasting material ﬂow model that can predict future resource and waste ﬂows for products with abundant historic sales data (mature products) as well as for products that have just entered the market (emerging products). One of the key trends observed across current and legacy electronics is the steadily shrinking innovation cycle, where the time between a product’s market entry and peak sales is decreasing over time. This trend, coupled with extensive historic and modern product sales data, was used to create adoption scenario forecasts for emerging products, like ﬁtness trackers, smart thermostats, and drones. Findings show that these devices are likely to have rapid uptake in the market, but may be quickly replaced by subsequent product innovations. In contrast, waste ﬂow forecasts for mature products like CRTs, desktops, monitors and ﬂat panel TVs showed their declining contribution to the U.S. e-waste stream. This study contributes a modeling framework that can be used to inform CE strategies in electronics by identifying near term opportunities and risks in end-of-life management of products to extend product life and close the loop on key materials.","container-title":"Resources, Conservation and Recycling","DOI":"10.1016/j.resconrec.2019.05.038","ISSN":"09213449","journalAbbreviation":"Resources, Conservation and Recycling","language":"en","page":"104362","source":"DOI.org (Crossref)","title":"Forecasting electronic waste flows for effective circular economy planning","volume":"151","author":[{"family":"Althaf","given":"Shahana"},{"family":"Babbitt","given":"Callie W."},{"family":"Chen","given":"Roger"}],"issued":{"date-parts":[["2019",12]]}}},{"id":209,"uris":["http://zotero.org/users/local/DRg0K6GL/items/PFRCBMEN"],"itemData":{"id":209,"type":"article-journal","abstract":"Material ﬂow analysis (MFA) is one of the most widely accepted and utilized tools in the industrial-ecology discipline, that measures the input-output materials and examines the pathways and ﬂux of each material ﬂow within the whole system. The application of MFA in e-waste management has recently increased and quite a few academic articles have been published on this issue providing decision support at the policy level. However, there is a need to understand the dynamics of MFA methodology, the data requirements (as well as the data sources used in the previous studies) and the lessons learnt from the studies, so that countries where such an Ewaste-MFA study has not yet been performed can apply the international experience of such an emerging research technique. This comprehensive review article presents the recent applications, trends, characteristics, research gaps and challenges of the MFA method that may help e-waste management with an overview of the need for a such tool to be applied. A country-wise analysis is presented and MFA models complemented by various associated methods are summarized with national-level, regional-level, product-level, and element-level assessment. The highlighted future research perspectives discussed in this study will help to analyze e-waste management systems more critically, including the hidden and known ﬂows of waste products and associated materials, economic assessment of material recovery and the role of responsible authorities. This invaluable contribution will help future researchers, particularly from the data collection techniques and previously applied MFA models complemented by various associated methods.","container-title":"Journal of Environmental Management","DOI":"10.1016/j.jenvman.2019.05.062","ISSN":"03014797","journalAbbreviation":"Journal of Environmental Management","language":"en","page":"344-361","source":"DOI.org (Crossref)","title":"Material flow analysis (MFA) as a strategic tool in E-waste management: Applications, trends and future directions","title-short":"Material flow analysis (MFA) as a strategic tool in E-waste management","volume":"244","author":[{"family":"Islam","given":"Md Tasbirul"},{"family":"Huda","given":"Nazmul"}],"issued":{"date-parts":[["2019",8]]}}},{"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schema":"https://github.com/citation-style-language/schema/raw/master/csl-citation.json"} </w:instrText>
            </w:r>
            <w:r w:rsidRPr="005107B2">
              <w:rPr>
                <w:sz w:val="22"/>
                <w:szCs w:val="22"/>
              </w:rPr>
              <w:fldChar w:fldCharType="separate"/>
            </w:r>
            <w:r w:rsidR="00870696">
              <w:rPr>
                <w:noProof/>
                <w:sz w:val="22"/>
                <w:szCs w:val="22"/>
              </w:rPr>
              <w:t>[43], [52], [56], [95], [119], [124], [133]</w:t>
            </w:r>
            <w:r w:rsidRPr="005107B2">
              <w:rPr>
                <w:sz w:val="22"/>
                <w:szCs w:val="22"/>
              </w:rPr>
              <w:fldChar w:fldCharType="end"/>
            </w:r>
          </w:p>
        </w:tc>
      </w:tr>
      <w:tr w:rsidR="005107B2" w:rsidRPr="005107B2" w14:paraId="3667AB39" w14:textId="77777777" w:rsidTr="005107B2">
        <w:tc>
          <w:tcPr>
            <w:tcW w:w="1555" w:type="dxa"/>
            <w:vMerge/>
            <w:vAlign w:val="center"/>
          </w:tcPr>
          <w:p w14:paraId="762663AF" w14:textId="44304357" w:rsidR="00A0502D" w:rsidRPr="005107B2" w:rsidRDefault="00A0502D" w:rsidP="00A0502D">
            <w:pPr>
              <w:rPr>
                <w:color w:val="000000"/>
                <w:sz w:val="22"/>
                <w:szCs w:val="22"/>
                <w:lang w:val="en-GB"/>
              </w:rPr>
            </w:pPr>
          </w:p>
        </w:tc>
        <w:tc>
          <w:tcPr>
            <w:tcW w:w="1701" w:type="dxa"/>
            <w:vAlign w:val="center"/>
          </w:tcPr>
          <w:p w14:paraId="39CB16DA" w14:textId="1CED7DCC" w:rsidR="00A0502D" w:rsidRPr="005107B2" w:rsidRDefault="00A0502D" w:rsidP="00A0502D">
            <w:pPr>
              <w:rPr>
                <w:color w:val="000000"/>
                <w:sz w:val="22"/>
                <w:szCs w:val="22"/>
                <w:lang w:val="en-GB"/>
              </w:rPr>
            </w:pPr>
            <w:r w:rsidRPr="005107B2">
              <w:rPr>
                <w:color w:val="000000"/>
                <w:sz w:val="22"/>
                <w:szCs w:val="22"/>
                <w:lang w:val="en-GB"/>
              </w:rPr>
              <w:t>Sensor Technologies</w:t>
            </w:r>
          </w:p>
        </w:tc>
        <w:tc>
          <w:tcPr>
            <w:tcW w:w="3506" w:type="dxa"/>
            <w:vAlign w:val="center"/>
          </w:tcPr>
          <w:p w14:paraId="3F3880C9" w14:textId="37A9E781" w:rsidR="00A0502D" w:rsidRPr="005107B2" w:rsidRDefault="00A0502D" w:rsidP="00A0502D">
            <w:pPr>
              <w:rPr>
                <w:color w:val="000000"/>
                <w:sz w:val="22"/>
                <w:szCs w:val="22"/>
                <w:lang w:val="en-GB"/>
              </w:rPr>
            </w:pPr>
            <w:r w:rsidRPr="005107B2">
              <w:rPr>
                <w:color w:val="000000"/>
                <w:sz w:val="22"/>
                <w:szCs w:val="22"/>
                <w:lang w:val="en-GB"/>
              </w:rPr>
              <w:t>Sensor technologies help monitor the condition, usage, and performance of products and components over time. This can extend product life by enabling predictive maintenance, timely repair, and condition-based decision-making. In circular systems, sensors also help identify when products are suitable for reuse, refurbishment, remanufacturing, or material recovery.</w:t>
            </w:r>
          </w:p>
        </w:tc>
        <w:tc>
          <w:tcPr>
            <w:tcW w:w="2452" w:type="dxa"/>
            <w:vAlign w:val="center"/>
          </w:tcPr>
          <w:p w14:paraId="75B185D1" w14:textId="1966A750"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JGxsEwls","properties":{"formattedCitation":"[34], [74], [77], [95], [108], [120], [124], [127]","plainCitation":"[34], [74], [77], [95], [108], [120], [124], [127]","noteIndex":0},"citationItems":[{"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135,"uris":["http://zotero.org/users/local/DRg0K6GL/items/FH78EHQI"],"itemData":{"id":135,"type":"article-journal","abstract":"Technological advances enable new business models that adopt the multiple lifecycle approach to design, manufacture and use of products. The Internet of Things (IoT) paradigm can facilitate implementing the Product Service Systems (PSS) model to achieve Circular Economy through closed-loop material flow. Implementing PSS in IoT-enabled environments will require a new approach to supply chain network design. PSS implementation requires more complex design of reverse logistics operations to enable reuse, remanufacture and recycle options for end-of-life (EoL) products. Therefore, establishing optimal location of facilities for these operations is critical to achieve efficiency and sustainability objectives. This study develops an approach for optimizing the locations of end-of-life product recovery facilities for implementing PSS. A multi-objective optimization model that considers social, environmental and economic criteria including lead time of reusable products which is the time between collection of EoL products and the time they reach secondary markets, as objectives is formulated considering relevant constraints. The proposed model is applicable to different sectors such as appliances or electronics manufacturing. The methodology is demonstrated by application to a case study of the Turkish appliance sector. Results from different scenarios are tested and evaluated to gain a better insight of implications due to location selection decisions.","container-title":"Procedia Manufacturing","DOI":"10.1016/j.promfg.2020.10.222","ISSN":"23519789","journalAbbreviation":"Procedia Manufacturing","language":"en","page":"1592-1599","source":"DOI.org (Crossref)","title":"A Multi-Objective Facility Location Model to Implement Circular Economy","volume":"51","author":[{"family":"Bal","given":"Alperen"},{"family":"Badurdeen","given":"Fazleena"}],"issued":{"date-parts":[["2020"]]}}},{"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id":163,"uris":["http://zotero.org/users/local/DRg0K6GL/items/EIEGELRT"],"itemData":{"id":163,"type":"article-journal","abstract":"Due to the rapid expansion of electric vehicles and portable electronics, the demand for lithium-ion batteries is increasing, resulting in supply risks in obtaining lithium, cobalt, and other materials, as well as issues associated with spent battery disposal. The current battery recycling processes vary by specific battery chemistries and impact both economics and greenhouse gas emissions. At the same time, there is a potential for spent lithium-ion batteries reuse for low-end energy storage applications. This paper discusses various methods of assessing the reuse versus recycling of lithium-ion batteries. Commercial recycling practices and capabilities and those recommended by different research centers around the world are reviewed. Further, the potential of various novel next-generation recycling processes to optimize recycling’s economic and environmental benefits is evaluated for the broader utilization of lithium-ion battery recycling.","container-title":"Journal of Energy Storage","DOI":"10.1016/j.est.2021.102690","ISSN":"2352152X","journalAbbreviation":"Journal of Energy Storage","language":"en","page":"102690","source":"DOI.org (Crossref)","title":"Circular economy of Li Batteries: Technologies and trends","title-short":"Circular economy of Li Batteries","volume":"40","author":[{"family":"Ali","given":"Hayder"},{"family":"Khan","given":"Hassan A."},{"family":"Pecht","given":"Michael G."}],"issued":{"date-parts":[["2021",8]]}}},{"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id":296,"uris":["http://zotero.org/users/local/DRg0K6GL/items/MZF2TCHX"],"itemData":{"id":296,"type":"article-journal","abstract":"Power Electronics Converters (PEC) play a crucial role in the operation of many modern electrical systems and devices. Despite their widespread use, the lack of an efficient and cost-effective disassembly process can limit their repairability, refurbishability, remanufacturability and, ultimately, recyclability, thus hindering the circularity of products. In order to improve their circularity, it is important to assess their ease of disassembly. Therefore, this paper investigates the applicability of the “ease of Disassembly Metric” (eDiM), which is referenced in the material efficiency standards, Benelux repairability assessment method, and Repair Scoring System (RSS), to analyze the ease of disassembly of energy-related products. After identifying the limitations of the eDiM method, we refined and adapted it to make it more suitable for Printed Circuit Board (PCB)-based PEC, and thus propose a PCB-based disassemblability assessment method allowing the implementation of quantifiable requirements supporting their circularity. This standardized approach, at the PCB level, can improve the circularity of such products by facilitating design enhancements. With this approach, policymakers and designers can contribute more effectively to the transition to a circular economy in PCB electronics, particularly in the field of power electronics.","container-title":"Sustainability","DOI":"10.3390/su16114712","ISSN":"2071-1050","issue":"11","journalAbbreviation":"Sustainability","language":"en","page":"4712","source":"DOI.org (Crossref)","title":"Disassemblability Assessment of Power Electronic Converters for Improved Circularity","volume":"16","author":[{"family":"Turkbay Romano","given":"Tugce"},{"family":"Fang","given":"Li"},{"family":"Alix","given":"Thècle"},{"family":"Rio","given":"Maud"},{"family":"Mélot","given":"Julien"},{"family":"Serrano","given":"Fabrice"},{"family":"Lefranc","given":"Pierre"},{"family":"Lembeye","given":"Yves"},{"family":"Perry","given":"Nicolas"},{"family":"Crébier","given":"Jean-Christophe"}],"issued":{"date-parts":[["2024",5,31]]}}},{"id":194,"uris":["http://zotero.org/users/local/DRg0K6GL/items/ARWB46CT"],"itemData":{"id":194,"type":"article-journal","abstract":"Lack of verified knowledge makes it difficult to determine whether and how emerging and disruptive Industry 4.0 (I4.0) technologies enable social sustainability. The circular economy (CE) might represent an effective approach to integrate I4.0 technologies into practices and business to improve sustainability. This paper explores how I4.0 technologies might contribute to achieve the United Nations’ sustainable development goals (SDGs) through a CE approach. This paper introduces a framework to evaluate I4.0 technology relationships with SDGs and CE. A predictive method is introduced to evaluate I4.0 technologies by integrating DEMATEL and a linear model. The proposed method is used to evaluate the relationship between I4.0 technologies, SDGs, and CE using secondary data from the electronics industry. This study identifies CE practices as a critical link connecting I4.0 technologies and SDGs. The study further builds on the research foundation linking I4.0, sustainability, and CE domains. It will also benefit practitioners formulating sustainability strategies for I4.0 adoption.","container-title":"Industrial Marketing Management","DOI":"10.1016/j.indmarman.2021.12.004","ISSN":"00198501","journalAbbreviation":"Industrial Marketing Management","language":"en","page":"176-190","source":"DOI.org (Crossref)","title":"Exploring the impact of Industry 4.0 technologies on social sustainability through a circular economy approach","volume":"101","author":[{"family":"Bai","given":"Chunguang"},{"family":"Orzes","given":"Guido"},{"family":"Sarkis","given":"Joseph"}],"issued":{"date-parts":[["2022",2]]}}},{"id":241,"uris":["http://zotero.org/users/local/DRg0K6GL/items/KXNGKUQU"],"itemData":{"id":241,"type":"article-journal","abstract":"Efﬁcient electronic waste (e-waste) management is one of the vital strategies to save materials, including critical minerals and precious metals with limited global reserves. The e-waste collection issue has gained increasing attention in recent years, especially in developing countries, due to low collection rates. This study aims to search for progressive solutions in the e-waste collection sphere with close-to-zero transport and infrastructure costs and the minimization of consumers’ efforts towards an enhanced e-waste management efﬁciency and collection rate. Along these lines, the present paper develops a smart reverse system of e-waste from end-of-life electronics holders to local recycling infrastructures based on intelligent information technology (IT) tools involving local delivery services to collect e-waste and connecting with interactive online maps of users’ requests. This system considers the vehicles of local delivery services as potential mobile collection points that collect and deliver e-waste to a local recycling enterprise with a minimum deviation from the planned routes. Besides e-waste transport and infrastructure costs minimization, the proposed smart e-waste reverse system supports the reduction of CO2 through the optimal deployment of e-waste collection vehicles. The present study also advances a solid rationale for involving local e-waste operators as key stakeholders of the smart e-waste reverse system. Deploying the business model canvas (BMC) toolkit, a business model of the developed system has been built for the case of Sumy city, Ukraine, and discussed in light of recent studies.","container-title":"Recycling","DOI":"10.3390/recycling6010008","ISSN":"2313-4321","issue":"1","journalAbbreviation":"Recycling","language":"en","page":"8","source":"DOI.org (Crossref)","title":"Towards a Smart E-Waste System Utilizing Supply Chain Participants and Interactive Online Maps","volume":"6","author":[{"family":"Shevchenko","given":"Tetiana"},{"family":"Saidani","given":"Michael"},{"family":"Danko","given":"Yuriy"},{"family":"Golysheva","given":"Ievgeniia"},{"family":"Chovancová","given":"Jana"},{"family":"Vavrek","given":"Roman"}],"issued":{"date-parts":[["2021",2,1]]}}}],"schema":"https://github.com/citation-style-language/schema/raw/master/csl-citation.json"} </w:instrText>
            </w:r>
            <w:r w:rsidRPr="005107B2">
              <w:rPr>
                <w:sz w:val="22"/>
                <w:szCs w:val="22"/>
              </w:rPr>
              <w:fldChar w:fldCharType="separate"/>
            </w:r>
            <w:r w:rsidR="00870696">
              <w:rPr>
                <w:noProof/>
                <w:sz w:val="22"/>
                <w:szCs w:val="22"/>
              </w:rPr>
              <w:t>[34], [74], [77], [95], [108], [120], [124], [127]</w:t>
            </w:r>
            <w:r w:rsidRPr="005107B2">
              <w:rPr>
                <w:sz w:val="22"/>
                <w:szCs w:val="22"/>
              </w:rPr>
              <w:fldChar w:fldCharType="end"/>
            </w:r>
          </w:p>
        </w:tc>
      </w:tr>
      <w:tr w:rsidR="005107B2" w:rsidRPr="005107B2" w14:paraId="2A5027B1" w14:textId="77777777" w:rsidTr="005107B2">
        <w:tc>
          <w:tcPr>
            <w:tcW w:w="1555" w:type="dxa"/>
            <w:vMerge/>
            <w:vAlign w:val="center"/>
          </w:tcPr>
          <w:p w14:paraId="42206CC5" w14:textId="7AAB48E6" w:rsidR="00A0502D" w:rsidRPr="005107B2" w:rsidRDefault="00A0502D" w:rsidP="00A0502D">
            <w:pPr>
              <w:rPr>
                <w:color w:val="000000"/>
                <w:sz w:val="22"/>
                <w:szCs w:val="22"/>
                <w:lang w:val="en-GB"/>
              </w:rPr>
            </w:pPr>
          </w:p>
        </w:tc>
        <w:tc>
          <w:tcPr>
            <w:tcW w:w="1701" w:type="dxa"/>
            <w:vAlign w:val="center"/>
          </w:tcPr>
          <w:p w14:paraId="70F98AD8" w14:textId="5DFFB673" w:rsidR="00A0502D" w:rsidRPr="005107B2" w:rsidRDefault="00A0502D" w:rsidP="00A0502D">
            <w:pPr>
              <w:rPr>
                <w:color w:val="000000"/>
                <w:sz w:val="22"/>
                <w:szCs w:val="22"/>
                <w:lang w:val="en-GB"/>
              </w:rPr>
            </w:pPr>
            <w:r w:rsidRPr="005107B2">
              <w:rPr>
                <w:color w:val="000000"/>
                <w:sz w:val="22"/>
                <w:szCs w:val="22"/>
                <w:lang w:val="en-GB"/>
              </w:rPr>
              <w:t>Internet of Things</w:t>
            </w:r>
          </w:p>
        </w:tc>
        <w:tc>
          <w:tcPr>
            <w:tcW w:w="3506" w:type="dxa"/>
            <w:vAlign w:val="center"/>
          </w:tcPr>
          <w:p w14:paraId="30507309" w14:textId="0C2322FF" w:rsidR="00A0502D" w:rsidRPr="005107B2" w:rsidRDefault="00A0502D" w:rsidP="00A0502D">
            <w:pPr>
              <w:rPr>
                <w:color w:val="000000"/>
                <w:sz w:val="22"/>
                <w:szCs w:val="22"/>
                <w:lang w:val="en-GB"/>
              </w:rPr>
            </w:pPr>
            <w:r w:rsidRPr="005107B2">
              <w:rPr>
                <w:color w:val="000000"/>
                <w:sz w:val="22"/>
                <w:szCs w:val="22"/>
                <w:lang w:val="en-GB"/>
              </w:rPr>
              <w:t>The Internet of Things connects products and assets through networks that enable real-time data collection and communication. In circular economy systems, IoT improves traceability, supports lifecycle monitoring, and enables smarter reverse logistics and asset management. It helps organizations move from reactive to data-driven circular strategies.</w:t>
            </w:r>
          </w:p>
        </w:tc>
        <w:tc>
          <w:tcPr>
            <w:tcW w:w="2452" w:type="dxa"/>
            <w:vAlign w:val="center"/>
          </w:tcPr>
          <w:p w14:paraId="1959EFC5" w14:textId="161EA97C"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KJgIec57","properties":{"formattedCitation":"[6], [12], [59], [72], [104], [118], [119], [124]","plainCitation":"[6], [12], [59], [72], [104], [118], [119], [124]","noteIndex":0},"citationItems":[{"id":232,"uris":["http://zotero.org/users/local/DRg0K6GL/items/TU6LIBVM"],"itemData":{"id":232,"type":"article-journal","abstract":"The rapid growth in the sales of electric and electronic devices over recent decades is generating worldwide concern about the management of Waste Electrical and Electronic Equipment (WEEE). New methodologies to extend the useful life of products have long been sought, accelerating the shift from a linear to a Circular Economy (CE). When products reach the End-of-Life (EoL) stage, the Reverse Supply Chain (RSC) is responsible for managing operations, with greater efforts being needed to improve the associated information infrastructure. In fact, this has become increasingly feasible due to the emergence of a new digital revolution led by the Internet of Things (IoT). To shed light on this matter, we propose the Circular Supply Chain (CSC) framework for EoL management aimed at satisfying the information infrastructure requirements in a particular scenario for the recovery of Electric Vehicle Battery (EVB) packs. We present a qualitative evaluation of the CSC information requirements, and the capabilities of IoT to satisfy them. As a result, a heterogeneous IoT network deployment is proposed in pursuit of a digital CSC information infrastructure.","container-title":"Waste Management","DOI":"10.1016/j.wasman.2019.09.045","ISSN":"0956053X","journalAbbreviation":"Waste Management","language":"en","page":"32-44","source":"DOI.org (Crossref)","title":"The adoption of internet of things in a circular supply chain framework for the recovery of WEEE: the case of lithium-ion electric vehicle battery packs","title-short":"The adoption of internet of things in a circular supply chain framework for the recovery of WEEE","volume":"103","author":[{"family":"Garrido-Hidalgo","given":"Celia"},{"family":"Ramirez","given":"F. Javier"},{"family":"Olivares","given":"Teresa"},{"family":"Roda-Sanchez","given":"Luis"}],"issued":{"date-parts":[["2020",2]]}}},{"id":302,"uris":["http://zotero.org/users/local/DRg0K6GL/items/H5C7CXGU"],"itemData":{"id":302,"type":"article-journal","abstract":"The circular economy (CE) seeks to optimize the use of natural resources and to allow sustainable production processes to work in a closed-loop system. Each product’s life cycle phase must be analyzed from the CE perspective in a production environment. Although the use phase is significant in terms of environmental impact, it faces challenges and opportunities that must be explored. The objectives of this study are (i) to identify the main guidelines companies can implement to increase circularity in the product’s use phase and (ii) to outline the existing opportunities and challenges to increase circularity in the product’s use phase. The study identified guidelines related to CE practices in the product’s use phase that companies can adopt, which were categorized into 15 key areas: reuse, reverse logistics, resources, marketing, contract, systems, tools, and others. Furthermore, it highlighted opportunities to improve the relationship between companies and consumers, such has expanding product-service systems and connecting them to EC coverage levels. The research also recognized challenges that impede the effective implementation of CE in the use phase, such as the packaging sector, electrical and electronics sector, durability of products, need for different players, the importance of top management, CE level approach, renting as a business model, remanufacturing and reprocessing of electronic equipment and engines, options to sell products in bulk and raising people’s awareness of the importance of CE throughout the product’s life cycle. The research shows concluded that the guidelines found can facilitate the transition to CE, actively involving users and using existing methodologies and tools.","container-title":"Sustainable Futures","DOI":"10.1016/j.sftr.2024.100297","ISSN":"26661888","journalAbbreviation":"Sustainable Futures","language":"en","page":"100297","source":"DOI.org (Crossref)","title":"Opportunities and challenges to increase circularity in the product's use phase","volume":"8","author":[{"family":"Da Silva","given":"Silvana Bárbara Gonçalves"},{"family":"Barros","given":"Murillo Vetroni"},{"family":"Radicchi","given":"João Ângelo Zacharias"},{"family":"Puglieri","given":"Fabio Neves"},{"family":"Piekarski","given":"Cassiano Moro"}],"issued":{"date-parts":[["2024",12]]}}},{"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97,"uris":["http://zotero.org/users/local/DRg0K6GL/items/KMKVEJB8"],"itemData":{"id":197,"type":"article-journal","abstract":"Waste electrical and electronic equipment (viz., WEEE or e-waste) is the fastest-growing type of hazardous solid waste in the worldwide. The accurate prediction of the amount of e-waste might help improve the efﬁciency of e-waste disposal. In this study, a novel decomposition-ensemble-based hybrid forecasting methodology that integrates variational mode decomposition (VMD), exponential smoothing model (ESM), and grey modeling (GM) methods (named VMD-ESM-GM) is proposed for e-waste quantity prediction. For veriﬁcation purposes, sample data from Washington State, US, and UK Environment Agency are analyzed. Compared to benchmark models, the proposed VMD-ESM-GM methodology not only obtains a satisfactory prediction result for e-waste data but also predicts the future ﬂuctuation trend of e-waste. These results indicate that the proposed VMD-ESM-GM methodology based on the decomposition-ensemble principle is a suitable model for the prediction of the e-waste quantity and could help decision-makers develop both e-waste recycling plans and circular economy plans.","container-title":"Waste Management","DOI":"10.1016/j.wasman.2020.11.006","ISSN":"0956053X","journalAbbreviation":"Waste Management","language":"en","page":"828-838","source":"DOI.org (Crossref)","title":"Forecasting the electronic waste quantity with a decomposition-ensemble approach","volume":"120","author":[{"family":"Wang","given":"Fang"},{"family":"Yu","given":"Lean"},{"family":"Wu","given":"Aiping"}],"issued":{"date-parts":[["2021",2]]}}},{"id":194,"uris":["http://zotero.org/users/local/DRg0K6GL/items/ARWB46CT"],"itemData":{"id":194,"type":"article-journal","abstract":"Lack of verified knowledge makes it difficult to determine whether and how emerging and disruptive Industry 4.0 (I4.0) technologies enable social sustainability. The circular economy (CE) might represent an effective approach to integrate I4.0 technologies into practices and business to improve sustainability. This paper explores how I4.0 technologies might contribute to achieve the United Nations’ sustainable development goals (SDGs) through a CE approach. This paper introduces a framework to evaluate I4.0 technology relationships with SDGs and CE. A predictive method is introduced to evaluate I4.0 technologies by integrating DEMATEL and a linear model. The proposed method is used to evaluate the relationship between I4.0 technologies, SDGs, and CE using secondary data from the electronics industry. This study identifies CE practices as a critical link connecting I4.0 technologies and SDGs. The study further builds on the research foundation linking I4.0, sustainability, and CE domains. It will also benefit practitioners formulating sustainability strategies for I4.0 adoption.","container-title":"Industrial Marketing Management","DOI":"10.1016/j.indmarman.2021.12.004","ISSN":"00198501","journalAbbreviation":"Industrial Marketing Management","language":"en","page":"176-190","source":"DOI.org (Crossref)","title":"Exploring the impact of Industry 4.0 technologies on social sustainability through a circular economy approach","volume":"101","author":[{"family":"Bai","given":"Chunguang"},{"family":"Orzes","given":"Guido"},{"family":"Sarkis","given":"Joseph"}],"issued":{"date-parts":[["2022",2]]}}},{"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254,"uris":["http://zotero.org/users/local/DRg0K6GL/items/DWILDPU6"],"itemData":{"id":254,"type":"article-journal","abstract":"The concept of zero waste is an ideal situation that will require different solutions for different categories of waste. Electronic waste (E-waste), the fastest growing category of solid hazardous waste presents various unique challenges. Electronic product repair, reuse and remanufacture (3re) are crucial for effective source reduction of E-waste and the integration of the electronics industry into a circular or zero-waste economy framework. Increasingly, 3re implementation is restricted by regulatory difﬁculties, particularly the invocation of copyright laws. Here, we use the examples of electronic printer cartridges and restored compact discs (CDs) to identify the challenges and to explore solutions for managing the risks associated with E-waste through circular economy and the opportunities presented by innovative Blockchain solutions. A set of international consensuses on judicial deﬁnitions, such as 3re, refurbish fake/counterfeit product and copyright exhaustion, are proposed to accelerate source reduction in E-waste management toward the goal of zero waste.","container-title":"Frontiers of Environmental Science &amp; Engineering","DOI":"10.1007/s11783-021-1402-x","ISSN":"2095-2201, 2095-221X","issue":"6","journalAbbreviation":"Front. Environ. Sci. Eng.","language":"en","page":"114","source":"DOI.org (Crossref)","title":"Zero E-waste: Regulatory impediments and blockchain imperatives","title-short":"Zero E-waste","volume":"15","author":[{"family":"Chen","given":"Mengjun"},{"family":"Ogunseitan","given":"Oladele A."}],"issued":{"date-parts":[["2021",12]]}}}],"schema":"https://github.com/citation-style-language/schema/raw/master/csl-citation.json"} </w:instrText>
            </w:r>
            <w:r w:rsidRPr="005107B2">
              <w:rPr>
                <w:sz w:val="22"/>
                <w:szCs w:val="22"/>
              </w:rPr>
              <w:fldChar w:fldCharType="separate"/>
            </w:r>
            <w:r w:rsidR="00870696">
              <w:rPr>
                <w:sz w:val="22"/>
              </w:rPr>
              <w:t>[6], [12], [59], [72], [104], [118], [119], [124]</w:t>
            </w:r>
            <w:r w:rsidRPr="005107B2">
              <w:rPr>
                <w:sz w:val="22"/>
                <w:szCs w:val="22"/>
              </w:rPr>
              <w:fldChar w:fldCharType="end"/>
            </w:r>
          </w:p>
        </w:tc>
      </w:tr>
      <w:tr w:rsidR="005107B2" w:rsidRPr="005107B2" w14:paraId="282F9FAB" w14:textId="77777777" w:rsidTr="005107B2">
        <w:tc>
          <w:tcPr>
            <w:tcW w:w="1555" w:type="dxa"/>
            <w:vMerge w:val="restart"/>
            <w:vAlign w:val="center"/>
          </w:tcPr>
          <w:p w14:paraId="600F83F2" w14:textId="35FE3906" w:rsidR="00A0502D" w:rsidRPr="005107B2" w:rsidRDefault="00A0502D" w:rsidP="00A0502D">
            <w:pPr>
              <w:rPr>
                <w:color w:val="000000"/>
                <w:sz w:val="22"/>
                <w:szCs w:val="22"/>
                <w:lang w:val="en-GB"/>
              </w:rPr>
            </w:pPr>
            <w:r w:rsidRPr="005107B2">
              <w:rPr>
                <w:color w:val="000000"/>
                <w:sz w:val="22"/>
                <w:szCs w:val="22"/>
                <w:lang w:val="en-GB"/>
              </w:rPr>
              <w:t>Intelligent Data and Decision Technologies</w:t>
            </w:r>
          </w:p>
        </w:tc>
        <w:tc>
          <w:tcPr>
            <w:tcW w:w="1701" w:type="dxa"/>
            <w:vAlign w:val="center"/>
          </w:tcPr>
          <w:p w14:paraId="4E45C22A" w14:textId="36075496" w:rsidR="00A0502D" w:rsidRPr="005107B2" w:rsidRDefault="00A0502D" w:rsidP="00A0502D">
            <w:pPr>
              <w:rPr>
                <w:color w:val="000000"/>
                <w:sz w:val="22"/>
                <w:szCs w:val="22"/>
                <w:lang w:val="en-GB"/>
              </w:rPr>
            </w:pPr>
            <w:r w:rsidRPr="005107B2">
              <w:rPr>
                <w:color w:val="000000"/>
                <w:sz w:val="22"/>
                <w:szCs w:val="22"/>
                <w:lang w:val="en-GB"/>
              </w:rPr>
              <w:t>AI, ML, NLP</w:t>
            </w:r>
          </w:p>
        </w:tc>
        <w:tc>
          <w:tcPr>
            <w:tcW w:w="3506" w:type="dxa"/>
            <w:vAlign w:val="center"/>
          </w:tcPr>
          <w:p w14:paraId="6536AAA2" w14:textId="3B025007" w:rsidR="00A0502D" w:rsidRPr="005107B2" w:rsidRDefault="00A0502D" w:rsidP="00A0502D">
            <w:pPr>
              <w:rPr>
                <w:color w:val="000000"/>
                <w:sz w:val="22"/>
                <w:szCs w:val="22"/>
                <w:lang w:val="en-GB"/>
              </w:rPr>
            </w:pPr>
            <w:r w:rsidRPr="005107B2">
              <w:rPr>
                <w:color w:val="000000"/>
                <w:sz w:val="22"/>
                <w:szCs w:val="22"/>
                <w:lang w:val="en-GB"/>
              </w:rPr>
              <w:t>AI, machine learning, and natural language processing help circular economy actors analyze large amounts of product, market, and operational data. They can support forecasting, automated classification, return prediction, product assessment, and decision-making across circular value chains. These technologies help make circular systems more adaptive, efficient, and scalable.</w:t>
            </w:r>
          </w:p>
        </w:tc>
        <w:tc>
          <w:tcPr>
            <w:tcW w:w="2452" w:type="dxa"/>
            <w:vAlign w:val="center"/>
          </w:tcPr>
          <w:p w14:paraId="7D3CFFD6" w14:textId="01AF5E26"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Xs0MY8In","properties":{"formattedCitation":"[31], [58], [63], [77], [109], [134]","plainCitation":"[31], [58], [63], [77], [109], [134]","noteIndex":0},"citationItems":[{"id":344,"uris":["http://zotero.org/users/local/DRg0K6GL/items/NUDGIHKN"],"itemData":{"id":344,"type":"chapter","collection-title":"Lecture Notes in Computer Science (including subseries Lecture Notes in Artificial Intelligence and Lecture Notes in Bioinformatics)","container-title":"Enterprise Design, Operations, and Computing - 28th International Conference, EDOC 2024, Revised Selected Papers","DOI":"10.1007/978-3-031-78338-8_5","ISBN":"978-3-031-78338-8","page":"81-98","publisher":"Springer","publisher-place":"Vienna","title":"Value Assessment of Consumer Electronics with Digital Product Passports: A Case Study of Lifetime Extension Assessment of Disposed Washing Machines","volume":"15409 LNCS","author":[{"literal":"Frank Stiksma"},{"literal":"Marten van Sinderen"},{"literal":"João Luiz Rebelo Moreira"}],"issued":{"date-parts":[["2024"]]},"original-date":{"date-parts":[["2024"]]}}},{"id":226,"uris":["http://zotero.org/users/local/DRg0K6GL/items/AZNRQYE2"],"itemData":{"id":226,"type":"article-journal","abstract":"Growing population leads to generating more waste and depletion of natural resources. Moreover, the cost of supplying some resources has increased substantially. Hence, the manufacturer is trying to focus on planning to get back old or partially/wholly unusable products and make the best disposition decisions on them. This research aims to build a multi-industry applied model using the deep learning method in social media analysis to make the best decision for returning products in reverse logistics, along with the sustainability and circular economy concerns. Furthermore, we outline the usage of social network analytics in aligning consumers’ expectations with supply chain policies, strategies, and decisions. An industry benchmark concerning circular economy concepts can be attained by applying the proposed model to different industries. We have proposed a generalisable model using social media analytics, consumer sentiment analysis, reverse logistics, and circular economy theory to attain a circular supply chain regarding sustainability concerns. Applying the proposed model to the electronics industry as a case study, the model was further validated with Twitter data analysis of developing versus developed countries for laptop devices. We collected over 70-million tweets using the Twitter Application Programming Interface (API) over fifteen months. The results approved the proposed model by leveraging the Twitter geolocation attribute to extract Twitter data from developing and developed countries. Moreover, the model is general enough to be used on various industries’ supply chains and provides managers and policymakers with deep insight into reverse logistics’ decisionmaking. It would be interesting to use real-time analytics and improve accuracy in future works. We made original contributions to reverse logistics decision-making in the circular economy context. Previous research, which has focused on supply chain decision-making, has been extended by providing theoretical and practical implications for social media analytics and the circular economy ecosystem. Thus, by scrutinising the consumers’ needs and expectations, we suggested the best decision on returned products to close an open-ended supply chain and achieve a circular economy. Furthermore, we derived industry benchmarks for both developing and developed countries separately. The results showed that the best decision on returning products in developing countries is different from developed countries. We advise top managers and policymakers to improve supply chain sustainability using social media analytics in developing and developed countries to substantially optimise waste and companies’ profits.","container-title":"International Journal of Sustainable Engineering","DOI":"10.1080/19397038.2022.2101706","ISSN":"1939-7038, 1939-7046","issue":"1","journalAbbreviation":"International Journal of Sustainable Engineering","language":"en","page":"161-176","source":"DOI.org (Crossref)","title":"Shedding light on the reverse logistics’ decision-making: a social-media analytics study of the electronics industry in developing vs developed countries","title-short":"Shedding light on the reverse logistics’ decision-making","volume":"15","author":[{"family":"Shahidzadeh","given":"Mohammad Hossein"},{"family":"Shokouhyar","given":"Sajjad"}],"issued":{"date-parts":[["2022",12,31]]}}},{"id":176,"uris":["http://zotero.org/users/local/DRg0K6GL/items/YCHCU5PF"],"itemData":{"id":176,"type":"article-journal","abstract":"Digitalization and sustainability have been considered as critical elements in tackling a growing problem of solid waste in the framework of circular economy (CE). Although digitalization can enhance time-efficiency and/or cost-efficiency, their end-results do not always lead to sustainability. So far, the literatures still lack of a holistic view in understanding the development trends and key roles of digitalization in waste recycling industry to benefit stakeholders and to protect the environment. To bridge this knowledge gap, this work systematically investigates how leveraging digitalization in waste recycling industry could address these research questions: (1) What are the key problems of solid waste recycling? (2) How the trends of digitalization in waste management could benefit a CE? (3) How digitalization could strengthen waste recycling industry in a post-pandemic era? While digitalization boosts material flows in a CE, it is evident that utilizing digital solutions to strengthen waste recycling business could reinforce a resource-efficient, low-carbon, and a CE. In the Industry 4.0 era, digitalization can add 15% (about USD 15.7 trillion) to global economy by 2030. As digitalization grows, making the waste sector shift to a CE could save between 30% and 35% of municipalities’ waste management budget. With digitalization, a cost reduction of 3.6% and a revenue increase of 4.1% are projected annually. This would contribute to USD 493 billion in an increasing revenue yearly in the next decade. As digitalization enables tasks to be completed shortly with less manpower, this could save USD 421 billion annually for the next decade. With respect to environmental impacts, digitalization in the waste sector could reduce global CO2 emissions by 15% by 2030 through technological solutions. Overall, this work suggests that digitalization in the waste sector contributes net-zero emission to a digital economy, while transitioning to a sustainable world as its social impacts.","container-title":"Journal of Environmental Management","DOI":"10.1016/j.jenvman.2023.117765","ISSN":"03014797","journalAbbreviation":"Journal of Environmental Management","language":"en","page":"117765","source":"DOI.org (Crossref)","title":"Decarbonization in waste recycling industry using digitalization to promote net-zero emissions and its implications on sustainability","volume":"338","author":[{"family":"Kurniawan","given":"Tonni Agustiono"},{"family":"Othman","given":"Mohd Hafiz Dzarfan"},{"family":"Liang","given":"Xue"},{"family":"Goh","given":"Hui Hwang"},{"family":"Gikas","given":"Petros"},{"family":"Kusworo","given":"Tutuk Djoko"},{"family":"Anouzla","given":"Abdelkader"},{"family":"Chew","given":"Kit Wayne"}],"issued":{"date-parts":[["2023",7]]}}},{"id":231,"uris":["http://zotero.org/users/local/DRg0K6GL/items/QX9EQ687"],"itemData":{"id":231,"type":"article-journal","abstract":"The circular economy is an important part of sustainable business around the world. Accordingly, this study focuses on developing a sustainable framework for multi-echelon multiple electronics products’ closed-loop supply chain in the e-commerce industry toward the circular economy. The proposed framework captures the complexities associated with forward and reverse logistics. The order is picked up from the supplier and delivered to the customer in the forward flow. Return products are picked up from customer locations and delivered to the inspection centre in the reverse flow. During the inspection process, products are classified into three categories: Reselling, Refurbishing, and Recycling (3R). The products that can be resold, refurbished, and recycled are then delivered to their respective final destinations, i.e., the supplier’s warehouse, the refurbishing centre, and the recycling centre, respectively. A mixed-integer nonlinear programming (MINLP) model is developed to reduce total cost and maximize revenue associated with the forward and reverse flow of goods in a closed-loop supply chain while prioritising sustainability. To achieve this, a global solver in the LINGO 19 package software is used to solve and generate the exact solutions of the model. We have conducted 15 computational experiments for small-to-medium-to-large-sized problems to test the model. A sensitivity analysis is also performed to analyze the effect on total expected revenue from sustainable Closed-loop Supply Chain (CLSC) of variations in the major parameters of the model. Policymakers can use the obtained results and perform sensitivity analysis to make effective and efficient strategies favouring consumers and companies that could help enhance the country’s economy.","container-title":"International Journal of Production Economics","DOI":"10.1016/j.ijpe.2022.108606","ISSN":"09255273","journalAbbreviation":"International Journal of Production Economics","language":"en","page":"108606","source":"DOI.org (Crossref)","title":"Sustainable forward-reverse logistics for multi-product delivery and pickup in B2C E-commerce towards the circular economy","volume":"253","author":[{"family":"Prajapati","given":"Dhirendra"},{"family":"Pratap","given":"Saurabh"},{"family":"Zhang","given":"Mengdi"},{"literal":"Lakshay"},{"family":"Huang","given":"George Q."}],"issued":{"date-parts":[["2022",11]]}}},{"id":201,"uris":["http://zotero.org/users/local/DRg0K6GL/items/ZAGWWSU9"],"itemData":{"id":201,"type":"article-journal","abstract":"SME manufacturers of electrical and electronic equipment seem to have high e-waste levels, which is inhibiting SMEs manufacturers in becoming more sustainable. On the other hand, consumers play a major role in enabling the SMEs manufacturers to achieve their sustainability targets as they are responsible for returning their e-waste back to SMEs. Based on the concepts of social marketing theory, this paper aims to examine the type of information that influences consumers’ intention to immediately return their e-waste back to SME manufacturers. A conceptual framework is developed and tested through a survey questionnaire to 394 Malaysian consumers. The relationship of the proposed types of information and information presentation towards consumers’ immediate return attitude, as well as environmental motivation and environmental knowledge as the moderators in consumers’ segmentation are tested. The findings suggest that specific type of return information and message framing have a positive effect on Immediate Return Intention.","container-title":"Journal of Business Research","DOI":"10.1016/j.jbusres.2022.06.021","ISSN":"01482963","journalAbbreviation":"Journal of Business Research","language":"en","page":"379-396","source":"DOI.org (Crossref)","title":"Immediate return in circular economy: Business to consumer product return information sharing framework to support sustainable manufacturing in small and medium enterprises","title-short":"Immediate return in circular economy","volume":"151","author":[{"family":"Kamal","given":"Muhammad Mustafa"},{"family":"Mamat","given":"Rosnida"},{"family":"Mangla","given":"Sachin Kumar"},{"family":"Kumar","given":"Patanjal"},{"family":"Despoudi","given":"Stella"},{"family":"Dora","given":"Manoj"},{"family":"Tjahjono","given":"Benny"}],"issued":{"date-parts":[["2022",11]]}}},{"id":179,"uris":["http://zotero.org/users/local/DRg0K6GL/items/FL9LWZSW"],"itemData":{"id":179,"type":"article-journal","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ﬂ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container-title":"CIRP Annals","DOI":"10.1016/j.cirp.2017.05.001","ISSN":"00078506","issue":"2","journalAbbreviation":"CIRP Annals","language":"en","page":"585-609","source":"DOI.org (Crossref)","title":"Design, management and control of demanufacturing and remanufacturing systems","volume":"66","author":[{"family":"Tolio","given":"Tullio"},{"family":"Bernard","given":"Alain"},{"family":"Colledani","given":"Marcello"},{"family":"Kara","given":"Sami"},{"family":"Seliger","given":"Guenther"},{"family":"Duflou","given":"Joost"},{"family":"Battaia","given":"Olga"},{"family":"Takata","given":"Shozo"}],"issued":{"date-parts":[["2017"]]}}}],"schema":"https://github.com/citation-style-language/schema/raw/master/csl-citation.json"} </w:instrText>
            </w:r>
            <w:r w:rsidRPr="005107B2">
              <w:rPr>
                <w:sz w:val="22"/>
                <w:szCs w:val="22"/>
              </w:rPr>
              <w:fldChar w:fldCharType="separate"/>
            </w:r>
            <w:r w:rsidR="00870696">
              <w:rPr>
                <w:noProof/>
                <w:sz w:val="22"/>
                <w:szCs w:val="22"/>
              </w:rPr>
              <w:t>[31], [58], [63], [77], [109], [134]</w:t>
            </w:r>
            <w:r w:rsidRPr="005107B2">
              <w:rPr>
                <w:sz w:val="22"/>
                <w:szCs w:val="22"/>
              </w:rPr>
              <w:fldChar w:fldCharType="end"/>
            </w:r>
          </w:p>
        </w:tc>
      </w:tr>
      <w:tr w:rsidR="005107B2" w:rsidRPr="005107B2" w14:paraId="7DA03B9E" w14:textId="77777777" w:rsidTr="005107B2">
        <w:tc>
          <w:tcPr>
            <w:tcW w:w="1555" w:type="dxa"/>
            <w:vMerge/>
            <w:vAlign w:val="center"/>
          </w:tcPr>
          <w:p w14:paraId="736C243E" w14:textId="082AE466" w:rsidR="00A0502D" w:rsidRPr="005107B2" w:rsidRDefault="00A0502D" w:rsidP="00A0502D">
            <w:pPr>
              <w:rPr>
                <w:color w:val="000000"/>
                <w:sz w:val="22"/>
                <w:szCs w:val="22"/>
                <w:lang w:val="en-GB"/>
              </w:rPr>
            </w:pPr>
          </w:p>
        </w:tc>
        <w:tc>
          <w:tcPr>
            <w:tcW w:w="1701" w:type="dxa"/>
            <w:vAlign w:val="center"/>
          </w:tcPr>
          <w:p w14:paraId="16B74BB2" w14:textId="5244CD2B" w:rsidR="00A0502D" w:rsidRPr="005107B2" w:rsidRDefault="00A0502D" w:rsidP="00A0502D">
            <w:pPr>
              <w:rPr>
                <w:color w:val="000000"/>
                <w:sz w:val="22"/>
                <w:szCs w:val="22"/>
                <w:lang w:val="en-GB"/>
              </w:rPr>
            </w:pPr>
            <w:r w:rsidRPr="005107B2">
              <w:rPr>
                <w:color w:val="000000"/>
                <w:sz w:val="22"/>
                <w:szCs w:val="22"/>
                <w:lang w:val="en-GB"/>
              </w:rPr>
              <w:t>Digital Twins</w:t>
            </w:r>
          </w:p>
        </w:tc>
        <w:tc>
          <w:tcPr>
            <w:tcW w:w="3506" w:type="dxa"/>
            <w:vAlign w:val="center"/>
          </w:tcPr>
          <w:p w14:paraId="10DFB82B" w14:textId="62C4E9A4" w:rsidR="00A0502D" w:rsidRPr="005107B2" w:rsidRDefault="00A0502D" w:rsidP="00A0502D">
            <w:pPr>
              <w:rPr>
                <w:color w:val="000000"/>
                <w:sz w:val="22"/>
                <w:szCs w:val="22"/>
                <w:lang w:val="en-GB"/>
              </w:rPr>
            </w:pPr>
            <w:r w:rsidRPr="005107B2">
              <w:rPr>
                <w:color w:val="000000"/>
                <w:sz w:val="22"/>
                <w:szCs w:val="22"/>
                <w:lang w:val="en-GB"/>
              </w:rPr>
              <w:t>Digital twins create virtual representations of products, components, or systems that can be used to simulate condition, use, and performance over time. In a circular economy, they help evaluate maintenance needs, remaining useful life, upgrade opportunities, and end-of-life scenarios. This supports more informed decisions about product life extension and resource recovery.</w:t>
            </w:r>
          </w:p>
        </w:tc>
        <w:tc>
          <w:tcPr>
            <w:tcW w:w="2452" w:type="dxa"/>
            <w:vAlign w:val="center"/>
          </w:tcPr>
          <w:p w14:paraId="71A90E8D" w14:textId="1B4C4CAA"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Z5P7I7GC","properties":{"formattedCitation":"[24], [31], [56], [59], [72], [74], [95], [101], [104], [106], [120], [124], [135]","plainCitation":"[24], [31], [56], [59], [72], [74], [95], [101], [104], [106], [120], [124], [135]","noteIndex":0},"citationItems":[{"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134,"uris":["http://zotero.org/users/local/DRg0K6GL/items/NFU4JDQ8"],"itemData":{"id":134,"type":"article-journal","abstract":"The notion of a circular economy (CE) has recently gained significant attention, both in research and practice, due to increasing sustainability concerns and legislative requirements. Despite extensive research having been undertaken in this area, there is a paucity of research in developing decision-making models, which may consider life-cycle span of product returns while selecting an appropriate reprocessing option for value reclamation in CE. In this research, we have contributed to the CE literature in three ways. Firstly, we have developed a comprehensive decision-making model that makes a trade-off between different recovery alternatives while considering a wide range of significant criteria to determine the most optimal recovery option. Secondly, we propose a twophase mathematical model combining the Interval 2-Tuple Linguistic (ITL) model and the Technique for Order of Preference by Similarity to Ideal Solution (TOPSIS) to overcome issues related to uncertainty and incomplete information in decision-making. Thirdly, it is one of the first studies to investigate and compare the implementation of product recovery in CE for short life cycle (SLC) vs. long life cycle (LLC) electronic returns. We validate the industrial applicability of the proposed model using real-world data collected from the Indian electronics industry. Our results provide managerial insights, including a focus on repair strategy for SLC returns and on remanufacturing strategy for LLC returns for efficient and effective product recovery in CE.","container-title":"International Journal of Production Economics","DOI":"10.1016/j.ijpe.2022.108505","ISSN":"09255273","journalAbbreviation":"International Journal of Production Economics","language":"en","page":"108505","source":"DOI.org (Crossref)","title":"A model for managing returns in a circular economy context: A case study from the Indian electronics industry","title-short":"A model for managing returns in a circular economy context","volume":"249","author":[{"family":"Choudhary","given":"Divya"},{"family":"Qaiser","given":"Fahham Hasan"},{"family":"Choudhary","given":"Alok"},{"family":"Fernandes","given":"Kiran"}],"issued":{"date-parts":[["2022",7]]}}},{"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163,"uris":["http://zotero.org/users/local/DRg0K6GL/items/EIEGELRT"],"itemData":{"id":163,"type":"article-journal","abstract":"Due to the rapid expansion of electric vehicles and portable electronics, the demand for lithium-ion batteries is increasing, resulting in supply risks in obtaining lithium, cobalt, and other materials, as well as issues associated with spent battery disposal. The current battery recycling processes vary by specific battery chemistries and impact both economics and greenhouse gas emissions. At the same time, there is a potential for spent lithium-ion batteries reuse for low-end energy storage applications. This paper discusses various methods of assessing the reuse versus recycling of lithium-ion batteries. Commercial recycling practices and capabilities and those recommended by different research centers around the world are reviewed. Further, the potential of various novel next-generation recycling processes to optimize recycling’s economic and environmental benefits is evaluated for the broader utilization of lithium-ion battery recycling.","container-title":"Journal of Energy Storage","DOI":"10.1016/j.est.2021.102690","ISSN":"2352152X","journalAbbreviation":"Journal of Energy Storage","language":"en","page":"102690","source":"DOI.org (Crossref)","title":"Circular economy of Li Batteries: Technologies and trends","title-short":"Circular economy of Li Batteries","volume":"40","author":[{"family":"Ali","given":"Hayder"},{"family":"Khan","given":"Hassan A."},{"family":"Pecht","given":"Michael G."}],"issued":{"date-parts":[["2021",8]]}}},{"id":172,"uris":["http://zotero.org/users/local/DRg0K6GL/items/8JXJJ5S5"],"itemData":{"id":172,"type":"article-journal","container-title":"Science of The Total Environment","DOI":"10.1016/j.scitotenv.2020.138726","ISSN":"00489697","journalAbbreviation":"Science of The Total Environment","language":"en","page":"138726","source":"DOI.org (Crossref)","title":"Combining an artificial intelligence algorithm and a novel vehicle for sustainable e-waste collection","volume":"730","author":[{"family":"Nowakowski","given":"Piotr"},{"family":"Szwarc","given":"Krzysztof"},{"family":"Boryczka","given":"Urszula"}],"issued":{"date-parts":[["2020",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194,"uris":["http://zotero.org/users/local/DRg0K6GL/items/ARWB46CT"],"itemData":{"id":194,"type":"article-journal","abstract":"Lack of verified knowledge makes it difficult to determine whether and how emerging and disruptive Industry 4.0 (I4.0) technologies enable social sustainability. The circular economy (CE) might represent an effective approach to integrate I4.0 technologies into practices and business to improve sustainability. This paper explores how I4.0 technologies might contribute to achieve the United Nations’ sustainable development goals (SDGs) through a CE approach. This paper introduces a framework to evaluate I4.0 technology relationships with SDGs and CE. A predictive method is introduced to evaluate I4.0 technologies by integrating DEMATEL and a linear model. The proposed method is used to evaluate the relationship between I4.0 technologies, SDGs, and CE using secondary data from the electronics industry. This study identifies CE practices as a critical link connecting I4.0 technologies and SDGs. The study further builds on the research foundation linking I4.0, sustainability, and CE domains. It will also benefit practitioners formulating sustainability strategies for I4.0 adoption.","container-title":"Industrial Marketing Management","DOI":"10.1016/j.indmarman.2021.12.004","ISSN":"00198501","journalAbbreviation":"Industrial Marketing Management","language":"en","page":"176-190","source":"DOI.org (Crossref)","title":"Exploring the impact of Industry 4.0 technologies on social sustainability through a circular economy approach","volume":"101","author":[{"family":"Bai","given":"Chunguang"},{"family":"Orzes","given":"Guido"},{"family":"Sarkis","given":"Joseph"}],"issued":{"date-parts":[["2022",2]]}}},{"id":197,"uris":["http://zotero.org/users/local/DRg0K6GL/items/KMKVEJB8"],"itemData":{"id":197,"type":"article-journal","abstract":"Waste electrical and electronic equipment (viz., WEEE or e-waste) is the fastest-growing type of hazardous solid waste in the worldwide. The accurate prediction of the amount of e-waste might help improve the efﬁciency of e-waste disposal. In this study, a novel decomposition-ensemble-based hybrid forecasting methodology that integrates variational mode decomposition (VMD), exponential smoothing model (ESM), and grey modeling (GM) methods (named VMD-ESM-GM) is proposed for e-waste quantity prediction. For veriﬁcation purposes, sample data from Washington State, US, and UK Environment Agency are analyzed. Compared to benchmark models, the proposed VMD-ESM-GM methodology not only obtains a satisfactory prediction result for e-waste data but also predicts the future ﬂuctuation trend of e-waste. These results indicate that the proposed VMD-ESM-GM methodology based on the decomposition-ensemble principle is a suitable model for the prediction of the e-waste quantity and could help decision-makers develop both e-waste recycling plans and circular economy plans.","container-title":"Waste Management","DOI":"10.1016/j.wasman.2020.11.006","ISSN":"0956053X","journalAbbreviation":"Waste Management","language":"en","page":"828-838","source":"DOI.org (Crossref)","title":"Forecasting the electronic waste quantity with a decomposition-ensemble approach","volume":"120","author":[{"family":"Wang","given":"Fang"},{"family":"Yu","given":"Lean"},{"family":"Wu","given":"Aiping"}],"issued":{"date-parts":[["2021",2]]}}},{"id":201,"uris":["http://zotero.org/users/local/DRg0K6GL/items/ZAGWWSU9"],"itemData":{"id":201,"type":"article-journal","abstract":"SME manufacturers of electrical and electronic equipment seem to have high e-waste levels, which is inhibiting SMEs manufacturers in becoming more sustainable. On the other hand, consumers play a major role in enabling the SMEs manufacturers to achieve their sustainability targets as they are responsible for returning their e-waste back to SMEs. Based on the concepts of social marketing theory, this paper aims to examine the type of information that influences consumers’ intention to immediately return their e-waste back to SME manufacturers. A conceptual framework is developed and tested through a survey questionnaire to 394 Malaysian consumers. The relationship of the proposed types of information and information presentation towards consumers’ immediate return attitude, as well as environmental motivation and environmental knowledge as the moderators in consumers’ segmentation are tested. The findings suggest that specific type of return information and message framing have a positive effect on Immediate Return Intention.","container-title":"Journal of Business Research","DOI":"10.1016/j.jbusres.2022.06.021","ISSN":"01482963","journalAbbreviation":"Journal of Business Research","language":"en","page":"379-396","source":"DOI.org (Crossref)","title":"Immediate return in circular economy: Business to consumer product return information sharing framework to support sustainable manufacturing in small and medium enterprises","title-short":"Immediate return in circular economy","volume":"151","author":[{"family":"Kamal","given":"Muhammad Mustafa"},{"family":"Mamat","given":"Rosnida"},{"family":"Mangla","given":"Sachin Kumar"},{"family":"Kumar","given":"Patanjal"},{"family":"Despoudi","given":"Stella"},{"family":"Dora","given":"Manoj"},{"family":"Tjahjono","given":"Benny"}],"issued":{"date-parts":[["2022",11]]}}},{"id":217,"uris":["http://zotero.org/users/local/DRg0K6GL/items/WAZE87Y3"],"itemData":{"id":217,"type":"article-journal","abstract":"In this paper, we are interested in modelling and solving a flow and resource planning problem related to the trade-in, treatment and resale of pre-owned consumer electronic products. This problem is motivated and inspired by the flows and the processes of the company Recommerce Group, which mainly handles traded-in used smartphones in Europe, but also used tablets, smartwatches, game consoles, laptops, etc. Collected products must be directed to refurbishment centres. After having been recorded, cleaned, tested and reset, they may be refurbished, or remanufactured by a subcontractor. They may also remain in their initial state. Finally, they are sold on diversified channels. This problem can be generalised to other refurbishment and remanufacturing activities of used consumer electronic products. We first formulate the problem as a mixed-integer linear program and show its NP-hardness. In order to solve large size real-life instances, mixed-integer programming based heuristic approaches are proposed. Extensive computational experiments on realistic instances are conducted to show the advantages and the limits of the proposed approaches. Several managerial insights are investigated and analysed.","container-title":"International Journal of Production Research","DOI":"10.1080/00207543.2023.2218942","ISSN":"0020-7543, 1366-588X","issue":"7","journalAbbreviation":"International Journal of Production Research","language":"en","page":"2499-2521","source":"DOI.org (Crossref)","title":"Refurbishment and remanufacturing planning model for pre-owned consumer electronics","volume":"62","author":[{"family":"Schepler","given":"Xavier"},{"family":"Absi","given":"Nabil"},{"family":"Jeanjean","given":"Antoine"}],"issued":{"date-parts":[["2024",4,2]]}}},{"id":227,"uris":["http://zotero.org/users/local/DRg0K6GL/items/BYWDE4V8"],"itemData":{"id":227,"type":"article-journal","abstract":"Durability of products and lifetime extension through improvements in product design, repair, reuse and refurbishment are integral components of the circular economy concept. Extended service lifetimes reduce the demand for new resource intensive products and hence contribute to an increase in resource efﬁciency and resource conservation. However, the use of a consumer product does not only depend on its functioning. Particularly consumer electronics such as smartphones are often only used for comparatively short periods of time before they are replaced by new devices. Even though these used electronics may still have signiﬁcant value and could be resold as secondhand products, they often remain in households (compartments, shelves, cellars) for long periods of time. When analyzing the effects of technical improvements for lifetime extensions of consumer products, these storage times, which are also referred to as hibernation, need to be taken into account. Hibernation counteracts efforts towards increasing the service lifetimes of consumer electronics and should therefore more strongly be addressed in the discussion about lifetime extension and higher durability. In this paper, we present a dynamic cascade stock and ﬂow model to simulate different use and storage phases of consumer electronics in Europe. This model enables a detailed analysis of modiﬁcations in service lifetimes and storage phases. The simulation results emphasize the signiﬁcant proportion of unused but functioning electronic devices when regarding overall product stocks in society. Based on the simulation results, we show that particularly for small consumer electronics such as smartphones, the systematic implementation of a cascade use system avoiding storage phases could signiﬁcantly reduce total product demand and the associated resource use. Subsequently, we discuss potential measures that could lead to a reduction of storage time of unused consumer electronics in typical households.","container-title":"Journal of Cleaner Production","DOI":"10.1016/j.jclepro.2018.12.244","ISSN":"09596526","journalAbbreviation":"Journal of Cleaner Production","language":"en","page":"1313-1321","source":"DOI.org (Crossref)","title":"Simulating the service lifetimes and storage phases of consumer electronics in Europe with a cascade stock and flow model","volume":"213","author":[{"family":"Glöser-Chahoud","given":"Simon"},{"family":"Pfaff","given":"Matthias"},{"family":"Walz","given":"Rainer"},{"family":"Schultmann","given":"Frank"}],"issued":{"date-parts":[["2019",3]]}}},{"id":247,"uris":["http://zotero.org/users/local/DRg0K6GL/items/XTFSPV6D"],"itemData":{"id":247,"type":"article-journal","abstract":"The available literature on average lifetimes and failure modes of household appliances is mainly based on results of surveys conducted among end-users, but very little precise information can be found on speciﬁc failure modes and repair rates.","container-title":"Journal of Cleaner Production","DOI":"10.1016/j.jclepro.2019.01.044","ISSN":"09596526","journalAbbreviation":"Journal of Cleaner Production","language":"en","page":"1112-1122","source":"DOI.org (Crossref)","title":"Understanding lifetimes and failure modes of defective washing machines and dishwashers","volume":"215","author":[{"family":"Tecchio","given":"Paolo"},{"family":"Ardente","given":"Fulvio"},{"family":"Mathieux","given":"Fabrice"}],"issued":{"date-parts":[["2019",4]]}}},{"id":143,"uris":["http://zotero.org/users/local/DRg0K6GL/items/9MRC5RLF"],"itemData":{"id":143,"type":"article-journal","abstract":"Automotive remanufacturing companies are nowadays facing a wide range of challenges. Typical challenges from the point of view of suppliers, producers and customers. Several process steps are analysed and problem fields are dissected: From the core management, to disassembly and cleaning to machining and testing. The main fields of challenges analysed in this paper are: the vagueness in respect of fiscal value, environmental regulations and taxation of core parts, the important need for a continuing qualification of staff and engineers, an efficient core management, the adaption of pricing models and the competence to handle the growing variety and complexity. The focus of this analysis lies on activities of the independent after-market (IAM) for remanufactured products.","container-title":"Journal of Remanufacturing","DOI":"10.1007/s13243-018-0047-9","ISSN":"2210-464X, 2210-4690","issue":"3","journalAbbreviation":"Jnl Remanufactur","language":"en","page":"93-102","source":"DOI.org (Crossref)","title":"Addressing Today’s challenges in automotive remanufacturing","volume":"8","author":[{"family":"Casper","given":"Robert"},{"family":"Sundin","given":"Erik"}],"issued":{"date-parts":[["2018",10]]}}}],"schema":"https://github.com/citation-style-language/schema/raw/master/csl-citation.json"} </w:instrText>
            </w:r>
            <w:r w:rsidRPr="005107B2">
              <w:rPr>
                <w:sz w:val="22"/>
                <w:szCs w:val="22"/>
              </w:rPr>
              <w:fldChar w:fldCharType="separate"/>
            </w:r>
            <w:r w:rsidR="00870696">
              <w:rPr>
                <w:sz w:val="22"/>
              </w:rPr>
              <w:t>[24], [31], [56], [59], [72], [74], [95], [101], [104], [106], [120], [124], [135]</w:t>
            </w:r>
            <w:r w:rsidRPr="005107B2">
              <w:rPr>
                <w:sz w:val="22"/>
                <w:szCs w:val="22"/>
              </w:rPr>
              <w:fldChar w:fldCharType="end"/>
            </w:r>
          </w:p>
        </w:tc>
      </w:tr>
      <w:tr w:rsidR="005107B2" w:rsidRPr="005107B2" w14:paraId="2E389A13" w14:textId="77777777" w:rsidTr="005107B2">
        <w:tc>
          <w:tcPr>
            <w:tcW w:w="1555" w:type="dxa"/>
            <w:vAlign w:val="center"/>
          </w:tcPr>
          <w:p w14:paraId="23F1B243" w14:textId="5004DC28" w:rsidR="00A0502D" w:rsidRPr="005107B2" w:rsidRDefault="00A0502D" w:rsidP="00A0502D">
            <w:pPr>
              <w:rPr>
                <w:color w:val="000000"/>
                <w:sz w:val="22"/>
                <w:szCs w:val="22"/>
                <w:lang w:val="en-GB"/>
              </w:rPr>
            </w:pPr>
            <w:r w:rsidRPr="005107B2">
              <w:rPr>
                <w:color w:val="000000"/>
                <w:sz w:val="22"/>
                <w:szCs w:val="22"/>
                <w:lang w:val="en-GB"/>
              </w:rPr>
              <w:lastRenderedPageBreak/>
              <w:t>Platform &amp; Exchange technologies</w:t>
            </w:r>
          </w:p>
        </w:tc>
        <w:tc>
          <w:tcPr>
            <w:tcW w:w="1701" w:type="dxa"/>
            <w:vAlign w:val="center"/>
          </w:tcPr>
          <w:p w14:paraId="0A506798" w14:textId="347FB9D2" w:rsidR="00A0502D" w:rsidRPr="005107B2" w:rsidRDefault="00A0502D" w:rsidP="00A0502D">
            <w:pPr>
              <w:rPr>
                <w:color w:val="000000"/>
                <w:sz w:val="22"/>
                <w:szCs w:val="22"/>
                <w:lang w:val="en-GB"/>
              </w:rPr>
            </w:pPr>
            <w:r w:rsidRPr="005107B2">
              <w:rPr>
                <w:color w:val="000000"/>
                <w:sz w:val="22"/>
                <w:szCs w:val="22"/>
                <w:lang w:val="en-GB"/>
              </w:rPr>
              <w:t>Platforms and Marketplaces</w:t>
            </w:r>
          </w:p>
        </w:tc>
        <w:tc>
          <w:tcPr>
            <w:tcW w:w="3506" w:type="dxa"/>
            <w:vAlign w:val="center"/>
          </w:tcPr>
          <w:p w14:paraId="49A2EEFC" w14:textId="37443542" w:rsidR="00A0502D" w:rsidRPr="005107B2" w:rsidRDefault="00A0502D" w:rsidP="00A0502D">
            <w:pPr>
              <w:rPr>
                <w:color w:val="000000"/>
                <w:sz w:val="22"/>
                <w:szCs w:val="22"/>
                <w:lang w:val="en-GB"/>
              </w:rPr>
            </w:pPr>
            <w:r w:rsidRPr="005107B2">
              <w:rPr>
                <w:color w:val="000000"/>
                <w:sz w:val="22"/>
                <w:szCs w:val="22"/>
                <w:lang w:val="en-GB"/>
              </w:rPr>
              <w:t>Platforms and marketplaces help connect buyers, sellers, repair actors, refurbishers, recyclers, and service providers. In a circular economy, they enable the exchange of used, repaired, refurbished, or remanufactured products and make circular options more visible and accessible to consumers. They also support ecosystem coordination by reducing transaction barriers and improving market participation.</w:t>
            </w:r>
          </w:p>
        </w:tc>
        <w:tc>
          <w:tcPr>
            <w:tcW w:w="2452" w:type="dxa"/>
            <w:vAlign w:val="center"/>
          </w:tcPr>
          <w:p w14:paraId="0AB71F4E" w14:textId="2D3B3768" w:rsidR="00A0502D" w:rsidRPr="005107B2" w:rsidRDefault="00A0502D" w:rsidP="00A0502D">
            <w:pPr>
              <w:rPr>
                <w:sz w:val="22"/>
                <w:szCs w:val="22"/>
              </w:rPr>
            </w:pPr>
            <w:r w:rsidRPr="005107B2">
              <w:rPr>
                <w:sz w:val="22"/>
                <w:szCs w:val="22"/>
              </w:rPr>
              <w:fldChar w:fldCharType="begin"/>
            </w:r>
            <w:r w:rsidR="00870696">
              <w:rPr>
                <w:sz w:val="22"/>
                <w:szCs w:val="22"/>
              </w:rPr>
              <w:instrText xml:space="preserve"> ADDIN ZOTERO_ITEM CSL_CITATION {"citationID":"ZdIiEdn9","properties":{"formattedCitation":"[1], [6], [8], [10], [11], [13], [15], [26], [31], [38], [41], [43], [56], [72], [90], [95], [101], [110], [135], [136]","plainCitation":"[1], [6], [8], [10], [11], [13], [15], [26], [31], [38], [41], [43], [56], [72], [90], [95], [101], [110], [135], [136]","noteIndex":0},"citationItems":[{"id":311,"uris":["http://zotero.org/users/local/DRg0K6GL/items/8NVVMA39"],"itemData":{"id":311,"type":"article-journal","abstract":"The home appliance industry sector, which comprises devices used for cooking, cleaning, and storing food, is a multibillion-dollar industry with considerable global retail sales. This paper provides a comprehensive analysis of the current state of “3R” practices in the home appliances industry, focusing on the principles and processes of the initiative. It examines the technical aspects including the circular economy, design principles, disassembly techniques, environmental impact assessment, management strategies, resource utilization, reverse logistics, supply chain management, sustainability practices, and waste management of electrical and electronics equipment. Moreover, the potential challenges that the industry may encounter in embracing green consumerism, including sustainable sourcing, production, product design and innovation, customer awareness and education, supply chain management, regulatory compliance, technical limitations, and cost considerations are taken into account as the “3R” initiative aims to reduce pollution through the adoption of green consumerism. This study demonstrates that the adoption of extended producer responsibility, coupled with life cycle analysis, reuse, and refurbishing, represents the most signiﬁcant initiatives and trends within the home appliances sector. Finally, it can serve as a comprehensive guide for implementing “3R” practices within the home appliances sector for the promotion of environmentally conscious consumer behavior.","container-title":"IEEE Transactions on Consumer Electronics","DOI":"10.1109/TCE.2023.3318874","ISSN":"0098-3063, 1558-4127","issue":"1","journalAbbreviation":"IEEE Trans. Consumer Electron.","language":"en","license":"https://ieeexplore.ieee.org/Xplorehelp/downloads/license-information/IEEE.html","page":"96-107","source":"DOI.org (Crossref)","title":"“3R” Practices Focused on Home Appliances Sector in Terms of Green Consumerism: Principles, Technical Dimensions, and Future Challenges","title-short":"“3R” Practices Focused on Home Appliances Sector in Terms of Green Consumerism","volume":"70","author":[{"family":"Karagiannopoulos","given":"Panagiotis S."},{"family":"Manousakis","given":"Nikolaos M."},{"family":"Psomopoulos","given":"Constantinos S."}],"issued":{"date-parts":[["2024",2]]}}},{"id":130,"uris":["http://zotero.org/users/local/DRg0K6GL/items/GCX3B98W"],"itemData":{"id":130,"type":"paper-conference","abstract":"Circular economies are particularly relevant in the context of digital devices or electric and electronic equipment (EEE). Many digital devices built using scarce and potentially toxic materials have a too-short life, instead of being repaired or reused. In addition, informal recycling of electronics in the developed and developing world has emerged as a new global environmental concern. We describe the dimensions of the problem, the challenge to move to a circular economy, and the ecology for digital devices as well as how this depends on the traceability of devices and cooperation among all stakeholders locally and globally. Moreover we examine the need for support mechanisms to facilitate, standardise, and reduce the transaction cost of the processes and increase their added value. We present eReuse.org, a set of open-source tools, procedures, open data, and services organised as a common-pool resource (CPR) to reach the circular economy of electronics through promoting reuse and ensuring traceability until recycling. Further, eReuse.org envisions empowering and engaging people around the world to create local communities that bootstrap electronic reuse and to support the development of a globally recognised reuse quality and traceability standard.","container-title":"Proceedings of the Second Workshop on Computing within Limits","DOI":"10.1145/2926676.2926684","event-title":"LIMITS '16: Workshop on Computing within Limits","ISBN":"978-1-4503-4260-5","language":"en","page":"1-9","publisher":"ACM","publisher-place":"Irvine California","source":"DOI.org (Crossref)","title":"A circular commons for digital devices: tools and services in ereuse.org","title-short":"A circular commons for digital devices","URL":"https://dl.acm.org/doi/10.1145/2926676.2926684","author":[{"family":"Franquesa","given":"David"},{"family":"Navarro","given":"Leandro"},{"family":"Bustamante","given":"Xavier"}],"accessed":{"date-parts":[["2026",4,2]]},"issued":{"date-parts":[["2016",6,8]]}}},{"id":133,"uris":["http://zotero.org/users/local/DRg0K6GL/items/KED6MADN"],"itemData":{"id":133,"type":"article-journal","abstract":"To tackle the alarming increase in e-waste or end-of-life (EoL) electronic products, consumer behavior towards the end of their useful life needs to be thoroughly studied. End users or consumers are the starting point where ewaste starts its journey into several paths within the circular economy (CE), such as repair, reuse, remanufacturing, and recycling. E-waste often ends up in landfill due to improper disposal of e-waste with household waste by consumers. Studying consumer behavior allows for the identification of appropriate approaches to achieve CE. Numerous academic journal papers have been published concerning consumers’ e-waste-related knowledge and awareness, and behavior on consumption, disposal, storage, recycling, and repair. Substantial knowledge gap exists around how understandings of consumer behavior around e-waste may be integrated into the CE model. This article aims to reduce this gap by reviewing 109 research papers published in international peer-reviewed journals identified in the Web of Science (WoS) core collection database, using content analysis methodology to analyze and review the articles. The study aims to provide invaluable input for developing a more consumer-centric CE framework for both policymakers and researchers seeking to advance knowledge and implementation strategies around e-waste. This is one of the earliest systematic reviews of studies on consumer behavior around e-waste. The study results show that consumers’ disposal and recycling behaviors are the two main areas of research interest in the studies reviewed. In contrast, reuse and repair behavior were investigated to a lesser extent. In this study, several research gaps and areas for future research are identified, along with suggestions for a CE framework focusing on the e-waste sector that, encompasses policy initiatives and business model innovations. The identified studies presented here offer a valuable starting point for researchers who are starting to work on consumer behavior-related e-waste research.","container-title":"Journal of Cleaner Production","DOI":"10.1016/j.jclepro.2021.128297","ISSN":"09596526","journalAbbreviation":"Journal of Cleaner Production","language":"en","page":"128297","source":"DOI.org (Crossref)","title":"A global review of consumer behavior towards e-waste and implications for the circular economy","volume":"316","author":[{"family":"Islam","given":"Md Tasbirul"},{"family":"Huda","given":"Nazmul"},{"family":"Baumber","given":"Alex"},{"family":"Shumon","given":"Rezaul"},{"family":"Zaman","given":"Atiq"},{"family":"Ali","given":"Forkan"},{"family":"Hossain","given":"Rumana"},{"family":"Sahajwalla","given":"Veena"}],"issued":{"date-parts":[["2021",9]]}}},{"id":134,"uris":["http://zotero.org/users/local/DRg0K6GL/items/NFU4JDQ8"],"itemData":{"id":134,"type":"article-journal","abstract":"The notion of a circular economy (CE) has recently gained significant attention, both in research and practice, due to increasing sustainability concerns and legislative requirements. Despite extensive research having been undertaken in this area, there is a paucity of research in developing decision-making models, which may consider life-cycle span of product returns while selecting an appropriate reprocessing option for value reclamation in CE. In this research, we have contributed to the CE literature in three ways. Firstly, we have developed a comprehensive decision-making model that makes a trade-off between different recovery alternatives while considering a wide range of significant criteria to determine the most optimal recovery option. Secondly, we propose a twophase mathematical model combining the Interval 2-Tuple Linguistic (ITL) model and the Technique for Order of Preference by Similarity to Ideal Solution (TOPSIS) to overcome issues related to uncertainty and incomplete information in decision-making. Thirdly, it is one of the first studies to investigate and compare the implementation of product recovery in CE for short life cycle (SLC) vs. long life cycle (LLC) electronic returns. We validate the industrial applicability of the proposed model using real-world data collected from the Indian electronics industry. Our results provide managerial insights, including a focus on repair strategy for SLC returns and on remanufacturing strategy for LLC returns for efficient and effective product recovery in CE.","container-title":"International Journal of Production Economics","DOI":"10.1016/j.ijpe.2022.108505","ISSN":"09255273","journalAbbreviation":"International Journal of Production Economics","language":"en","page":"108505","source":"DOI.org (Crossref)","title":"A model for managing returns in a circular economy context: A case study from the Indian electronics industry","title-short":"A model for managing returns in a circular economy context","volume":"249","author":[{"family":"Choudhary","given":"Divya"},{"family":"Qaiser","given":"Fahham Hasan"},{"family":"Choudhary","given":"Alok"},{"family":"Fernandes","given":"Kiran"}],"issued":{"date-parts":[["2022",7]]}}},{"id":151,"uris":["http://zotero.org/users/local/DRg0K6GL/items/VGLJHZFG"],"itemData":{"id":151,"type":"article-journal","abstract":"In last few decades, circular economy concepts have gained a lot of consideration because of its focus towards sustainability. Reverse logistics play an important role in the adoption and implementation of circular economy concepts in supply chains. It is deﬁned as “sequence of activities required to collect the used product from the customers for their disposition to either reuse or repair or re-manufacture or recycle or dispose of it”. Disposition is one of the crucial decisions which may greatly aﬀect the reverse logistics performance from sustainability perspective. It also plays an important role in improving the operational eﬃciency of the reverse logistics. The objective of this study is to explore the reverse logistics in context of Indian electronics industry and examine the eﬀect of disposition decisions on Triple Bottom Line (TBL) i.e. economic, environmental, and social performance of reverse logistics. Hypotheses related to disposition decisions and TBL performance was developed. A survey instrument was prepared and was sent to seven hundred organizations from the Indian electronics sector. Over all 208 responses were found suitable for the research. All the necessary statistical analysis was carried out to ensure the reliability and validity of the questionnaire. Partial least square path modelling technique of structural equation modeling has been used for testing the research hypothesis. Measurement model had shown suﬃcient data ﬁt for the modelling. Partial least square path modelling results reveal that eﬀectiveness of disposition decisions is positively associated with TBL performance. The article contributes to the few studies available on improving the reverse logistics performance. Findings will be useful for managers in managing reverse logistics in eﬀective manner.","container-title":"Resources, Conservation and Recycling","DOI":"10.1016/j.resconrec.2019.104448","ISSN":"09213449","journalAbbreviation":"Resources, Conservation and Recycling","language":"en","page":"104448","source":"DOI.org (Crossref)","title":"Analyzing disposition decisions for sustainable reverse logistics: Triple Bottom Line approach","title-short":"Analyzing disposition decisions for sustainable reverse logistics","volume":"150","author":[{"family":"Agrawal","given":"Saurabh"},{"family":"Singh","given":"Rajesh Kr"}],"issued":{"date-parts":[["2019",11]]}}},{"id":284,"uris":["http://zotero.org/users/local/DRg0K6GL/items/HJBQF5NN"],"itemData":{"id":284,"type":"article-journal","abstract":"Manufacturing companies are struggling with the implementation of Circular Economy, especially due to the uncertainty regarding its potential sustainability benefits. In particular, and despite digital servitization is advocated by several studies as a way to achieve environmental gains, circular business models based on digital servitization are not always sustainable due to burden shifting and unexpected consequences which are difficult to assess before implementation. This is particularly relevant for the Electrical and Electronics Equipment industry, which suffers structural weaknesses such as the dependance on critical raw materials and an increasing waste generation. However, literature lacks models and tools able to address the complexity inherent in the systemic micro-macro perspective envisioned by Circular Economy, while studies that quantitatively assess the sustainability impacts and trade-offs of digital servitization-based circular scenarios are limited. This article aims to develop a better understanding of how the sustainability impacts of circular and servitized scenarios can be assessed and quantified at the economic, environmental, and social level, adopting a systemic perspective through the development of a what-if simulation model. The model is implemented in a spreadsheet tool and applied to a digital servitization-based Circular Economy scenario inspired by the case of a company offering long-lasting, high-efficient washing machines as-a-service. Results show that digital servitization can actually lead to a win-win-win situation with net positive effects to the environment, the society, and the economy. This result is based on the joint application of product design for digitalization and life extension, pay-per-use business models, and product reuse. These results are robust within a significant range of key parameters values. Practitioners and policymakers may use the model to support the evaluation of different circular and servitized scenarios before implementation.","container-title":"Journal of Cleaner Production","DOI":"10.1016/j.jclepro.2024.142512","ISSN":"09596526","journalAbbreviation":"Journal of Cleaner Production","language":"en","page":"142512","source":"DOI.org (Crossref)","title":"Are digital servitization-based Circular Economy business models sustainable? A systemic what-if simulation model","title-short":"Are digital servitization-based Circular Economy business models sustainable?","volume":"458","author":[{"family":"Bressanelli","given":"Gianmarco"},{"family":"Saccani","given":"Nicola"},{"family":"Perona","given":"Marco"}],"issued":{"date-parts":[["2024",6]]}}},{"id":287,"uris":["http://zotero.org/users/local/DRg0K6GL/items/PK77NCZM"],"itemData":{"id":287,"type":"article-journal","abstract":"This study examines consumer purchase intention for second-hand electrical and electronic equipment in Japan and Germany, focusing on attitudinal drivers in addition to the accessibility of physical stores. Two web-based surveys (n = 600 and n = 866) collected data on consumer perceptions and the proximity of second-hand retailers. Regression analyses show that perceived benefits and risks significantly correlate with purchase intention, with notable differences between the two countries. The availability of physical second-hand stores plays a key role, while expected benefits of physical shopping environments had limited impact. German consumers were found to purchase second-hand electronic equipment at a significantly higher rate compared to their Japanese counterparts. The study contributes to circular economy research by combining subjective perceptions with reported infrastructural data, offering a more integrated model of reuse behavior. Findings have practical implications for policy and retail, highlighting the importance of local accessibility and consumer trust. While grounded in high-income contexts, the methodological approach can inform future research in emerging economies and other product domains.","container-title":"Journal of Cleaner Production","DOI":"10.1016/j.jclepro.2025.146717","ISSN":"09596526","journalAbbreviation":"Journal of Cleaner Production","language":"en","page":"146717","source":"DOI.org (Crossref)","title":"Circular economy in practice: The influence of second-hand stores on used electronics consumption in Japan and Germany","title-short":"Circular economy in practice","volume":"527","author":[{"family":"Clemm","given":"Christian"},{"family":"Matsumoto","given":"Mitsutaka"},{"family":"Chinen","given":"Kenichiro"},{"family":"Chun","given":"Yoon-Young"},{"family":"Romadona","given":"Media"}],"issued":{"date-parts":[["2025",10]]}}},{"id":291,"uris":["http://zotero.org/users/local/DRg0K6GL/items/RM3GCHC8"],"itemData":{"id":291,"type":"article-journal","abstract":"This paper identifies the Circular Value Chain Blind Spot in consumer behavior research on Waste of Electrical and Electronic Equipment (WEEE). A scoping review was conducted to ascertain the current state of research regarding consumer behavior in handling WEEE concerning circular or transformational and linear behaviors. By evaluating 122 articles from databases including Scopus, Web of Science (WoS), and ProQuest the findings reveal a notable focus on three key strategies among the 9 R framework: recycle, repair, and reuse. Recycling emerges as the predominant area of research, while circular transformation strategies and linear concepts are also explored. Unexpectedly, concrete consumer action strategies are underrepresented, with a primary emphasis on companies and governments. As consumers are recognized as crucial actors within the circular economy (CE), this paper terms this contradictory state as the Circular Value Chain Blind Spot. Addressing future research, the paper concludes with a comprehensive research agenda encompassing six key areas: nudging, differentiation, systemic perspective, waste hierarchy, value chain strategies, and cultural factors. By adopting this research agenda, we anticipate overcoming the Circular Value Chain Blind Spot and fostering equal consideration of all stakeholders involved in the WEEE problematic.","container-title":"Journal of Cleaner Production","DOI":"10.1016/j.jclepro.2024.140853","ISSN":"09596526","journalAbbreviation":"Journal of Cleaner Production","language":"en","page":"140853","source":"DOI.org (Crossref)","title":"Circular value chain blind spot – A scoping review of the 9R framework in consumption","volume":"440","author":[{"family":"Hunger","given":"Tom"},{"family":"Arnold","given":"Marlen"},{"family":"Ulber","given":"Martin"}],"issued":{"date-parts":[["2024",2]]}}},{"id":172,"uris":["http://zotero.org/users/local/DRg0K6GL/items/8JXJJ5S5"],"itemData":{"id":172,"type":"article-journal","container-title":"Science of The Total Environment","DOI":"10.1016/j.scitotenv.2020.138726","ISSN":"00489697","journalAbbreviation":"Science of The Total Environment","language":"en","page":"138726","source":"DOI.org (Crossref)","title":"Combining an artificial intelligence algorithm and a novel vehicle for sustainable e-waste collection","volume":"730","author":[{"family":"Nowakowski","given":"Piotr"},{"family":"Szwarc","given":"Krzysztof"},{"family":"Boryczka","given":"Urszula"}],"issued":{"date-parts":[["2020",8]]}}},{"id":293,"uris":["http://zotero.org/users/local/DRg0K6GL/items/U4GZUDLN"],"itemData":{"id":293,"type":"article-journal","abstract":"The Eco-design for Sustainable Products Regulation has introduced the Digital Product Passport (DPP) as a key tool for tracking and promoting the sustainable development of products. Despite the growing interest in DPPs, standardized models are yet to be established, with only experimental alternatives available from various organizations. Moreover, no existing model fully exploits the data, as conducting a life cycle assessment (LCA) still necessitates acquiring additional data from various life cycle stages. This study aims to bridge this gap by developing a fully decentralized DPP prototype specifically for the Electrical and Electronic Equipment (EEE) sector. The research begins by defining a treestructured hierarchical model for data collection and management, aligning with regulatory standards. The prototype's implementation employs an eXtended Markup Language (XML) file for data digitalization and blockchain technology to ensure secure data sharing and storage. Tested on a household appliance, the DPP prototype demonstrates how digital passports can enhance product lifecycle management, driving sustainability in the EEE sector and supporting the implementation of circular economy scenarios.","container-title":"Procedia CIRP","DOI":"10.1016/j.procir.2024.12.030","ISSN":"22128271","journalAbbreviation":"Procedia CIRP","language":"en","page":"356-361","source":"DOI.org (Crossref)","title":"Development of a Decentralized Digital Product Passport for Enhanced Lifecycle Management of Electrical and Electronic Equipment","volume":"135","author":[{"family":"Paolucci","given":"Alessandro"},{"family":"Gianvincenzi","given":"Mattia"},{"family":"Marconi","given":"Marco"},{"family":"Favi","given":"Claudio"},{"family":"Pennino","given":"Diego"}],"issued":{"date-parts":[["2025"]]}}},{"id":183,"uris":["http://zotero.org/users/local/DRg0K6GL/items/6VHUPT2D"],"itemData":{"id":183,"type":"article-journal","abstract":"Smartphones are available on the market with a variety of design characteristics and purchase prices. Recent trends show that their replacement cycle has become on average shorter than two years, which comes with environmental impacts that could be mitigated through a prolonged use of such devices. This paper analyses limiting states and design trends affecting the durability of smartphones, and identiﬁes reliability and repairability measures to extend the product lifetime. Technical trade-offs between reliability and repairability aspects are also discussed.","container-title":"Journal of Cleaner Production","DOI":"10.1016/j.jclepro.2020.125388","ISSN":"09596526","journalAbbreviation":"Journal of Cleaner Production","language":"en","page":"125388","source":"DOI.org (Crossref)","title":"Durability of smartphones: A technical analysis of reliability and repairability aspects","title-short":"Durability of smartphones","volume":"286","author":[{"family":"Cordella","given":"Mauro"},{"family":"Alfieri","given":"Felice"},{"family":"Clemm","given":"Christian"},{"family":"Berwald","given":"Anton"}],"issued":{"date-parts":[["2021",3]]}}},{"id":128,"uris":["http://zotero.org/users/local/DRg0K6GL/items/XWM77CQ5"],"itemData":{"id":128,"type":"article-journal","container-title":"The Design Journal","DOI":"10.1080/14606925.2018.1472856","ISSN":"1460-6925, 1756-3062","issue":"4","journalAbbreviation":"The Design Journal","language":"en","page":"499-520","source":"DOI.org (Crossref)","title":"‘If It Ain’t Broke, Don’t Explain It’: The Influence of Visual and Verbal Information about Prior Use on Consumers’ Evaluations of Refurbished Electronics","title-short":"‘If It Ain’t Broke, Don’t Explain It’","volume":"21","author":[{"family":"Mugge","given":"Ruth"},{"family":"De Jong","given":"Wytske"},{"family":"Person","given":"Oscar"},{"family":"Hultink","given":"Erik Jan"}],"issued":{"date-parts":[["2018",7,4]]}}},{"id":201,"uris":["http://zotero.org/users/local/DRg0K6GL/items/ZAGWWSU9"],"itemData":{"id":201,"type":"article-journal","abstract":"SME manufacturers of electrical and electronic equipment seem to have high e-waste levels, which is inhibiting SMEs manufacturers in becoming more sustainable. On the other hand, consumers play a major role in enabling the SMEs manufacturers to achieve their sustainability targets as they are responsible for returning their e-waste back to SMEs. Based on the concepts of social marketing theory, this paper aims to examine the type of information that influences consumers’ intention to immediately return their e-waste back to SME manufacturers. A conceptual framework is developed and tested through a survey questionnaire to 394 Malaysian consumers. The relationship of the proposed types of information and information presentation towards consumers’ immediate return attitude, as well as environmental motivation and environmental knowledge as the moderators in consumers’ segmentation are tested. The findings suggest that specific type of return information and message framing have a positive effect on Immediate Return Intention.","container-title":"Journal of Business Research","DOI":"10.1016/j.jbusres.2022.06.021","ISSN":"01482963","journalAbbreviation":"Journal of Business Research","language":"en","page":"379-396","source":"DOI.org (Crossref)","title":"Immediate return in circular economy: Business to consumer product return information sharing framework to support sustainable manufacturing in small and medium enterprises","title-short":"Immediate return in circular economy","volume":"151","author":[{"family":"Kamal","given":"Muhammad Mustafa"},{"family":"Mamat","given":"Rosnida"},{"family":"Mangla","given":"Sachin Kumar"},{"family":"Kumar","given":"Patanjal"},{"family":"Despoudi","given":"Stella"},{"family":"Dora","given":"Manoj"},{"family":"Tjahjono","given":"Benny"}],"issued":{"date-parts":[["2022",11]]}}},{"id":207,"uris":["http://zotero.org/users/local/DRg0K6GL/items/TV5FNQ2W"],"itemData":{"id":207,"type":"article-journal","abstract":"This paper answers the question of whether digitalization enables the circular economy or circularity promotes the digital transformation process. We use six diverse measures to reflect the circularity of European countries: municipal waste, the number of circularity patents, circular material usage, recycle waste rate, recycling biowaste rate, and recycling e-waste rate. In order to assess digital businesses, we use four measures of e-Commerce – online selling, e-Commerce sales, e-Commerce web sales, and e-Commerce turnover – and two measures of eBusiness: customer relation management usage and cloud usage. We use user-centricity and key enablers to assess digital public services. Our estimation results reveal that the initial development of digitalization can enable European countries to transit to the circular economy. However, the overdevelopment of digitalization hinders this process. By contrast, we present a nonlinear relationship between digitalization and circularity, suggesting that digitalization can positively impact the circularity level after reaching a certain level.","container-title":"Technology in Society","DOI":"10.1016/j.techsoc.2022.102023","ISSN":"0160791X","journalAbbreviation":"Technology in Society","language":"en","page":"102023","source":"DOI.org (Crossref)","title":"Making the circular economy digital or the digital economy circular? Empirical evidence from the European region","title-short":"Making the circular economy digital or the digital economy circular?","volume":"70","author":[{"family":"Hong Nham","given":"Nguyen Thi"},{"family":"Ha","given":"Le Thanh"}],"issued":{"date-parts":[["2022",8]]}}},{"id":214,"uris":["http://zotero.org/users/local/DRg0K6GL/items/NLFCLPE7"],"itemData":{"id":214,"type":"article-journal","abstract":"The ever-increasing consumption of natural resources required for the production of consumer electronics, and the growing amount of electronic waste, underline the importance and urgency of extending the lifespan and use of such products. Information and Communication Technology (ICT) remanufacturing is a growing industry, which nonetheless faces several barriers. Consumers often have a perception of re-used and remanufactured products that they are of lesser quality than their new counterparts. To increase consumer confidence, a quality label could be used to communicate quality aspects of re-used ICT equipment. This study investigates the potential of establishing a comprehensive labelling scheme for ICT products, covering criteria on product quality, as a way to support the uptake of re-used and remanufactured products in Sweden. A detailed analysis, through interviews and a literature review of existing re-use certification initiatives in different jurisdictions, highlighted aspects that should be considered for the design and implementation of a labelling scheme, including appropriate marketing, funding sources, establishment of networks, and the necessity of specific quality criteria on ICT products. Interviews with Swedish ICT stakeholders revealed a trade-off between the information communicated by a label of re-used and remanufactured ICT products and the costs to cover and verify these aspects. The Swedish ICT re-use sector is small and it could only benefit from a labelling scheme if there is wide stakeholder participation and government support. Lastly, a quality labelling scheme should be linked to public procurement processes to improve its effectiveness and efficiency.","container-title":"Journal of Consumer Policy","DOI":"10.1007/s10603-018-9397-9","ISSN":"0168-7034, 1573-0700","issue":"2","journalAbbreviation":"J Consum Policy","language":"en","page":"353-377","source":"DOI.org (Crossref)","title":"Quality Labelling for Re-used ICT Equipment to Support Consumer Choice in the Circular Economy","volume":"43","author":[{"family":"Gåvertsson","given":"I."},{"family":"Milios","given":"L."},{"family":"Dalhammar","given":"C."}],"issued":{"date-parts":[["2020",6]]}}},{"id":221,"uris":["http://zotero.org/users/local/DRg0K6GL/items/UP5C4BXX"],"itemData":{"id":221,"type":"article-journal","abstract":"The reuse of Waste Electrical and Electronic Equipment (WEEE) is deemed the best end-of-life option in terms of the environmental impact and socio-economic benefits. Taking this cue, this paper applies a systematic literature review to map the existing knowledge base to present the major and emerging themes of the reuse assessment of WEEE. In all, 12,216 articles published from 2005 to 2019 in the Web of Science, ProQuest, and Google Scholar are collected, from which 331 articles are shortlisted for review. The shortlisted articles are divided into two subperiods 2005–2014 and 2015–2019 to draw out the development of the research themes and the contribution of the recent research articles to the literature on WEEE reuse assessment. Bibliographic coupling combined with keyword analysis is performed using SciMat and VOSViewer. The results inform that the major ongoing themes are Consumer behaviour towards use, disposal, collection, reuse, repair and recycling of WEEE; Assessing the potential of WEEE for reuse; Product recovery strategy and market analysis for WEEE remanufacturing; and Material flow analysis of WEEE in circular economy. The research themes of Informal WEEE management in developing countries; Impact of government subsidy on WEEE management; and Product service system and circular economy deserve further attention. In the articles reviewed, mobile phones and computers are extensively studied for WEEE reuse assessment followed by refrigerators and televisions. Assessing the environmental impact and legal aspects of WEEE reuse, cross-border movements and flow in secondary markets, policies and regulations on the purchase of reprocessed WEEE, and the reprocessing and revenue made by the informal sector in developing countries are possibilities for future research.","container-title":"Journal of Environmental Management","DOI":"10.1016/j.jenvman.2021.112335","ISSN":"03014797","journalAbbreviation":"Journal of Environmental Management","language":"en","page":"112335","source":"DOI.org (Crossref)","title":"Reuse assessment of WEEE: Systematic review of emerging themes and research directions","title-short":"Reuse assessment of WEEE","volume":"287","author":[{"family":"Anandh","given":"Gurunathan"},{"family":"PrasannaVenkatesan","given":"Shanmugam"},{"family":"Goh","given":"Mark"},{"family":"Mathiyazhagan","given":"Kaliyan"}],"issued":{"date-parts":[["2021",6]]}}},{"id":225,"uris":["http://zotero.org/users/local/DRg0K6GL/items/NGFFV3IY"],"itemData":{"id":225,"type":"article-journal","abstract":"The increase in the generation of e-waste is a growing concern worldwide. However, due to the presence of precious metals, it could serve as a source of secondary raw materials. This is in line with the circular economy concept, which focuses on the reuse of resources. However, e-waste management/recycling may not always be profitable. Therefore, stakeholders should share the economic responsibility of e-waste management to achieve a circular economy and sustainable society. Building on the concept of ’polluters pay’, the present study investigates end user’s willingness to pay (WTP) for the recycling of e-waste they produce. Specifically, using the theory of planned behaviour (TPB), the study empirically examines the psychological factors that influence end user’s willingness to pay for e-waste recycling. The proposed model is tested using survey data obtained from 382 Indian residents. The partial least square path modelling (PLSPM) approach is employed to determine the effect of various factors (attitude, subjective norms, perceived behavioural control, intention, environmental concerns, and awareness of consequences) on WTP. The results suggest that perceived behavioural control (PBC), awareness of consequences, and intentions to recycle e-waste are positive predictors of WTP. Additionally, attitude, subjective norms, and environmental concerns positively affect WTP through the intention to recycle ewaste. The policymakers and decision-makers may use the findings of this study to motivate end-users to share the financial responsibility of the e-waste generated by them, which could lead to a circular economy and sustainable society.","container-title":"Journal of Cleaner Production","DOI":"10.1016/j.jclepro.2021.130057","ISSN":"09596526","journalAbbreviation":"Journal of Cleaner Production","language":"en","page":"130057","source":"DOI.org (Crossref)","title":"Sharing economic responsibility: Assessing end user's willingness to support E-waste reverse logistics for circular economy","title-short":"Sharing economic responsibility","volume":"332","author":[{"family":"Koshta","given":"Nitin"},{"family":"Patra","given":"Sabyasachi"},{"family":"Singh","given":"Surya Prakash"}],"issued":{"date-parts":[["2022",1]]}}},{"id":307,"uris":["http://zotero.org/users/local/DRg0K6GL/items/7LZTG4Y5"],"itemData":{"id":307,"type":"article-journal","abstract":"The focus on the transition to a circular economy has contributed to a growing research interest in repair. This paper investigates the role of independent repair, which consists of individuals, organisations, or businesses engaged in the repair of products without formal authorisation of the brand owners of these products. Repair—and independent repair in particular—is critical in achieving a paradigm shift that is anchored in regenerative sustainability. Especially in the electrical and electronics equipment sector, independent repair is challenged by difficult or expensive access to spare parts and repair information. This paper focuses on the independent electronics repair sector in Oslo. We implemented twenty-five semi-structured interviews with repairers working in commercial independent repair shops, focusing on challenges and opportunities in independent repair. They repaired a wide variety of products: mobile phones, desktop computers, laptops, tablets, cameras, printers, e-mobility batteries, remote-controlled cars, drones, and white goods. The thematic analysis of the interviews revealed three main findings. The independent repair sector employs different business models and strategies to tackle the challenges related to accessing affordable and quality spare parts. Secondly, independent repair fills the gap between expensive authorised repair, mostly covered by warranty or insurance, and discarding a broken product. Thirdly, independent repair has contributed to a circular spare part economy, both locally and on a global level. In the discussion, we address how repair can be understood as a regenerative practice, as well as how policy and regulation of repair, both on an EU and national level, supports or undermines independent repair.","container-title":"Circular Economy and Sustainability","DOI":"10.1007/s43615-023-00304-y","ISSN":"2730-597X, 2730-5988","issue":"4","journalAbbreviation":"Circ.Econ.Sust.","language":"en","page":"2981-3006","source":"DOI.org (Crossref)","title":"The Role of Independent Repair in a Circular and Regenerative Economy","volume":"4","author":[{"family":"Van Der Velden","given":"Maja"},{"family":"Maitre-Ekern","given":"Eléonore"},{"family":"Wanja","given":"Deborah Katland"}],"issued":{"date-parts":[["2024",12]]}}},{"id":248,"uris":["http://zotero.org/users/local/DRg0K6GL/items/W6GFHQ9R"],"itemData":{"id":248,"type":"article-journal","container-title":"Science of The Total Environment","DOI":"10.1016/j.scitotenv.2022.154835","ISSN":"00489697","journalAbbreviation":"Science of The Total Environment","language":"en","page":"154835","source":"DOI.org (Crossref)","title":"Unified waste metrics: A gamified tool in next-generation strategic planning","title-short":"Unified waste metrics","volume":"833","author":[{"family":"Papamichael","given":"Iliana"},{"family":"Pappas","given":"Georgios"},{"family":"Siegel","given":"Joshua E."},{"family":"Zorpas","given":"Antonis A."}],"issued":{"date-parts":[["2022",8]]}}},{"id":253,"uris":["http://zotero.org/users/local/DRg0K6GL/items/7AZXKRNF"],"itemData":{"id":253,"type":"article-journal","container-title":"Sustainable Production and Consumption","DOI":"10.1016/j.spc.2022.06.015","ISSN":"23525509","journalAbbreviation":"Sustainable Production and Consumption","language":"en","page":"158-167","source":"DOI.org (Crossref)","title":"What will lead Asian consumers into circular consumption? An empirical study of purchasing refurbished smartphones in Japan and Indonesia","title-short":"What will lead Asian consumers into circular consumption?","volume":"33","author":[{"family":"Chun","given":"Yoon-Young"},{"family":"Matsumoto","given":"Mitsutaka"},{"family":"Chinen","given":"Kenichiro"},{"family":"Endo","given":"Hideki"},{"family":"Gan","given":"Shu-San"},{"family":"Tahara","given":"Kiyotaka"}],"issued":{"date-parts":[["2022",9]]}}}],"schema":"https://github.com/citation-style-language/schema/raw/master/csl-citation.json"} </w:instrText>
            </w:r>
            <w:r w:rsidRPr="005107B2">
              <w:rPr>
                <w:sz w:val="22"/>
                <w:szCs w:val="22"/>
              </w:rPr>
              <w:fldChar w:fldCharType="separate"/>
            </w:r>
            <w:r w:rsidR="00870696">
              <w:rPr>
                <w:sz w:val="22"/>
              </w:rPr>
              <w:t>[1], [6], [8], [10], [11], [13], [15], [26], [31], [38], [41], [43], [56], [72], [90], [95], [101], [110], [135], [136]</w:t>
            </w:r>
            <w:r w:rsidRPr="005107B2">
              <w:rPr>
                <w:sz w:val="22"/>
                <w:szCs w:val="22"/>
              </w:rPr>
              <w:fldChar w:fldCharType="end"/>
            </w:r>
          </w:p>
        </w:tc>
      </w:tr>
    </w:tbl>
    <w:p w14:paraId="42DB2B97" w14:textId="77777777" w:rsidR="00A0502D" w:rsidRPr="005107B2" w:rsidRDefault="00A0502D" w:rsidP="00A0502D">
      <w:pPr>
        <w:rPr>
          <w:sz w:val="22"/>
          <w:szCs w:val="22"/>
          <w:lang w:eastAsia="en-US"/>
        </w:rPr>
      </w:pPr>
    </w:p>
    <w:p w14:paraId="5F468262" w14:textId="77777777" w:rsidR="00182C1C" w:rsidRDefault="00182C1C" w:rsidP="00182C1C">
      <w:pPr>
        <w:pStyle w:val="Bibliography"/>
        <w:rPr>
          <w:i/>
          <w:iCs/>
          <w:color w:val="000000" w:themeColor="text1"/>
        </w:rPr>
      </w:pPr>
    </w:p>
    <w:p w14:paraId="1CA2F063" w14:textId="4024684B" w:rsidR="00182C1C" w:rsidRPr="00AA0F7B" w:rsidRDefault="00182C1C" w:rsidP="00AA0F7B">
      <w:pPr>
        <w:pStyle w:val="Heading1"/>
        <w:rPr>
          <w:rFonts w:ascii="Times New Roman" w:eastAsia="Times New Roman" w:hAnsi="Times New Roman" w:cs="Times New Roman"/>
          <w:b/>
          <w:bCs/>
          <w:color w:val="000000" w:themeColor="text1"/>
          <w:sz w:val="24"/>
          <w:szCs w:val="24"/>
          <w:lang w:eastAsia="en-GB"/>
        </w:rPr>
      </w:pPr>
      <w:r w:rsidRPr="005107B2">
        <w:rPr>
          <w:rFonts w:ascii="Times New Roman" w:eastAsia="Times New Roman" w:hAnsi="Times New Roman" w:cs="Times New Roman"/>
          <w:b/>
          <w:bCs/>
          <w:color w:val="000000" w:themeColor="text1"/>
          <w:sz w:val="24"/>
          <w:szCs w:val="24"/>
          <w:lang w:eastAsia="en-GB"/>
        </w:rPr>
        <w:t xml:space="preserve">Supplementary </w:t>
      </w:r>
      <w:r>
        <w:rPr>
          <w:rFonts w:ascii="Times New Roman" w:eastAsia="Times New Roman" w:hAnsi="Times New Roman" w:cs="Times New Roman"/>
          <w:b/>
          <w:bCs/>
          <w:color w:val="000000" w:themeColor="text1"/>
          <w:sz w:val="24"/>
          <w:szCs w:val="24"/>
          <w:lang w:eastAsia="en-GB"/>
        </w:rPr>
        <w:t>References</w:t>
      </w:r>
      <w:r w:rsidR="00AA0F7B">
        <w:rPr>
          <w:rFonts w:ascii="Times New Roman" w:eastAsia="Times New Roman" w:hAnsi="Times New Roman" w:cs="Times New Roman"/>
          <w:b/>
          <w:bCs/>
          <w:color w:val="000000" w:themeColor="text1"/>
          <w:sz w:val="24"/>
          <w:szCs w:val="24"/>
          <w:lang w:eastAsia="en-GB"/>
        </w:rPr>
        <w:t xml:space="preserve">. </w:t>
      </w:r>
      <w:r w:rsidRPr="00AA0F7B">
        <w:rPr>
          <w:rFonts w:ascii="Times New Roman" w:eastAsia="Times New Roman" w:hAnsi="Times New Roman" w:cs="Times New Roman"/>
          <w:b/>
          <w:bCs/>
          <w:color w:val="000000" w:themeColor="text1"/>
          <w:sz w:val="24"/>
          <w:szCs w:val="24"/>
          <w:lang w:eastAsia="en-GB"/>
        </w:rPr>
        <w:t>References cited in supplementary tables S2-S4</w:t>
      </w:r>
    </w:p>
    <w:p w14:paraId="66A83D4F" w14:textId="77777777" w:rsidR="00182C1C" w:rsidRPr="00182C1C" w:rsidRDefault="00182C1C" w:rsidP="00182C1C">
      <w:pPr>
        <w:rPr>
          <w:color w:val="0E0E0E"/>
          <w:sz w:val="21"/>
          <w:szCs w:val="21"/>
        </w:rPr>
      </w:pPr>
    </w:p>
    <w:p w14:paraId="0BF35C13" w14:textId="77777777" w:rsidR="00870696" w:rsidRPr="00870696" w:rsidRDefault="00182C1C" w:rsidP="00870696">
      <w:pPr>
        <w:pStyle w:val="Bibliography"/>
        <w:rPr>
          <w:rFonts w:eastAsiaTheme="minorHAnsi"/>
          <w:lang w:eastAsia="en-US"/>
        </w:rPr>
      </w:pPr>
      <w:r w:rsidRPr="006242BE">
        <w:rPr>
          <w:i/>
          <w:iCs/>
          <w:color w:val="000000" w:themeColor="text1"/>
          <w:sz w:val="22"/>
          <w:szCs w:val="22"/>
        </w:rPr>
        <w:fldChar w:fldCharType="begin"/>
      </w:r>
      <w:r w:rsidR="00870696">
        <w:rPr>
          <w:i/>
          <w:iCs/>
          <w:color w:val="000000" w:themeColor="text1"/>
          <w:sz w:val="22"/>
          <w:szCs w:val="22"/>
        </w:rPr>
        <w:instrText xml:space="preserve"> ADDIN ZOTERO_BIBL {"uncited":[],"omitted":[],"custom":[]} CSL_BIBLIOGRAPHY </w:instrText>
      </w:r>
      <w:r w:rsidRPr="006242BE">
        <w:rPr>
          <w:i/>
          <w:iCs/>
          <w:color w:val="000000" w:themeColor="text1"/>
          <w:sz w:val="22"/>
          <w:szCs w:val="22"/>
        </w:rPr>
        <w:fldChar w:fldCharType="separate"/>
      </w:r>
      <w:r w:rsidR="00870696" w:rsidRPr="00870696">
        <w:rPr>
          <w:rFonts w:eastAsiaTheme="minorHAnsi"/>
          <w:lang w:eastAsia="en-US"/>
        </w:rPr>
        <w:t>[1]</w:t>
      </w:r>
      <w:r w:rsidR="00870696" w:rsidRPr="00870696">
        <w:rPr>
          <w:rFonts w:eastAsiaTheme="minorHAnsi"/>
          <w:lang w:eastAsia="en-US"/>
        </w:rPr>
        <w:tab/>
        <w:t xml:space="preserve">R. Mugge, W. De Jong, O. Person, and E. J. Hultink, ‘“If It Ain’t Broke, Don’t Explain It”: The Influence of Visual and Verbal Information about Prior Use on Consumers’ Evaluations of Refurbished Electronics’, </w:t>
      </w:r>
      <w:r w:rsidR="00870696" w:rsidRPr="00870696">
        <w:rPr>
          <w:rFonts w:eastAsiaTheme="minorHAnsi"/>
          <w:i/>
          <w:iCs/>
          <w:lang w:eastAsia="en-US"/>
        </w:rPr>
        <w:t>Des. J.</w:t>
      </w:r>
      <w:r w:rsidR="00870696" w:rsidRPr="00870696">
        <w:rPr>
          <w:rFonts w:eastAsiaTheme="minorHAnsi"/>
          <w:lang w:eastAsia="en-US"/>
        </w:rPr>
        <w:t>, vol. 21, no. 4, pp. 499–520, Jul. 2018, doi: 10.1080/14606925.2018.1472856.</w:t>
      </w:r>
    </w:p>
    <w:p w14:paraId="122005A5" w14:textId="77777777" w:rsidR="00870696" w:rsidRPr="00870696" w:rsidRDefault="00870696" w:rsidP="00870696">
      <w:pPr>
        <w:pStyle w:val="Bibliography"/>
        <w:rPr>
          <w:rFonts w:eastAsiaTheme="minorHAnsi"/>
          <w:lang w:eastAsia="en-US"/>
        </w:rPr>
      </w:pPr>
      <w:r w:rsidRPr="00870696">
        <w:rPr>
          <w:rFonts w:eastAsiaTheme="minorHAnsi"/>
          <w:lang w:eastAsia="en-US"/>
        </w:rPr>
        <w:t>[2]</w:t>
      </w:r>
      <w:r w:rsidRPr="00870696">
        <w:rPr>
          <w:rFonts w:eastAsiaTheme="minorHAnsi"/>
          <w:lang w:eastAsia="en-US"/>
        </w:rPr>
        <w:tab/>
        <w:t xml:space="preserve">K. Parajuly, C. Fitzpatrick, O. Muldoon, and R. Kuehr, ‘Behavioral change for the circular economy: A review with focus on electronic waste management in the EU’, </w:t>
      </w:r>
      <w:r w:rsidRPr="00870696">
        <w:rPr>
          <w:rFonts w:eastAsiaTheme="minorHAnsi"/>
          <w:i/>
          <w:iCs/>
          <w:lang w:eastAsia="en-US"/>
        </w:rPr>
        <w:t>Resour. Conserv. Recycl. X</w:t>
      </w:r>
      <w:r w:rsidRPr="00870696">
        <w:rPr>
          <w:rFonts w:eastAsiaTheme="minorHAnsi"/>
          <w:lang w:eastAsia="en-US"/>
        </w:rPr>
        <w:t>, vol. 6, p. 100035, May 2020, doi: 10.1016/j.rcrx.2020.100035.</w:t>
      </w:r>
    </w:p>
    <w:p w14:paraId="71853C04" w14:textId="77777777" w:rsidR="00870696" w:rsidRPr="00870696" w:rsidRDefault="00870696" w:rsidP="00870696">
      <w:pPr>
        <w:pStyle w:val="Bibliography"/>
        <w:rPr>
          <w:rFonts w:eastAsiaTheme="minorHAnsi"/>
          <w:lang w:eastAsia="en-US"/>
        </w:rPr>
      </w:pPr>
      <w:r w:rsidRPr="00870696">
        <w:rPr>
          <w:rFonts w:eastAsiaTheme="minorHAnsi"/>
          <w:lang w:eastAsia="en-US"/>
        </w:rPr>
        <w:t>[3]</w:t>
      </w:r>
      <w:r w:rsidRPr="00870696">
        <w:rPr>
          <w:rFonts w:eastAsiaTheme="minorHAnsi"/>
          <w:lang w:eastAsia="en-US"/>
        </w:rPr>
        <w:tab/>
        <w:t xml:space="preserve">A. T. H. Kuah and P. Wang, ‘Circular economy and consumer acceptance: An exploratory study in East and Southeast Asia’, </w:t>
      </w:r>
      <w:r w:rsidRPr="00870696">
        <w:rPr>
          <w:rFonts w:eastAsiaTheme="minorHAnsi"/>
          <w:i/>
          <w:iCs/>
          <w:lang w:eastAsia="en-US"/>
        </w:rPr>
        <w:t>J. Clean. Prod.</w:t>
      </w:r>
      <w:r w:rsidRPr="00870696">
        <w:rPr>
          <w:rFonts w:eastAsiaTheme="minorHAnsi"/>
          <w:lang w:eastAsia="en-US"/>
        </w:rPr>
        <w:t>, vol. 247, p. 119097, Feb. 2020, doi: 10.1016/j.jclepro.2019.119097.</w:t>
      </w:r>
    </w:p>
    <w:p w14:paraId="1F5C64AF" w14:textId="77777777" w:rsidR="00870696" w:rsidRPr="00870696" w:rsidRDefault="00870696" w:rsidP="00870696">
      <w:pPr>
        <w:pStyle w:val="Bibliography"/>
        <w:rPr>
          <w:rFonts w:eastAsiaTheme="minorHAnsi"/>
          <w:lang w:eastAsia="en-US"/>
        </w:rPr>
      </w:pPr>
      <w:r w:rsidRPr="00870696">
        <w:rPr>
          <w:rFonts w:eastAsiaTheme="minorHAnsi"/>
          <w:lang w:eastAsia="en-US"/>
        </w:rPr>
        <w:t>[4]</w:t>
      </w:r>
      <w:r w:rsidRPr="00870696">
        <w:rPr>
          <w:rFonts w:eastAsiaTheme="minorHAnsi"/>
          <w:lang w:eastAsia="en-US"/>
        </w:rPr>
        <w:tab/>
        <w:t xml:space="preserve">F. Corsini, N. M. Gusmerotti, and M. Frey, ‘Consumer’s Circular Behaviors in Relation to the Purchase, Extension of Life, and End of Life Management of Electrical and Electronic Products: A Review’, </w:t>
      </w:r>
      <w:r w:rsidRPr="00870696">
        <w:rPr>
          <w:rFonts w:eastAsiaTheme="minorHAnsi"/>
          <w:i/>
          <w:iCs/>
          <w:lang w:eastAsia="en-US"/>
        </w:rPr>
        <w:t>Sustainability</w:t>
      </w:r>
      <w:r w:rsidRPr="00870696">
        <w:rPr>
          <w:rFonts w:eastAsiaTheme="minorHAnsi"/>
          <w:lang w:eastAsia="en-US"/>
        </w:rPr>
        <w:t>, vol. 12, no. 24, p. 10443, Dec. 2020, doi: 10.3390/su122410443.</w:t>
      </w:r>
    </w:p>
    <w:p w14:paraId="368F5163" w14:textId="77777777" w:rsidR="00870696" w:rsidRPr="00870696" w:rsidRDefault="00870696" w:rsidP="00870696">
      <w:pPr>
        <w:pStyle w:val="Bibliography"/>
        <w:rPr>
          <w:rFonts w:eastAsiaTheme="minorHAnsi"/>
          <w:lang w:eastAsia="en-US"/>
        </w:rPr>
      </w:pPr>
      <w:r w:rsidRPr="00870696">
        <w:rPr>
          <w:rFonts w:eastAsiaTheme="minorHAnsi"/>
          <w:lang w:eastAsia="en-US"/>
        </w:rPr>
        <w:t>[5]</w:t>
      </w:r>
      <w:r w:rsidRPr="00870696">
        <w:rPr>
          <w:rFonts w:eastAsiaTheme="minorHAnsi"/>
          <w:lang w:eastAsia="en-US"/>
        </w:rPr>
        <w:tab/>
        <w:t xml:space="preserve">V. Rizos and J. Bryhn, ‘Implementation of circular economy approaches in the electrical and electronic equipment (EEE) sector: Barriers, enablers and policy insights’, </w:t>
      </w:r>
      <w:r w:rsidRPr="00870696">
        <w:rPr>
          <w:rFonts w:eastAsiaTheme="minorHAnsi"/>
          <w:i/>
          <w:iCs/>
          <w:lang w:eastAsia="en-US"/>
        </w:rPr>
        <w:t>J. Clean. Prod.</w:t>
      </w:r>
      <w:r w:rsidRPr="00870696">
        <w:rPr>
          <w:rFonts w:eastAsiaTheme="minorHAnsi"/>
          <w:lang w:eastAsia="en-US"/>
        </w:rPr>
        <w:t>, vol. 338, p. 130617, Mar. 2022, doi: 10.1016/j.jclepro.2022.130617.</w:t>
      </w:r>
    </w:p>
    <w:p w14:paraId="33320534" w14:textId="77777777" w:rsidR="00870696" w:rsidRPr="00870696" w:rsidRDefault="00870696" w:rsidP="00870696">
      <w:pPr>
        <w:pStyle w:val="Bibliography"/>
        <w:rPr>
          <w:rFonts w:eastAsiaTheme="minorHAnsi"/>
          <w:lang w:eastAsia="en-US"/>
        </w:rPr>
      </w:pPr>
      <w:r w:rsidRPr="00870696">
        <w:rPr>
          <w:rFonts w:eastAsiaTheme="minorHAnsi"/>
          <w:lang w:eastAsia="en-US"/>
        </w:rPr>
        <w:t>[6]</w:t>
      </w:r>
      <w:r w:rsidRPr="00870696">
        <w:rPr>
          <w:rFonts w:eastAsiaTheme="minorHAnsi"/>
          <w:lang w:eastAsia="en-US"/>
        </w:rPr>
        <w:tab/>
        <w:t xml:space="preserve">I. Gåvertsson, L. Milios, and C. Dalhammar, ‘Quality Labelling for Re-used ICT Equipment to Support Consumer Choice in the Circular Economy’, </w:t>
      </w:r>
      <w:r w:rsidRPr="00870696">
        <w:rPr>
          <w:rFonts w:eastAsiaTheme="minorHAnsi"/>
          <w:i/>
          <w:iCs/>
          <w:lang w:eastAsia="en-US"/>
        </w:rPr>
        <w:t>J. Consum. Policy</w:t>
      </w:r>
      <w:r w:rsidRPr="00870696">
        <w:rPr>
          <w:rFonts w:eastAsiaTheme="minorHAnsi"/>
          <w:lang w:eastAsia="en-US"/>
        </w:rPr>
        <w:t>, vol. 43, no. 2, pp. 353–377, Jun. 2020, doi: 10.1007/s10603-018-9397-9.</w:t>
      </w:r>
    </w:p>
    <w:p w14:paraId="20FE653F" w14:textId="77777777" w:rsidR="00870696" w:rsidRPr="00870696" w:rsidRDefault="00870696" w:rsidP="00870696">
      <w:pPr>
        <w:pStyle w:val="Bibliography"/>
        <w:rPr>
          <w:rFonts w:eastAsiaTheme="minorHAnsi"/>
          <w:lang w:eastAsia="en-US"/>
        </w:rPr>
      </w:pPr>
      <w:r w:rsidRPr="00870696">
        <w:rPr>
          <w:rFonts w:eastAsiaTheme="minorHAnsi"/>
          <w:lang w:eastAsia="en-US"/>
        </w:rPr>
        <w:t>[7]</w:t>
      </w:r>
      <w:r w:rsidRPr="00870696">
        <w:rPr>
          <w:rFonts w:eastAsiaTheme="minorHAnsi"/>
          <w:lang w:eastAsia="en-US"/>
        </w:rPr>
        <w:tab/>
        <w:t xml:space="preserve">M. Sonego, M. E. S. Echeveste, and H. G. Debarba, ‘Repair of electronic products: Consumer practices and institutional initiatives’, </w:t>
      </w:r>
      <w:r w:rsidRPr="00870696">
        <w:rPr>
          <w:rFonts w:eastAsiaTheme="minorHAnsi"/>
          <w:i/>
          <w:iCs/>
          <w:lang w:eastAsia="en-US"/>
        </w:rPr>
        <w:t>Sustain. Prod. Consum.</w:t>
      </w:r>
      <w:r w:rsidRPr="00870696">
        <w:rPr>
          <w:rFonts w:eastAsiaTheme="minorHAnsi"/>
          <w:lang w:eastAsia="en-US"/>
        </w:rPr>
        <w:t>, vol. 30, pp. 556–565, Mar. 2022, doi: 10.1016/j.spc.2021.12.031.</w:t>
      </w:r>
    </w:p>
    <w:p w14:paraId="5A7EF50E" w14:textId="77777777" w:rsidR="00870696" w:rsidRPr="00870696" w:rsidRDefault="00870696" w:rsidP="00870696">
      <w:pPr>
        <w:pStyle w:val="Bibliography"/>
        <w:rPr>
          <w:rFonts w:eastAsiaTheme="minorHAnsi"/>
          <w:lang w:eastAsia="en-US"/>
        </w:rPr>
      </w:pPr>
      <w:r w:rsidRPr="00870696">
        <w:rPr>
          <w:rFonts w:eastAsiaTheme="minorHAnsi"/>
          <w:lang w:eastAsia="en-US"/>
        </w:rPr>
        <w:t>[8]</w:t>
      </w:r>
      <w:r w:rsidRPr="00870696">
        <w:rPr>
          <w:rFonts w:eastAsiaTheme="minorHAnsi"/>
          <w:lang w:eastAsia="en-US"/>
        </w:rPr>
        <w:tab/>
        <w:t xml:space="preserve">Y.-Y. Chun, M. Matsumoto, K. Chinen, H. Endo, S.-S. Gan, and K. Tahara, ‘What will lead Asian consumers into circular consumption? An empirical study of purchasing refurbished smartphones in Japan and Indonesia’, </w:t>
      </w:r>
      <w:r w:rsidRPr="00870696">
        <w:rPr>
          <w:rFonts w:eastAsiaTheme="minorHAnsi"/>
          <w:i/>
          <w:iCs/>
          <w:lang w:eastAsia="en-US"/>
        </w:rPr>
        <w:t>Sustain. Prod. Consum.</w:t>
      </w:r>
      <w:r w:rsidRPr="00870696">
        <w:rPr>
          <w:rFonts w:eastAsiaTheme="minorHAnsi"/>
          <w:lang w:eastAsia="en-US"/>
        </w:rPr>
        <w:t>, vol. 33, pp. 158–167, Sep. 2022, doi: 10.1016/j.spc.2022.06.015.</w:t>
      </w:r>
    </w:p>
    <w:p w14:paraId="538C0BC0" w14:textId="77777777" w:rsidR="00870696" w:rsidRPr="00870696" w:rsidRDefault="00870696" w:rsidP="00870696">
      <w:pPr>
        <w:pStyle w:val="Bibliography"/>
        <w:rPr>
          <w:rFonts w:eastAsiaTheme="minorHAnsi"/>
          <w:lang w:eastAsia="en-US"/>
        </w:rPr>
      </w:pPr>
      <w:r w:rsidRPr="00870696">
        <w:rPr>
          <w:rFonts w:eastAsiaTheme="minorHAnsi"/>
          <w:lang w:eastAsia="en-US"/>
        </w:rPr>
        <w:t>[9]</w:t>
      </w:r>
      <w:r w:rsidRPr="00870696">
        <w:rPr>
          <w:rFonts w:eastAsiaTheme="minorHAnsi"/>
          <w:lang w:eastAsia="en-US"/>
        </w:rPr>
        <w:tab/>
        <w:t xml:space="preserve">S. O. May and B. Steuer, ‘Electrical and electronic equipment repair in a circular economy: Investigating consumer behaviour in Hong Kong’, </w:t>
      </w:r>
      <w:r w:rsidRPr="00870696">
        <w:rPr>
          <w:rFonts w:eastAsiaTheme="minorHAnsi"/>
          <w:i/>
          <w:iCs/>
          <w:lang w:eastAsia="en-US"/>
        </w:rPr>
        <w:t>Resour. Conserv. Recycl.</w:t>
      </w:r>
      <w:r w:rsidRPr="00870696">
        <w:rPr>
          <w:rFonts w:eastAsiaTheme="minorHAnsi"/>
          <w:lang w:eastAsia="en-US"/>
        </w:rPr>
        <w:t>, vol. 215, p. 108036, Apr. 2025, doi: 10.1016/j.resconrec.2024.108036.</w:t>
      </w:r>
    </w:p>
    <w:p w14:paraId="3EABB3A5" w14:textId="77777777" w:rsidR="00870696" w:rsidRPr="00870696" w:rsidRDefault="00870696" w:rsidP="00870696">
      <w:pPr>
        <w:pStyle w:val="Bibliography"/>
        <w:rPr>
          <w:rFonts w:eastAsiaTheme="minorHAnsi"/>
          <w:lang w:eastAsia="en-US"/>
        </w:rPr>
      </w:pPr>
      <w:r w:rsidRPr="00870696">
        <w:rPr>
          <w:rFonts w:eastAsiaTheme="minorHAnsi"/>
          <w:lang w:eastAsia="en-US"/>
        </w:rPr>
        <w:t>[10]</w:t>
      </w:r>
      <w:r w:rsidRPr="00870696">
        <w:rPr>
          <w:rFonts w:eastAsiaTheme="minorHAnsi"/>
          <w:lang w:eastAsia="en-US"/>
        </w:rPr>
        <w:tab/>
        <w:t xml:space="preserve">C. Clemm, M. Matsumoto, K. Chinen, Y.-Y. Chun, and M. Romadona, ‘Circular economy in practice: The influence of second-hand stores on used electronics </w:t>
      </w:r>
      <w:r w:rsidRPr="00870696">
        <w:rPr>
          <w:rFonts w:eastAsiaTheme="minorHAnsi"/>
          <w:lang w:eastAsia="en-US"/>
        </w:rPr>
        <w:lastRenderedPageBreak/>
        <w:t xml:space="preserve">consumption in Japan and Germany’, </w:t>
      </w:r>
      <w:r w:rsidRPr="00870696">
        <w:rPr>
          <w:rFonts w:eastAsiaTheme="minorHAnsi"/>
          <w:i/>
          <w:iCs/>
          <w:lang w:eastAsia="en-US"/>
        </w:rPr>
        <w:t>J. Clean. Prod.</w:t>
      </w:r>
      <w:r w:rsidRPr="00870696">
        <w:rPr>
          <w:rFonts w:eastAsiaTheme="minorHAnsi"/>
          <w:lang w:eastAsia="en-US"/>
        </w:rPr>
        <w:t>, vol. 527, p. 146717, Oct. 2025, doi: 10.1016/j.jclepro.2025.146717.</w:t>
      </w:r>
    </w:p>
    <w:p w14:paraId="5C17942F" w14:textId="77777777" w:rsidR="00870696" w:rsidRPr="00870696" w:rsidRDefault="00870696" w:rsidP="00870696">
      <w:pPr>
        <w:pStyle w:val="Bibliography"/>
        <w:rPr>
          <w:rFonts w:eastAsiaTheme="minorHAnsi"/>
          <w:lang w:eastAsia="en-US"/>
        </w:rPr>
      </w:pPr>
      <w:r w:rsidRPr="00870696">
        <w:rPr>
          <w:rFonts w:eastAsiaTheme="minorHAnsi"/>
          <w:lang w:eastAsia="en-US"/>
        </w:rPr>
        <w:t>[11]</w:t>
      </w:r>
      <w:r w:rsidRPr="00870696">
        <w:rPr>
          <w:rFonts w:eastAsiaTheme="minorHAnsi"/>
          <w:lang w:eastAsia="en-US"/>
        </w:rPr>
        <w:tab/>
        <w:t xml:space="preserve">M. Van Der Velden, E. Maitre-Ekern, and D. K. Wanja, ‘The Role of Independent Repair in a Circular and Regenerative Economy’, </w:t>
      </w:r>
      <w:r w:rsidRPr="00870696">
        <w:rPr>
          <w:rFonts w:eastAsiaTheme="minorHAnsi"/>
          <w:i/>
          <w:iCs/>
          <w:lang w:eastAsia="en-US"/>
        </w:rPr>
        <w:t>Circ. Econ. Sustain.</w:t>
      </w:r>
      <w:r w:rsidRPr="00870696">
        <w:rPr>
          <w:rFonts w:eastAsiaTheme="minorHAnsi"/>
          <w:lang w:eastAsia="en-US"/>
        </w:rPr>
        <w:t>, vol. 4, no. 4, pp. 2981–3006, Dec. 2024, doi: 10.1007/s43615-023-00304-y.</w:t>
      </w:r>
    </w:p>
    <w:p w14:paraId="0F9CC7B6" w14:textId="77777777" w:rsidR="00870696" w:rsidRPr="00870696" w:rsidRDefault="00870696" w:rsidP="00870696">
      <w:pPr>
        <w:pStyle w:val="Bibliography"/>
        <w:rPr>
          <w:rFonts w:eastAsiaTheme="minorHAnsi"/>
          <w:lang w:eastAsia="en-US"/>
        </w:rPr>
      </w:pPr>
      <w:r w:rsidRPr="00870696">
        <w:rPr>
          <w:rFonts w:eastAsiaTheme="minorHAnsi"/>
          <w:lang w:eastAsia="en-US"/>
        </w:rPr>
        <w:t>[12]</w:t>
      </w:r>
      <w:r w:rsidRPr="00870696">
        <w:rPr>
          <w:rFonts w:eastAsiaTheme="minorHAnsi"/>
          <w:lang w:eastAsia="en-US"/>
        </w:rPr>
        <w:tab/>
        <w:t xml:space="preserve">S. B. G. Da Silva, M. V. Barros, J. Â. Z. Radicchi, F. N. Puglieri, and C. M. Piekarski, ‘Opportunities and challenges to increase circularity in the product’s use phase’, </w:t>
      </w:r>
      <w:r w:rsidRPr="00870696">
        <w:rPr>
          <w:rFonts w:eastAsiaTheme="minorHAnsi"/>
          <w:i/>
          <w:iCs/>
          <w:lang w:eastAsia="en-US"/>
        </w:rPr>
        <w:t>Sustain. Futur.</w:t>
      </w:r>
      <w:r w:rsidRPr="00870696">
        <w:rPr>
          <w:rFonts w:eastAsiaTheme="minorHAnsi"/>
          <w:lang w:eastAsia="en-US"/>
        </w:rPr>
        <w:t>, vol. 8, p. 100297, Dec. 2024, doi: 10.1016/j.sftr.2024.100297.</w:t>
      </w:r>
    </w:p>
    <w:p w14:paraId="0CA65588" w14:textId="77777777" w:rsidR="00870696" w:rsidRPr="00870696" w:rsidRDefault="00870696" w:rsidP="00870696">
      <w:pPr>
        <w:pStyle w:val="Bibliography"/>
        <w:rPr>
          <w:rFonts w:eastAsiaTheme="minorHAnsi"/>
          <w:lang w:eastAsia="en-US"/>
        </w:rPr>
      </w:pPr>
      <w:r w:rsidRPr="00870696">
        <w:rPr>
          <w:rFonts w:eastAsiaTheme="minorHAnsi"/>
          <w:lang w:eastAsia="en-US"/>
        </w:rPr>
        <w:t>[13]</w:t>
      </w:r>
      <w:r w:rsidRPr="00870696">
        <w:rPr>
          <w:rFonts w:eastAsiaTheme="minorHAnsi"/>
          <w:lang w:eastAsia="en-US"/>
        </w:rPr>
        <w:tab/>
        <w:t xml:space="preserve">M. T. Islam </w:t>
      </w:r>
      <w:r w:rsidRPr="00870696">
        <w:rPr>
          <w:rFonts w:eastAsiaTheme="minorHAnsi"/>
          <w:i/>
          <w:iCs/>
          <w:lang w:eastAsia="en-US"/>
        </w:rPr>
        <w:t>et al.</w:t>
      </w:r>
      <w:r w:rsidRPr="00870696">
        <w:rPr>
          <w:rFonts w:eastAsiaTheme="minorHAnsi"/>
          <w:lang w:eastAsia="en-US"/>
        </w:rPr>
        <w:t xml:space="preserve">, ‘A global review of consumer behavior towards e-waste and implications for the circular economy’, </w:t>
      </w:r>
      <w:r w:rsidRPr="00870696">
        <w:rPr>
          <w:rFonts w:eastAsiaTheme="minorHAnsi"/>
          <w:i/>
          <w:iCs/>
          <w:lang w:eastAsia="en-US"/>
        </w:rPr>
        <w:t>J. Clean. Prod.</w:t>
      </w:r>
      <w:r w:rsidRPr="00870696">
        <w:rPr>
          <w:rFonts w:eastAsiaTheme="minorHAnsi"/>
          <w:lang w:eastAsia="en-US"/>
        </w:rPr>
        <w:t>, vol. 316, p. 128297, Sep. 2021, doi: 10.1016/j.jclepro.2021.128297.</w:t>
      </w:r>
    </w:p>
    <w:p w14:paraId="642BEFA9" w14:textId="77777777" w:rsidR="00870696" w:rsidRPr="00870696" w:rsidRDefault="00870696" w:rsidP="00870696">
      <w:pPr>
        <w:pStyle w:val="Bibliography"/>
        <w:rPr>
          <w:rFonts w:eastAsiaTheme="minorHAnsi"/>
          <w:lang w:eastAsia="en-US"/>
        </w:rPr>
      </w:pPr>
      <w:r w:rsidRPr="00870696">
        <w:rPr>
          <w:rFonts w:eastAsiaTheme="minorHAnsi"/>
          <w:lang w:eastAsia="en-US"/>
        </w:rPr>
        <w:t>[14]</w:t>
      </w:r>
      <w:r w:rsidRPr="00870696">
        <w:rPr>
          <w:rFonts w:eastAsiaTheme="minorHAnsi"/>
          <w:lang w:eastAsia="en-US"/>
        </w:rPr>
        <w:tab/>
        <w:t xml:space="preserve">X. Pan, C. W. Y. Wong, and C. Li, ‘Circular economy practices in the waste electrical and electronic equipment (WEEE) industry: A systematic review and future research agendas’, </w:t>
      </w:r>
      <w:r w:rsidRPr="00870696">
        <w:rPr>
          <w:rFonts w:eastAsiaTheme="minorHAnsi"/>
          <w:i/>
          <w:iCs/>
          <w:lang w:eastAsia="en-US"/>
        </w:rPr>
        <w:t>J. Clean. Prod.</w:t>
      </w:r>
      <w:r w:rsidRPr="00870696">
        <w:rPr>
          <w:rFonts w:eastAsiaTheme="minorHAnsi"/>
          <w:lang w:eastAsia="en-US"/>
        </w:rPr>
        <w:t>, vol. 365, p. 132671, Sep. 2022, doi: 10.1016/j.jclepro.2022.132671.</w:t>
      </w:r>
    </w:p>
    <w:p w14:paraId="04961B83" w14:textId="77777777" w:rsidR="00870696" w:rsidRPr="00870696" w:rsidRDefault="00870696" w:rsidP="00870696">
      <w:pPr>
        <w:pStyle w:val="Bibliography"/>
        <w:rPr>
          <w:rFonts w:eastAsiaTheme="minorHAnsi"/>
          <w:lang w:eastAsia="en-US"/>
        </w:rPr>
      </w:pPr>
      <w:r w:rsidRPr="00870696">
        <w:rPr>
          <w:rFonts w:eastAsiaTheme="minorHAnsi"/>
          <w:lang w:eastAsia="en-US"/>
        </w:rPr>
        <w:t>[15]</w:t>
      </w:r>
      <w:r w:rsidRPr="00870696">
        <w:rPr>
          <w:rFonts w:eastAsiaTheme="minorHAnsi"/>
          <w:lang w:eastAsia="en-US"/>
        </w:rPr>
        <w:tab/>
        <w:t xml:space="preserve">N. Koshta, S. Patra, and S. P. Singh, ‘Sharing economic responsibility: Assessing end user’s willingness to support E-waste reverse logistics for circular economy’, </w:t>
      </w:r>
      <w:r w:rsidRPr="00870696">
        <w:rPr>
          <w:rFonts w:eastAsiaTheme="minorHAnsi"/>
          <w:i/>
          <w:iCs/>
          <w:lang w:eastAsia="en-US"/>
        </w:rPr>
        <w:t>J. Clean. Prod.</w:t>
      </w:r>
      <w:r w:rsidRPr="00870696">
        <w:rPr>
          <w:rFonts w:eastAsiaTheme="minorHAnsi"/>
          <w:lang w:eastAsia="en-US"/>
        </w:rPr>
        <w:t>, vol. 332, p. 130057, Jan. 2022, doi: 10.1016/j.jclepro.2021.130057.</w:t>
      </w:r>
    </w:p>
    <w:p w14:paraId="0DAA2066" w14:textId="77777777" w:rsidR="00870696" w:rsidRPr="00870696" w:rsidRDefault="00870696" w:rsidP="00870696">
      <w:pPr>
        <w:pStyle w:val="Bibliography"/>
        <w:rPr>
          <w:rFonts w:eastAsiaTheme="minorHAnsi"/>
          <w:lang w:eastAsia="en-US"/>
        </w:rPr>
      </w:pPr>
      <w:r w:rsidRPr="00870696">
        <w:rPr>
          <w:rFonts w:eastAsiaTheme="minorHAnsi"/>
          <w:lang w:eastAsia="en-US"/>
        </w:rPr>
        <w:t>[16]</w:t>
      </w:r>
      <w:r w:rsidRPr="00870696">
        <w:rPr>
          <w:rFonts w:eastAsiaTheme="minorHAnsi"/>
          <w:lang w:eastAsia="en-US"/>
        </w:rPr>
        <w:tab/>
        <w:t xml:space="preserve">B. Steuer, ‘What Institutional Dynamics Guide Waste Electrical and Electronic Equipment Refurbishment and Reuse in Urban China?’, </w:t>
      </w:r>
      <w:r w:rsidRPr="00870696">
        <w:rPr>
          <w:rFonts w:eastAsiaTheme="minorHAnsi"/>
          <w:i/>
          <w:iCs/>
          <w:lang w:eastAsia="en-US"/>
        </w:rPr>
        <w:t>Recycling</w:t>
      </w:r>
      <w:r w:rsidRPr="00870696">
        <w:rPr>
          <w:rFonts w:eastAsiaTheme="minorHAnsi"/>
          <w:lang w:eastAsia="en-US"/>
        </w:rPr>
        <w:t>, vol. 1, no. 2, pp. 286–310, Sep. 2016, doi: 10.3390/recycling1020286.</w:t>
      </w:r>
    </w:p>
    <w:p w14:paraId="52A9982F" w14:textId="77777777" w:rsidR="00870696" w:rsidRPr="00870696" w:rsidRDefault="00870696" w:rsidP="00870696">
      <w:pPr>
        <w:pStyle w:val="Bibliography"/>
        <w:rPr>
          <w:rFonts w:eastAsiaTheme="minorHAnsi"/>
          <w:lang w:eastAsia="en-US"/>
        </w:rPr>
      </w:pPr>
      <w:r w:rsidRPr="00870696">
        <w:rPr>
          <w:rFonts w:eastAsiaTheme="minorHAnsi"/>
          <w:lang w:eastAsia="en-US"/>
        </w:rPr>
        <w:t>[17]</w:t>
      </w:r>
      <w:r w:rsidRPr="00870696">
        <w:rPr>
          <w:rFonts w:eastAsiaTheme="minorHAnsi"/>
          <w:lang w:eastAsia="en-US"/>
        </w:rPr>
        <w:tab/>
        <w:t xml:space="preserve">D. Purkiss, P. Pencheva, B. Munro, and M. Miodownik, ‘A systems approach to growing the UK electronics and appliance repair economy’, </w:t>
      </w:r>
      <w:r w:rsidRPr="00870696">
        <w:rPr>
          <w:rFonts w:eastAsiaTheme="minorHAnsi"/>
          <w:i/>
          <w:iCs/>
          <w:lang w:eastAsia="en-US"/>
        </w:rPr>
        <w:t>Front. Sustain.</w:t>
      </w:r>
      <w:r w:rsidRPr="00870696">
        <w:rPr>
          <w:rFonts w:eastAsiaTheme="minorHAnsi"/>
          <w:lang w:eastAsia="en-US"/>
        </w:rPr>
        <w:t>, vol. 5, p. 1432655, Sep. 2024, doi: 10.3389/frsus.2024.1432655.</w:t>
      </w:r>
    </w:p>
    <w:p w14:paraId="4F402694" w14:textId="77777777" w:rsidR="00870696" w:rsidRPr="00870696" w:rsidRDefault="00870696" w:rsidP="00870696">
      <w:pPr>
        <w:pStyle w:val="Bibliography"/>
        <w:rPr>
          <w:rFonts w:eastAsiaTheme="minorHAnsi"/>
          <w:lang w:eastAsia="en-US"/>
        </w:rPr>
      </w:pPr>
      <w:r w:rsidRPr="00870696">
        <w:rPr>
          <w:rFonts w:eastAsiaTheme="minorHAnsi"/>
          <w:lang w:eastAsia="en-US"/>
        </w:rPr>
        <w:t>[18]</w:t>
      </w:r>
      <w:r w:rsidRPr="00870696">
        <w:rPr>
          <w:rFonts w:eastAsiaTheme="minorHAnsi"/>
          <w:lang w:eastAsia="en-US"/>
        </w:rPr>
        <w:tab/>
        <w:t xml:space="preserve">L. H. Xavier, M. Ottoni, and J. Lepawsky, ‘Circular economy and e-waste management in the Americas: Brazilian and Canadian frameworks’, </w:t>
      </w:r>
      <w:r w:rsidRPr="00870696">
        <w:rPr>
          <w:rFonts w:eastAsiaTheme="minorHAnsi"/>
          <w:i/>
          <w:iCs/>
          <w:lang w:eastAsia="en-US"/>
        </w:rPr>
        <w:t>J. Clean. Prod.</w:t>
      </w:r>
      <w:r w:rsidRPr="00870696">
        <w:rPr>
          <w:rFonts w:eastAsiaTheme="minorHAnsi"/>
          <w:lang w:eastAsia="en-US"/>
        </w:rPr>
        <w:t>, vol. 297, p. 126570, May 2021, doi: 10.1016/j.jclepro.2021.126570.</w:t>
      </w:r>
    </w:p>
    <w:p w14:paraId="6B14DDFF" w14:textId="77777777" w:rsidR="00870696" w:rsidRPr="00870696" w:rsidRDefault="00870696" w:rsidP="00870696">
      <w:pPr>
        <w:pStyle w:val="Bibliography"/>
        <w:rPr>
          <w:rFonts w:eastAsiaTheme="minorHAnsi"/>
          <w:lang w:eastAsia="en-US"/>
        </w:rPr>
      </w:pPr>
      <w:r w:rsidRPr="00870696">
        <w:rPr>
          <w:rFonts w:eastAsiaTheme="minorHAnsi"/>
          <w:lang w:eastAsia="en-US"/>
        </w:rPr>
        <w:t>[19]</w:t>
      </w:r>
      <w:r w:rsidRPr="00870696">
        <w:rPr>
          <w:rFonts w:eastAsiaTheme="minorHAnsi"/>
          <w:lang w:eastAsia="en-US"/>
        </w:rPr>
        <w:tab/>
        <w:t xml:space="preserve">B. Bridgens, K. Hobson, D. Lilley, J. Lee, J. L. Scott, and G. T. Wilson, ‘Closing the Loop on E‐waste: A Multidisciplinary Perspective’, </w:t>
      </w:r>
      <w:r w:rsidRPr="00870696">
        <w:rPr>
          <w:rFonts w:eastAsiaTheme="minorHAnsi"/>
          <w:i/>
          <w:iCs/>
          <w:lang w:eastAsia="en-US"/>
        </w:rPr>
        <w:t>J. Ind. Ecol.</w:t>
      </w:r>
      <w:r w:rsidRPr="00870696">
        <w:rPr>
          <w:rFonts w:eastAsiaTheme="minorHAnsi"/>
          <w:lang w:eastAsia="en-US"/>
        </w:rPr>
        <w:t>, vol. 23, no. 1, pp. 169–181, Feb. 2019, doi: 10.1111/jiec.12645.</w:t>
      </w:r>
    </w:p>
    <w:p w14:paraId="1A955E80" w14:textId="77777777" w:rsidR="00870696" w:rsidRPr="00870696" w:rsidRDefault="00870696" w:rsidP="00870696">
      <w:pPr>
        <w:pStyle w:val="Bibliography"/>
        <w:rPr>
          <w:rFonts w:eastAsiaTheme="minorHAnsi"/>
          <w:lang w:eastAsia="en-US"/>
        </w:rPr>
      </w:pPr>
      <w:r w:rsidRPr="00870696">
        <w:rPr>
          <w:rFonts w:eastAsiaTheme="minorHAnsi"/>
          <w:lang w:eastAsia="en-US"/>
        </w:rPr>
        <w:t>[20]</w:t>
      </w:r>
      <w:r w:rsidRPr="00870696">
        <w:rPr>
          <w:rFonts w:eastAsiaTheme="minorHAnsi"/>
          <w:lang w:eastAsia="en-US"/>
        </w:rPr>
        <w:tab/>
        <w:t xml:space="preserve">R. Hischier and H. W. Böni, ‘Combining environmental and economic factors to evaluate the reuse of electrical and electronic equipment – a Swiss case study’, </w:t>
      </w:r>
      <w:r w:rsidRPr="00870696">
        <w:rPr>
          <w:rFonts w:eastAsiaTheme="minorHAnsi"/>
          <w:i/>
          <w:iCs/>
          <w:lang w:eastAsia="en-US"/>
        </w:rPr>
        <w:t>Resour. Conserv. Recycl.</w:t>
      </w:r>
      <w:r w:rsidRPr="00870696">
        <w:rPr>
          <w:rFonts w:eastAsiaTheme="minorHAnsi"/>
          <w:lang w:eastAsia="en-US"/>
        </w:rPr>
        <w:t>, vol. 166, p. 105307, Mar. 2021, doi: 10.1016/j.resconrec.2020.105307.</w:t>
      </w:r>
    </w:p>
    <w:p w14:paraId="6F570653" w14:textId="77777777" w:rsidR="00870696" w:rsidRPr="00870696" w:rsidRDefault="00870696" w:rsidP="00870696">
      <w:pPr>
        <w:pStyle w:val="Bibliography"/>
        <w:rPr>
          <w:rFonts w:eastAsiaTheme="minorHAnsi"/>
          <w:lang w:eastAsia="en-US"/>
        </w:rPr>
      </w:pPr>
      <w:r w:rsidRPr="00870696">
        <w:rPr>
          <w:rFonts w:eastAsiaTheme="minorHAnsi"/>
          <w:lang w:eastAsia="en-US"/>
        </w:rPr>
        <w:t>[21]</w:t>
      </w:r>
      <w:r w:rsidRPr="00870696">
        <w:rPr>
          <w:rFonts w:eastAsiaTheme="minorHAnsi"/>
          <w:lang w:eastAsia="en-US"/>
        </w:rPr>
        <w:tab/>
        <w:t xml:space="preserve">O.-C. Modoi and F.-C. Mihai, ‘E-Waste and End-of-Life Vehicles Management and Circular Economy Initiatives in Romania’, </w:t>
      </w:r>
      <w:r w:rsidRPr="00870696">
        <w:rPr>
          <w:rFonts w:eastAsiaTheme="minorHAnsi"/>
          <w:i/>
          <w:iCs/>
          <w:lang w:eastAsia="en-US"/>
        </w:rPr>
        <w:t>Energies</w:t>
      </w:r>
      <w:r w:rsidRPr="00870696">
        <w:rPr>
          <w:rFonts w:eastAsiaTheme="minorHAnsi"/>
          <w:lang w:eastAsia="en-US"/>
        </w:rPr>
        <w:t>, vol. 15, no. 3, p. 1120, Feb. 2022, doi: 10.3390/en15031120.</w:t>
      </w:r>
    </w:p>
    <w:p w14:paraId="789A9656" w14:textId="77777777" w:rsidR="00870696" w:rsidRPr="00870696" w:rsidRDefault="00870696" w:rsidP="00870696">
      <w:pPr>
        <w:pStyle w:val="Bibliography"/>
        <w:rPr>
          <w:rFonts w:eastAsiaTheme="minorHAnsi"/>
          <w:lang w:eastAsia="en-US"/>
        </w:rPr>
      </w:pPr>
      <w:r w:rsidRPr="00870696">
        <w:rPr>
          <w:rFonts w:eastAsiaTheme="minorHAnsi"/>
          <w:lang w:eastAsia="en-US"/>
        </w:rPr>
        <w:t>[22]</w:t>
      </w:r>
      <w:r w:rsidRPr="00870696">
        <w:rPr>
          <w:rFonts w:eastAsiaTheme="minorHAnsi"/>
          <w:lang w:eastAsia="en-US"/>
        </w:rPr>
        <w:tab/>
        <w:t xml:space="preserve">O. S. Shittu, I. D. Williams, and P. J. Shaw, ‘Global E-waste management: Can WEEE make a difference? A review of e-waste trends, legislation, contemporary issues and future challenges’, </w:t>
      </w:r>
      <w:r w:rsidRPr="00870696">
        <w:rPr>
          <w:rFonts w:eastAsiaTheme="minorHAnsi"/>
          <w:i/>
          <w:iCs/>
          <w:lang w:eastAsia="en-US"/>
        </w:rPr>
        <w:t>Waste Manag.</w:t>
      </w:r>
      <w:r w:rsidRPr="00870696">
        <w:rPr>
          <w:rFonts w:eastAsiaTheme="minorHAnsi"/>
          <w:lang w:eastAsia="en-US"/>
        </w:rPr>
        <w:t>, vol. 120, pp. 549–563, Feb. 2021, doi: 10.1016/j.wasman.2020.10.016.</w:t>
      </w:r>
    </w:p>
    <w:p w14:paraId="5D864891" w14:textId="77777777" w:rsidR="00870696" w:rsidRPr="00870696" w:rsidRDefault="00870696" w:rsidP="00870696">
      <w:pPr>
        <w:pStyle w:val="Bibliography"/>
        <w:rPr>
          <w:rFonts w:eastAsiaTheme="minorHAnsi"/>
          <w:lang w:eastAsia="en-US"/>
        </w:rPr>
      </w:pPr>
      <w:r w:rsidRPr="00870696">
        <w:rPr>
          <w:rFonts w:eastAsiaTheme="minorHAnsi"/>
          <w:lang w:eastAsia="en-US"/>
        </w:rPr>
        <w:t>[23]</w:t>
      </w:r>
      <w:r w:rsidRPr="00870696">
        <w:rPr>
          <w:rFonts w:eastAsiaTheme="minorHAnsi"/>
          <w:lang w:eastAsia="en-US"/>
        </w:rPr>
        <w:tab/>
        <w:t xml:space="preserve">F. Tesfaye, D. Lindberg, J. Hamuyuni, P. Taskinen, and L. Hupa, ‘Improving urban mining practices for optimal recovery of resources from e-waste’, </w:t>
      </w:r>
      <w:r w:rsidRPr="00870696">
        <w:rPr>
          <w:rFonts w:eastAsiaTheme="minorHAnsi"/>
          <w:i/>
          <w:iCs/>
          <w:lang w:eastAsia="en-US"/>
        </w:rPr>
        <w:t>Miner. Eng.</w:t>
      </w:r>
      <w:r w:rsidRPr="00870696">
        <w:rPr>
          <w:rFonts w:eastAsiaTheme="minorHAnsi"/>
          <w:lang w:eastAsia="en-US"/>
        </w:rPr>
        <w:t>, vol. 111, pp. 209–221, Sep. 2017, doi: 10.1016/j.mineng.2017.06.018.</w:t>
      </w:r>
    </w:p>
    <w:p w14:paraId="039ACF1A" w14:textId="77777777" w:rsidR="00870696" w:rsidRPr="00870696" w:rsidRDefault="00870696" w:rsidP="00870696">
      <w:pPr>
        <w:pStyle w:val="Bibliography"/>
        <w:rPr>
          <w:rFonts w:eastAsiaTheme="minorHAnsi"/>
          <w:lang w:eastAsia="en-US"/>
        </w:rPr>
      </w:pPr>
      <w:r w:rsidRPr="00870696">
        <w:rPr>
          <w:rFonts w:eastAsiaTheme="minorHAnsi"/>
          <w:lang w:eastAsia="en-US"/>
        </w:rPr>
        <w:t>[24]</w:t>
      </w:r>
      <w:r w:rsidRPr="00870696">
        <w:rPr>
          <w:rFonts w:eastAsiaTheme="minorHAnsi"/>
          <w:lang w:eastAsia="en-US"/>
        </w:rPr>
        <w:tab/>
        <w:t xml:space="preserve">S. Glöser-Chahoud, M. Pfaff, R. Walz, and F. Schultmann, ‘Simulating the service lifetimes and storage phases of consumer electronics in Europe with a cascade stock and flow model’, </w:t>
      </w:r>
      <w:r w:rsidRPr="00870696">
        <w:rPr>
          <w:rFonts w:eastAsiaTheme="minorHAnsi"/>
          <w:i/>
          <w:iCs/>
          <w:lang w:eastAsia="en-US"/>
        </w:rPr>
        <w:t>J. Clean. Prod.</w:t>
      </w:r>
      <w:r w:rsidRPr="00870696">
        <w:rPr>
          <w:rFonts w:eastAsiaTheme="minorHAnsi"/>
          <w:lang w:eastAsia="en-US"/>
        </w:rPr>
        <w:t>, vol. 213, pp. 1313–1321, Mar. 2019, doi: 10.1016/j.jclepro.2018.12.244.</w:t>
      </w:r>
    </w:p>
    <w:p w14:paraId="6507C58D"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25]</w:t>
      </w:r>
      <w:r w:rsidRPr="00870696">
        <w:rPr>
          <w:rFonts w:eastAsiaTheme="minorHAnsi"/>
          <w:lang w:eastAsia="en-US"/>
        </w:rPr>
        <w:tab/>
        <w:t xml:space="preserve">M. T. Islam, P. Dias, and N. Huda, ‘Waste mobile phones: A survey and analysis of the awareness, consumption and disposal behavior of consumers in Australia’, </w:t>
      </w:r>
      <w:r w:rsidRPr="00870696">
        <w:rPr>
          <w:rFonts w:eastAsiaTheme="minorHAnsi"/>
          <w:i/>
          <w:iCs/>
          <w:lang w:eastAsia="en-US"/>
        </w:rPr>
        <w:t>J. Environ. Manage.</w:t>
      </w:r>
      <w:r w:rsidRPr="00870696">
        <w:rPr>
          <w:rFonts w:eastAsiaTheme="minorHAnsi"/>
          <w:lang w:eastAsia="en-US"/>
        </w:rPr>
        <w:t>, vol. 275, p. 111111, Dec. 2020, doi: 10.1016/j.jenvman.2020.111111.</w:t>
      </w:r>
    </w:p>
    <w:p w14:paraId="76329965" w14:textId="77777777" w:rsidR="00870696" w:rsidRPr="00870696" w:rsidRDefault="00870696" w:rsidP="00870696">
      <w:pPr>
        <w:pStyle w:val="Bibliography"/>
        <w:rPr>
          <w:rFonts w:eastAsiaTheme="minorHAnsi"/>
          <w:lang w:eastAsia="en-US"/>
        </w:rPr>
      </w:pPr>
      <w:r w:rsidRPr="00870696">
        <w:rPr>
          <w:rFonts w:eastAsiaTheme="minorHAnsi"/>
          <w:lang w:eastAsia="en-US"/>
        </w:rPr>
        <w:t>[26]</w:t>
      </w:r>
      <w:r w:rsidRPr="00870696">
        <w:rPr>
          <w:rFonts w:eastAsiaTheme="minorHAnsi"/>
          <w:lang w:eastAsia="en-US"/>
        </w:rPr>
        <w:tab/>
        <w:t xml:space="preserve">T. Hunger, M. Arnold, and M. Ulber, ‘Circular value chain blind spot – A scoping review of the 9R framework in consumption’, </w:t>
      </w:r>
      <w:r w:rsidRPr="00870696">
        <w:rPr>
          <w:rFonts w:eastAsiaTheme="minorHAnsi"/>
          <w:i/>
          <w:iCs/>
          <w:lang w:eastAsia="en-US"/>
        </w:rPr>
        <w:t>J. Clean. Prod.</w:t>
      </w:r>
      <w:r w:rsidRPr="00870696">
        <w:rPr>
          <w:rFonts w:eastAsiaTheme="minorHAnsi"/>
          <w:lang w:eastAsia="en-US"/>
        </w:rPr>
        <w:t>, vol. 440, p. 140853, Feb. 2024, doi: 10.1016/j.jclepro.2024.140853.</w:t>
      </w:r>
    </w:p>
    <w:p w14:paraId="0E33BC78" w14:textId="77777777" w:rsidR="00870696" w:rsidRPr="00870696" w:rsidRDefault="00870696" w:rsidP="00870696">
      <w:pPr>
        <w:pStyle w:val="Bibliography"/>
        <w:rPr>
          <w:rFonts w:eastAsiaTheme="minorHAnsi"/>
          <w:lang w:eastAsia="en-US"/>
        </w:rPr>
      </w:pPr>
      <w:r w:rsidRPr="00870696">
        <w:rPr>
          <w:rFonts w:eastAsiaTheme="minorHAnsi"/>
          <w:lang w:eastAsia="en-US"/>
        </w:rPr>
        <w:t>[27]</w:t>
      </w:r>
      <w:r w:rsidRPr="00870696">
        <w:rPr>
          <w:rFonts w:eastAsiaTheme="minorHAnsi"/>
          <w:lang w:eastAsia="en-US"/>
        </w:rPr>
        <w:tab/>
        <w:t xml:space="preserve">C. Cole, A. Gnanapragasam, T. Cooper, and J. Singh, ‘An assessment of achievements of the WEEE Directive in promoting movement up the waste hierarchy: experiences in the UK’, </w:t>
      </w:r>
      <w:r w:rsidRPr="00870696">
        <w:rPr>
          <w:rFonts w:eastAsiaTheme="minorHAnsi"/>
          <w:i/>
          <w:iCs/>
          <w:lang w:eastAsia="en-US"/>
        </w:rPr>
        <w:t>Waste Manag.</w:t>
      </w:r>
      <w:r w:rsidRPr="00870696">
        <w:rPr>
          <w:rFonts w:eastAsiaTheme="minorHAnsi"/>
          <w:lang w:eastAsia="en-US"/>
        </w:rPr>
        <w:t>, vol. 87, pp. 417–427, Mar. 2019, doi: 10.1016/j.wasman.2019.01.046.</w:t>
      </w:r>
    </w:p>
    <w:p w14:paraId="71D1F5F9" w14:textId="77777777" w:rsidR="00870696" w:rsidRPr="00870696" w:rsidRDefault="00870696" w:rsidP="00870696">
      <w:pPr>
        <w:pStyle w:val="Bibliography"/>
        <w:rPr>
          <w:rFonts w:eastAsiaTheme="minorHAnsi"/>
          <w:lang w:eastAsia="en-US"/>
        </w:rPr>
      </w:pPr>
      <w:r w:rsidRPr="00870696">
        <w:rPr>
          <w:rFonts w:eastAsiaTheme="minorHAnsi"/>
          <w:lang w:eastAsia="en-US"/>
        </w:rPr>
        <w:t>[28]</w:t>
      </w:r>
      <w:r w:rsidRPr="00870696">
        <w:rPr>
          <w:rFonts w:eastAsiaTheme="minorHAnsi"/>
          <w:lang w:eastAsia="en-US"/>
        </w:rPr>
        <w:tab/>
        <w:t xml:space="preserve">Y. Kazançoglu, E. Ada, Y. Ozturkoglu, and M. Ozbiltekin, ‘Analysis of the barriers to urban mining for resource melioration in emerging economies’, </w:t>
      </w:r>
      <w:r w:rsidRPr="00870696">
        <w:rPr>
          <w:rFonts w:eastAsiaTheme="minorHAnsi"/>
          <w:i/>
          <w:iCs/>
          <w:lang w:eastAsia="en-US"/>
        </w:rPr>
        <w:t>Resour. Policy</w:t>
      </w:r>
      <w:r w:rsidRPr="00870696">
        <w:rPr>
          <w:rFonts w:eastAsiaTheme="minorHAnsi"/>
          <w:lang w:eastAsia="en-US"/>
        </w:rPr>
        <w:t>, vol. 68, p. 101768, Oct. 2020, doi: 10.1016/j.resourpol.2020.101768.</w:t>
      </w:r>
    </w:p>
    <w:p w14:paraId="1ED63C02" w14:textId="77777777" w:rsidR="00870696" w:rsidRPr="00870696" w:rsidRDefault="00870696" w:rsidP="00870696">
      <w:pPr>
        <w:pStyle w:val="Bibliography"/>
        <w:rPr>
          <w:rFonts w:eastAsiaTheme="minorHAnsi"/>
          <w:lang w:eastAsia="en-US"/>
        </w:rPr>
      </w:pPr>
      <w:r w:rsidRPr="00870696">
        <w:rPr>
          <w:rFonts w:eastAsiaTheme="minorHAnsi"/>
          <w:lang w:eastAsia="en-US"/>
        </w:rPr>
        <w:t>[29]</w:t>
      </w:r>
      <w:r w:rsidRPr="00870696">
        <w:rPr>
          <w:rFonts w:eastAsiaTheme="minorHAnsi"/>
          <w:lang w:eastAsia="en-US"/>
        </w:rPr>
        <w:tab/>
        <w:t xml:space="preserve">S. Svensson-Hoglund, J. L. Richter, E. Maitre-Ekern, J. D. Russell, T. Pihlajarinne, and C. Dalhammar, ‘Barriers, enablers and market governance: A review of the policy landscape for repair of consumer electronics in the EU and the U.S.’, </w:t>
      </w:r>
      <w:r w:rsidRPr="00870696">
        <w:rPr>
          <w:rFonts w:eastAsiaTheme="minorHAnsi"/>
          <w:i/>
          <w:iCs/>
          <w:lang w:eastAsia="en-US"/>
        </w:rPr>
        <w:t>J. Clean. Prod.</w:t>
      </w:r>
      <w:r w:rsidRPr="00870696">
        <w:rPr>
          <w:rFonts w:eastAsiaTheme="minorHAnsi"/>
          <w:lang w:eastAsia="en-US"/>
        </w:rPr>
        <w:t>, vol. 288, p. 125488, Mar. 2021, doi: 10.1016/j.jclepro.2020.125488.</w:t>
      </w:r>
    </w:p>
    <w:p w14:paraId="1BC8D772" w14:textId="77777777" w:rsidR="00870696" w:rsidRPr="00870696" w:rsidRDefault="00870696" w:rsidP="00870696">
      <w:pPr>
        <w:pStyle w:val="Bibliography"/>
        <w:rPr>
          <w:rFonts w:eastAsiaTheme="minorHAnsi"/>
          <w:lang w:eastAsia="en-US"/>
        </w:rPr>
      </w:pPr>
      <w:r w:rsidRPr="00870696">
        <w:rPr>
          <w:rFonts w:eastAsiaTheme="minorHAnsi"/>
          <w:lang w:eastAsia="en-US"/>
        </w:rPr>
        <w:t>[30]</w:t>
      </w:r>
      <w:r w:rsidRPr="00870696">
        <w:rPr>
          <w:rFonts w:eastAsiaTheme="minorHAnsi"/>
          <w:lang w:eastAsia="en-US"/>
        </w:rPr>
        <w:tab/>
        <w:t xml:space="preserve">A. Işıldar, E. R. Rene, E. D. Van Hullebusch, and P. N. L. Lens, ‘Electronic waste as a secondary source of critical metals: Management and recovery technologies’, </w:t>
      </w:r>
      <w:r w:rsidRPr="00870696">
        <w:rPr>
          <w:rFonts w:eastAsiaTheme="minorHAnsi"/>
          <w:i/>
          <w:iCs/>
          <w:lang w:eastAsia="en-US"/>
        </w:rPr>
        <w:t>Resour. Conserv. Recycl.</w:t>
      </w:r>
      <w:r w:rsidRPr="00870696">
        <w:rPr>
          <w:rFonts w:eastAsiaTheme="minorHAnsi"/>
          <w:lang w:eastAsia="en-US"/>
        </w:rPr>
        <w:t>, vol. 135, pp. 296–312, Aug. 2018, doi: 10.1016/j.resconrec.2017.07.031.</w:t>
      </w:r>
    </w:p>
    <w:p w14:paraId="02FDE52B" w14:textId="77777777" w:rsidR="00870696" w:rsidRPr="00870696" w:rsidRDefault="00870696" w:rsidP="00870696">
      <w:pPr>
        <w:pStyle w:val="Bibliography"/>
        <w:rPr>
          <w:rFonts w:eastAsiaTheme="minorHAnsi"/>
          <w:lang w:eastAsia="en-US"/>
        </w:rPr>
      </w:pPr>
      <w:r w:rsidRPr="00870696">
        <w:rPr>
          <w:rFonts w:eastAsiaTheme="minorHAnsi"/>
          <w:lang w:eastAsia="en-US"/>
        </w:rPr>
        <w:t>[31]</w:t>
      </w:r>
      <w:r w:rsidRPr="00870696">
        <w:rPr>
          <w:rFonts w:eastAsiaTheme="minorHAnsi"/>
          <w:lang w:eastAsia="en-US"/>
        </w:rPr>
        <w:tab/>
        <w:t xml:space="preserve">M. M. Kamal </w:t>
      </w:r>
      <w:r w:rsidRPr="00870696">
        <w:rPr>
          <w:rFonts w:eastAsiaTheme="minorHAnsi"/>
          <w:i/>
          <w:iCs/>
          <w:lang w:eastAsia="en-US"/>
        </w:rPr>
        <w:t>et al.</w:t>
      </w:r>
      <w:r w:rsidRPr="00870696">
        <w:rPr>
          <w:rFonts w:eastAsiaTheme="minorHAnsi"/>
          <w:lang w:eastAsia="en-US"/>
        </w:rPr>
        <w:t xml:space="preserve">, ‘Immediate return in circular economy: Business to consumer product return information sharing framework to support sustainable manufacturing in small and medium enterprises’, </w:t>
      </w:r>
      <w:r w:rsidRPr="00870696">
        <w:rPr>
          <w:rFonts w:eastAsiaTheme="minorHAnsi"/>
          <w:i/>
          <w:iCs/>
          <w:lang w:eastAsia="en-US"/>
        </w:rPr>
        <w:t>J. Bus. Res.</w:t>
      </w:r>
      <w:r w:rsidRPr="00870696">
        <w:rPr>
          <w:rFonts w:eastAsiaTheme="minorHAnsi"/>
          <w:lang w:eastAsia="en-US"/>
        </w:rPr>
        <w:t>, vol. 151, pp. 379–396, Nov. 2022, doi: 10.1016/j.jbusres.2022.06.021.</w:t>
      </w:r>
    </w:p>
    <w:p w14:paraId="614D514D" w14:textId="77777777" w:rsidR="00870696" w:rsidRPr="00870696" w:rsidRDefault="00870696" w:rsidP="00870696">
      <w:pPr>
        <w:pStyle w:val="Bibliography"/>
        <w:rPr>
          <w:rFonts w:eastAsiaTheme="minorHAnsi"/>
          <w:lang w:eastAsia="en-US"/>
        </w:rPr>
      </w:pPr>
      <w:r w:rsidRPr="00870696">
        <w:rPr>
          <w:rFonts w:eastAsiaTheme="minorHAnsi"/>
          <w:lang w:eastAsia="en-US"/>
        </w:rPr>
        <w:t>[32]</w:t>
      </w:r>
      <w:r w:rsidRPr="00870696">
        <w:rPr>
          <w:rFonts w:eastAsiaTheme="minorHAnsi"/>
          <w:lang w:eastAsia="en-US"/>
        </w:rPr>
        <w:tab/>
        <w:t xml:space="preserve">R. Nithya, C. Sivasankari, and A. Thirunavukkarasu, ‘Electronic waste generation, regulation and metal recovery: a review’, </w:t>
      </w:r>
      <w:r w:rsidRPr="00870696">
        <w:rPr>
          <w:rFonts w:eastAsiaTheme="minorHAnsi"/>
          <w:i/>
          <w:iCs/>
          <w:lang w:eastAsia="en-US"/>
        </w:rPr>
        <w:t>Environ. Chem. Lett.</w:t>
      </w:r>
      <w:r w:rsidRPr="00870696">
        <w:rPr>
          <w:rFonts w:eastAsiaTheme="minorHAnsi"/>
          <w:lang w:eastAsia="en-US"/>
        </w:rPr>
        <w:t>, vol. 19, no. 2, pp. 1347–1368, Apr. 2021, doi: 10.1007/s10311-020-01111-9.</w:t>
      </w:r>
    </w:p>
    <w:p w14:paraId="6E34D708" w14:textId="77777777" w:rsidR="00870696" w:rsidRPr="00870696" w:rsidRDefault="00870696" w:rsidP="00870696">
      <w:pPr>
        <w:pStyle w:val="Bibliography"/>
        <w:rPr>
          <w:rFonts w:eastAsiaTheme="minorHAnsi"/>
          <w:lang w:eastAsia="en-US"/>
        </w:rPr>
      </w:pPr>
      <w:r w:rsidRPr="00870696">
        <w:rPr>
          <w:rFonts w:eastAsiaTheme="minorHAnsi"/>
          <w:lang w:eastAsia="en-US"/>
        </w:rPr>
        <w:t>[33]</w:t>
      </w:r>
      <w:r w:rsidRPr="00870696">
        <w:rPr>
          <w:rFonts w:eastAsiaTheme="minorHAnsi"/>
          <w:lang w:eastAsia="en-US"/>
        </w:rPr>
        <w:tab/>
        <w:t xml:space="preserve">M. Sharma, S. Joshi, and K. Govindan, ‘Issues and solutions of electronic waste urban mining for circular economy transition: An Indian context’, </w:t>
      </w:r>
      <w:r w:rsidRPr="00870696">
        <w:rPr>
          <w:rFonts w:eastAsiaTheme="minorHAnsi"/>
          <w:i/>
          <w:iCs/>
          <w:lang w:eastAsia="en-US"/>
        </w:rPr>
        <w:t>J. Environ. Manage.</w:t>
      </w:r>
      <w:r w:rsidRPr="00870696">
        <w:rPr>
          <w:rFonts w:eastAsiaTheme="minorHAnsi"/>
          <w:lang w:eastAsia="en-US"/>
        </w:rPr>
        <w:t>, vol. 290, p. 112373, Jul. 2021, doi: 10.1016/j.jenvman.2021.112373.</w:t>
      </w:r>
    </w:p>
    <w:p w14:paraId="7C2A3980" w14:textId="77777777" w:rsidR="00870696" w:rsidRPr="00870696" w:rsidRDefault="00870696" w:rsidP="00870696">
      <w:pPr>
        <w:pStyle w:val="Bibliography"/>
        <w:rPr>
          <w:rFonts w:eastAsiaTheme="minorHAnsi"/>
          <w:lang w:eastAsia="en-US"/>
        </w:rPr>
      </w:pPr>
      <w:r w:rsidRPr="00870696">
        <w:rPr>
          <w:rFonts w:eastAsiaTheme="minorHAnsi"/>
          <w:lang w:eastAsia="en-US"/>
        </w:rPr>
        <w:t>[34]</w:t>
      </w:r>
      <w:r w:rsidRPr="00870696">
        <w:rPr>
          <w:rFonts w:eastAsiaTheme="minorHAnsi"/>
          <w:lang w:eastAsia="en-US"/>
        </w:rPr>
        <w:tab/>
        <w:t xml:space="preserve">T. Shevchenko, M. Saidani, Y. Danko, I. Golysheva, J. Chovancová, and R. Vavrek, ‘Towards a Smart E-Waste System Utilizing Supply Chain Participants and Interactive Online Maps’, </w:t>
      </w:r>
      <w:r w:rsidRPr="00870696">
        <w:rPr>
          <w:rFonts w:eastAsiaTheme="minorHAnsi"/>
          <w:i/>
          <w:iCs/>
          <w:lang w:eastAsia="en-US"/>
        </w:rPr>
        <w:t>Recycling</w:t>
      </w:r>
      <w:r w:rsidRPr="00870696">
        <w:rPr>
          <w:rFonts w:eastAsiaTheme="minorHAnsi"/>
          <w:lang w:eastAsia="en-US"/>
        </w:rPr>
        <w:t>, vol. 6, no. 1, p. 8, Feb. 2021, doi: 10.3390/recycling6010008.</w:t>
      </w:r>
    </w:p>
    <w:p w14:paraId="7AECDD68" w14:textId="77777777" w:rsidR="00870696" w:rsidRPr="00870696" w:rsidRDefault="00870696" w:rsidP="00870696">
      <w:pPr>
        <w:pStyle w:val="Bibliography"/>
        <w:rPr>
          <w:rFonts w:eastAsiaTheme="minorHAnsi"/>
          <w:lang w:eastAsia="en-US"/>
        </w:rPr>
      </w:pPr>
      <w:r w:rsidRPr="00870696">
        <w:rPr>
          <w:rFonts w:eastAsiaTheme="minorHAnsi"/>
          <w:lang w:eastAsia="en-US"/>
        </w:rPr>
        <w:t>[35]</w:t>
      </w:r>
      <w:r w:rsidRPr="00870696">
        <w:rPr>
          <w:rFonts w:eastAsiaTheme="minorHAnsi"/>
          <w:lang w:eastAsia="en-US"/>
        </w:rPr>
        <w:tab/>
        <w:t xml:space="preserve">O. B. Abogunrin‐Olafisoye, O. Adeyi, A. J. Adeyi, E. O. Oke, and G. O. Ojediran, ‘Sustainable Waste Electrical and Electronics Equipment Recycling in Nigeria, Policies and Emerging Technologies’, </w:t>
      </w:r>
      <w:r w:rsidRPr="00870696">
        <w:rPr>
          <w:rFonts w:eastAsiaTheme="minorHAnsi"/>
          <w:i/>
          <w:iCs/>
          <w:lang w:eastAsia="en-US"/>
        </w:rPr>
        <w:t>Environ. Qual. Manag.</w:t>
      </w:r>
      <w:r w:rsidRPr="00870696">
        <w:rPr>
          <w:rFonts w:eastAsiaTheme="minorHAnsi"/>
          <w:lang w:eastAsia="en-US"/>
        </w:rPr>
        <w:t>, vol. 34, no. 3, p. e70020, Mar. 2025, doi: 10.1002/tqem.70020.</w:t>
      </w:r>
    </w:p>
    <w:p w14:paraId="6BF6CD00" w14:textId="77777777" w:rsidR="00870696" w:rsidRPr="00870696" w:rsidRDefault="00870696" w:rsidP="00870696">
      <w:pPr>
        <w:pStyle w:val="Bibliography"/>
        <w:rPr>
          <w:rFonts w:eastAsiaTheme="minorHAnsi"/>
          <w:lang w:eastAsia="en-US"/>
        </w:rPr>
      </w:pPr>
      <w:r w:rsidRPr="00870696">
        <w:rPr>
          <w:rFonts w:eastAsiaTheme="minorHAnsi"/>
          <w:lang w:eastAsia="en-US"/>
        </w:rPr>
        <w:t>[36]</w:t>
      </w:r>
      <w:r w:rsidRPr="00870696">
        <w:rPr>
          <w:rFonts w:eastAsiaTheme="minorHAnsi"/>
          <w:lang w:eastAsia="en-US"/>
        </w:rPr>
        <w:tab/>
        <w:t xml:space="preserve">A. J. C. Correia </w:t>
      </w:r>
      <w:r w:rsidRPr="00870696">
        <w:rPr>
          <w:rFonts w:eastAsiaTheme="minorHAnsi"/>
          <w:i/>
          <w:iCs/>
          <w:lang w:eastAsia="en-US"/>
        </w:rPr>
        <w:t>et al.</w:t>
      </w:r>
      <w:r w:rsidRPr="00870696">
        <w:rPr>
          <w:rFonts w:eastAsiaTheme="minorHAnsi"/>
          <w:lang w:eastAsia="en-US"/>
        </w:rPr>
        <w:t xml:space="preserve">, ‘Evaluation of circular economy practices for management of the reverse chain of electronic waste in Brazil’, </w:t>
      </w:r>
      <w:r w:rsidRPr="00870696">
        <w:rPr>
          <w:rFonts w:eastAsiaTheme="minorHAnsi"/>
          <w:i/>
          <w:iCs/>
          <w:lang w:eastAsia="en-US"/>
        </w:rPr>
        <w:t>J. Mater. Cycles Waste Manag.</w:t>
      </w:r>
      <w:r w:rsidRPr="00870696">
        <w:rPr>
          <w:rFonts w:eastAsiaTheme="minorHAnsi"/>
          <w:lang w:eastAsia="en-US"/>
        </w:rPr>
        <w:t>, vol. 26, no. 6, pp. 3699–3713, Nov. 2024, doi: 10.1007/s10163-024-02071-w.</w:t>
      </w:r>
    </w:p>
    <w:p w14:paraId="76235A54" w14:textId="77777777" w:rsidR="00870696" w:rsidRPr="00870696" w:rsidRDefault="00870696" w:rsidP="00870696">
      <w:pPr>
        <w:pStyle w:val="Bibliography"/>
        <w:rPr>
          <w:rFonts w:eastAsiaTheme="minorHAnsi"/>
          <w:lang w:eastAsia="en-US"/>
        </w:rPr>
      </w:pPr>
      <w:r w:rsidRPr="00870696">
        <w:rPr>
          <w:rFonts w:eastAsiaTheme="minorHAnsi"/>
          <w:lang w:eastAsia="en-US"/>
        </w:rPr>
        <w:t>[37]</w:t>
      </w:r>
      <w:r w:rsidRPr="00870696">
        <w:rPr>
          <w:rFonts w:eastAsiaTheme="minorHAnsi"/>
          <w:lang w:eastAsia="en-US"/>
        </w:rPr>
        <w:tab/>
        <w:t xml:space="preserve">V. Kumar and O. J. Shukla, ‘Unravelling sustainable impediments in E-waste supply chain management: A Fuzzy-WINGS decision approach’, </w:t>
      </w:r>
      <w:r w:rsidRPr="00870696">
        <w:rPr>
          <w:rFonts w:eastAsiaTheme="minorHAnsi"/>
          <w:i/>
          <w:iCs/>
          <w:lang w:eastAsia="en-US"/>
        </w:rPr>
        <w:t>J. Environ. Manage.</w:t>
      </w:r>
      <w:r w:rsidRPr="00870696">
        <w:rPr>
          <w:rFonts w:eastAsiaTheme="minorHAnsi"/>
          <w:lang w:eastAsia="en-US"/>
        </w:rPr>
        <w:t>, vol. 389, p. 126208, Aug. 2025, doi: 10.1016/j.jenvman.2025.126208.</w:t>
      </w:r>
    </w:p>
    <w:p w14:paraId="454D46EB" w14:textId="77777777" w:rsidR="00870696" w:rsidRPr="00870696" w:rsidRDefault="00870696" w:rsidP="00870696">
      <w:pPr>
        <w:pStyle w:val="Bibliography"/>
        <w:rPr>
          <w:rFonts w:eastAsiaTheme="minorHAnsi"/>
          <w:lang w:eastAsia="en-US"/>
        </w:rPr>
      </w:pPr>
      <w:r w:rsidRPr="00870696">
        <w:rPr>
          <w:rFonts w:eastAsiaTheme="minorHAnsi"/>
          <w:lang w:eastAsia="en-US"/>
        </w:rPr>
        <w:t>[38]</w:t>
      </w:r>
      <w:r w:rsidRPr="00870696">
        <w:rPr>
          <w:rFonts w:eastAsiaTheme="minorHAnsi"/>
          <w:lang w:eastAsia="en-US"/>
        </w:rPr>
        <w:tab/>
        <w:t xml:space="preserve">P. S. Karagiannopoulos, N. M. Manousakis, and C. S. Psomopoulos, ‘“3R” Practices Focused on Home Appliances Sector in Terms of Green Consumerism: Principles, Technical Dimensions, and Future Challenges’, </w:t>
      </w:r>
      <w:r w:rsidRPr="00870696">
        <w:rPr>
          <w:rFonts w:eastAsiaTheme="minorHAnsi"/>
          <w:i/>
          <w:iCs/>
          <w:lang w:eastAsia="en-US"/>
        </w:rPr>
        <w:t>IEEE Trans. Consum. Electron.</w:t>
      </w:r>
      <w:r w:rsidRPr="00870696">
        <w:rPr>
          <w:rFonts w:eastAsiaTheme="minorHAnsi"/>
          <w:lang w:eastAsia="en-US"/>
        </w:rPr>
        <w:t>, vol. 70, no. 1, pp. 96–107, Feb. 2024, doi: 10.1109/TCE.2023.3318874.</w:t>
      </w:r>
    </w:p>
    <w:p w14:paraId="40A68FB2"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39]</w:t>
      </w:r>
      <w:r w:rsidRPr="00870696">
        <w:rPr>
          <w:rFonts w:eastAsiaTheme="minorHAnsi"/>
          <w:lang w:eastAsia="en-US"/>
        </w:rPr>
        <w:tab/>
        <w:t xml:space="preserve">E. G. Hansen and F. Revellio, ‘Circular value creation architectures: Make, ally, buy, or laissez‐faire’, </w:t>
      </w:r>
      <w:r w:rsidRPr="00870696">
        <w:rPr>
          <w:rFonts w:eastAsiaTheme="minorHAnsi"/>
          <w:i/>
          <w:iCs/>
          <w:lang w:eastAsia="en-US"/>
        </w:rPr>
        <w:t>J. Ind. Ecol.</w:t>
      </w:r>
      <w:r w:rsidRPr="00870696">
        <w:rPr>
          <w:rFonts w:eastAsiaTheme="minorHAnsi"/>
          <w:lang w:eastAsia="en-US"/>
        </w:rPr>
        <w:t>, vol. 24, no. 6, pp. 1250–1273, Dec. 2020, doi: 10.1111/jiec.13016.</w:t>
      </w:r>
    </w:p>
    <w:p w14:paraId="50E36FD6" w14:textId="77777777" w:rsidR="00870696" w:rsidRPr="00870696" w:rsidRDefault="00870696" w:rsidP="00870696">
      <w:pPr>
        <w:pStyle w:val="Bibliography"/>
        <w:rPr>
          <w:rFonts w:eastAsiaTheme="minorHAnsi"/>
          <w:lang w:eastAsia="en-US"/>
        </w:rPr>
      </w:pPr>
      <w:r w:rsidRPr="00870696">
        <w:rPr>
          <w:rFonts w:eastAsiaTheme="minorHAnsi"/>
          <w:lang w:eastAsia="en-US"/>
        </w:rPr>
        <w:t>[40]</w:t>
      </w:r>
      <w:r w:rsidRPr="00870696">
        <w:rPr>
          <w:rFonts w:eastAsiaTheme="minorHAnsi"/>
          <w:lang w:eastAsia="en-US"/>
        </w:rPr>
        <w:tab/>
        <w:t xml:space="preserve">D. Franquesa and L. Navarro, ‘Devices as a commons: limits to premature recycling’, in </w:t>
      </w:r>
      <w:r w:rsidRPr="00870696">
        <w:rPr>
          <w:rFonts w:eastAsiaTheme="minorHAnsi"/>
          <w:i/>
          <w:iCs/>
          <w:lang w:eastAsia="en-US"/>
        </w:rPr>
        <w:t>Proceedings of the 2018 Workshop on Computing within Limits</w:t>
      </w:r>
      <w:r w:rsidRPr="00870696">
        <w:rPr>
          <w:rFonts w:eastAsiaTheme="minorHAnsi"/>
          <w:lang w:eastAsia="en-US"/>
        </w:rPr>
        <w:t>, Toronto Ontario Canada: ACM, May 2018, pp. 1–10. doi: 10.1145/3232617.3232624.</w:t>
      </w:r>
    </w:p>
    <w:p w14:paraId="40464C38" w14:textId="77777777" w:rsidR="00870696" w:rsidRPr="00870696" w:rsidRDefault="00870696" w:rsidP="00870696">
      <w:pPr>
        <w:pStyle w:val="Bibliography"/>
        <w:rPr>
          <w:rFonts w:eastAsiaTheme="minorHAnsi"/>
          <w:lang w:eastAsia="en-US"/>
        </w:rPr>
      </w:pPr>
      <w:r w:rsidRPr="00870696">
        <w:rPr>
          <w:rFonts w:eastAsiaTheme="minorHAnsi"/>
          <w:lang w:eastAsia="en-US"/>
        </w:rPr>
        <w:t>[41]</w:t>
      </w:r>
      <w:r w:rsidRPr="00870696">
        <w:rPr>
          <w:rFonts w:eastAsiaTheme="minorHAnsi"/>
          <w:lang w:eastAsia="en-US"/>
        </w:rPr>
        <w:tab/>
        <w:t xml:space="preserve">M. Cordella, F. Alfieri, C. Clemm, and A. Berwald, ‘Durability of smartphones: A technical analysis of reliability and repairability aspects’, </w:t>
      </w:r>
      <w:r w:rsidRPr="00870696">
        <w:rPr>
          <w:rFonts w:eastAsiaTheme="minorHAnsi"/>
          <w:i/>
          <w:iCs/>
          <w:lang w:eastAsia="en-US"/>
        </w:rPr>
        <w:t>J. Clean. Prod.</w:t>
      </w:r>
      <w:r w:rsidRPr="00870696">
        <w:rPr>
          <w:rFonts w:eastAsiaTheme="minorHAnsi"/>
          <w:lang w:eastAsia="en-US"/>
        </w:rPr>
        <w:t>, vol. 286, p. 125388, Mar. 2021, doi: 10.1016/j.jclepro.2020.125388.</w:t>
      </w:r>
    </w:p>
    <w:p w14:paraId="63E6D443" w14:textId="77777777" w:rsidR="00870696" w:rsidRPr="00870696" w:rsidRDefault="00870696" w:rsidP="00870696">
      <w:pPr>
        <w:pStyle w:val="Bibliography"/>
        <w:rPr>
          <w:rFonts w:eastAsiaTheme="minorHAnsi"/>
          <w:lang w:eastAsia="en-US"/>
        </w:rPr>
      </w:pPr>
      <w:r w:rsidRPr="00870696">
        <w:rPr>
          <w:rFonts w:eastAsiaTheme="minorHAnsi"/>
          <w:lang w:eastAsia="en-US"/>
        </w:rPr>
        <w:t>[42]</w:t>
      </w:r>
      <w:r w:rsidRPr="00870696">
        <w:rPr>
          <w:rFonts w:eastAsiaTheme="minorHAnsi"/>
          <w:lang w:eastAsia="en-US"/>
        </w:rPr>
        <w:tab/>
        <w:t xml:space="preserve">E. Mohammadi, S. J. Singh, and K. Habib, ‘Electronic waste in the Caribbean: An impending environmental disaster or an opportunity for a circular economy?’, </w:t>
      </w:r>
      <w:r w:rsidRPr="00870696">
        <w:rPr>
          <w:rFonts w:eastAsiaTheme="minorHAnsi"/>
          <w:i/>
          <w:iCs/>
          <w:lang w:eastAsia="en-US"/>
        </w:rPr>
        <w:t>Resour. Conserv. Recycl.</w:t>
      </w:r>
      <w:r w:rsidRPr="00870696">
        <w:rPr>
          <w:rFonts w:eastAsiaTheme="minorHAnsi"/>
          <w:lang w:eastAsia="en-US"/>
        </w:rPr>
        <w:t>, vol. 164, p. 105106, Jan. 2021, doi: 10.1016/j.resconrec.2020.105106.</w:t>
      </w:r>
    </w:p>
    <w:p w14:paraId="2969F8F7" w14:textId="77777777" w:rsidR="00870696" w:rsidRPr="00870696" w:rsidRDefault="00870696" w:rsidP="00870696">
      <w:pPr>
        <w:pStyle w:val="Bibliography"/>
        <w:rPr>
          <w:rFonts w:eastAsiaTheme="minorHAnsi"/>
          <w:lang w:eastAsia="en-US"/>
        </w:rPr>
      </w:pPr>
      <w:r w:rsidRPr="00870696">
        <w:rPr>
          <w:rFonts w:eastAsiaTheme="minorHAnsi"/>
          <w:lang w:eastAsia="en-US"/>
        </w:rPr>
        <w:t>[43]</w:t>
      </w:r>
      <w:r w:rsidRPr="00870696">
        <w:rPr>
          <w:rFonts w:eastAsiaTheme="minorHAnsi"/>
          <w:lang w:eastAsia="en-US"/>
        </w:rPr>
        <w:tab/>
        <w:t xml:space="preserve">N. T. Hong Nham and L. T. Ha, ‘Making the circular economy digital or the digital economy circular? Empirical evidence from the European region’, </w:t>
      </w:r>
      <w:r w:rsidRPr="00870696">
        <w:rPr>
          <w:rFonts w:eastAsiaTheme="minorHAnsi"/>
          <w:i/>
          <w:iCs/>
          <w:lang w:eastAsia="en-US"/>
        </w:rPr>
        <w:t>Technol. Soc.</w:t>
      </w:r>
      <w:r w:rsidRPr="00870696">
        <w:rPr>
          <w:rFonts w:eastAsiaTheme="minorHAnsi"/>
          <w:lang w:eastAsia="en-US"/>
        </w:rPr>
        <w:t>, vol. 70, p. 102023, Aug. 2022, doi: 10.1016/j.techsoc.2022.102023.</w:t>
      </w:r>
    </w:p>
    <w:p w14:paraId="6180E169" w14:textId="77777777" w:rsidR="00870696" w:rsidRPr="00870696" w:rsidRDefault="00870696" w:rsidP="00870696">
      <w:pPr>
        <w:pStyle w:val="Bibliography"/>
        <w:rPr>
          <w:rFonts w:eastAsiaTheme="minorHAnsi"/>
          <w:lang w:eastAsia="en-US"/>
        </w:rPr>
      </w:pPr>
      <w:r w:rsidRPr="00870696">
        <w:rPr>
          <w:rFonts w:eastAsiaTheme="minorHAnsi"/>
          <w:lang w:eastAsia="en-US"/>
        </w:rPr>
        <w:t>[44]</w:t>
      </w:r>
      <w:r w:rsidRPr="00870696">
        <w:rPr>
          <w:rFonts w:eastAsiaTheme="minorHAnsi"/>
          <w:lang w:eastAsia="en-US"/>
        </w:rPr>
        <w:tab/>
        <w:t xml:space="preserve">K. Parajuly and H. Wenzel, ‘Potential for circular economy in household WEEE management’, </w:t>
      </w:r>
      <w:r w:rsidRPr="00870696">
        <w:rPr>
          <w:rFonts w:eastAsiaTheme="minorHAnsi"/>
          <w:i/>
          <w:iCs/>
          <w:lang w:eastAsia="en-US"/>
        </w:rPr>
        <w:t>J. Clean. Prod.</w:t>
      </w:r>
      <w:r w:rsidRPr="00870696">
        <w:rPr>
          <w:rFonts w:eastAsiaTheme="minorHAnsi"/>
          <w:lang w:eastAsia="en-US"/>
        </w:rPr>
        <w:t>, vol. 151, pp. 272–285, May 2017, doi: 10.1016/j.jclepro.2017.03.045.</w:t>
      </w:r>
    </w:p>
    <w:p w14:paraId="28547680" w14:textId="77777777" w:rsidR="00870696" w:rsidRPr="00870696" w:rsidRDefault="00870696" w:rsidP="00870696">
      <w:pPr>
        <w:pStyle w:val="Bibliography"/>
        <w:rPr>
          <w:rFonts w:eastAsiaTheme="minorHAnsi"/>
          <w:lang w:eastAsia="en-US"/>
        </w:rPr>
      </w:pPr>
      <w:r w:rsidRPr="00870696">
        <w:rPr>
          <w:rFonts w:eastAsiaTheme="minorHAnsi"/>
          <w:lang w:eastAsia="en-US"/>
        </w:rPr>
        <w:t>[45]</w:t>
      </w:r>
      <w:r w:rsidRPr="00870696">
        <w:rPr>
          <w:rFonts w:eastAsiaTheme="minorHAnsi"/>
          <w:lang w:eastAsia="en-US"/>
        </w:rPr>
        <w:tab/>
        <w:t xml:space="preserve">I. D’Adamo, F. Ferella, M. Gastaldi, F. Maggiore, P. Rosa, and S. Terzi, ‘Towards sustainable recycling processes: Wasted printed circuit boards as a source of economic opportunities’, </w:t>
      </w:r>
      <w:r w:rsidRPr="00870696">
        <w:rPr>
          <w:rFonts w:eastAsiaTheme="minorHAnsi"/>
          <w:i/>
          <w:iCs/>
          <w:lang w:eastAsia="en-US"/>
        </w:rPr>
        <w:t>Resour. Conserv. Recycl.</w:t>
      </w:r>
      <w:r w:rsidRPr="00870696">
        <w:rPr>
          <w:rFonts w:eastAsiaTheme="minorHAnsi"/>
          <w:lang w:eastAsia="en-US"/>
        </w:rPr>
        <w:t>, vol. 149, pp. 455–467, Oct. 2019, doi: 10.1016/j.resconrec.2019.06.012.</w:t>
      </w:r>
    </w:p>
    <w:p w14:paraId="4B52E1EB" w14:textId="77777777" w:rsidR="00870696" w:rsidRPr="00870696" w:rsidRDefault="00870696" w:rsidP="00870696">
      <w:pPr>
        <w:pStyle w:val="Bibliography"/>
        <w:rPr>
          <w:rFonts w:eastAsiaTheme="minorHAnsi"/>
          <w:lang w:eastAsia="en-US"/>
        </w:rPr>
      </w:pPr>
      <w:r w:rsidRPr="00870696">
        <w:rPr>
          <w:rFonts w:eastAsiaTheme="minorHAnsi"/>
          <w:lang w:eastAsia="en-US"/>
        </w:rPr>
        <w:t>[46]</w:t>
      </w:r>
      <w:r w:rsidRPr="00870696">
        <w:rPr>
          <w:rFonts w:eastAsiaTheme="minorHAnsi"/>
          <w:lang w:eastAsia="en-US"/>
        </w:rPr>
        <w:tab/>
        <w:t xml:space="preserve">W. Kanciak, M. Popławski, and P. Golińska-Dawson, ‘Assessment of the potential for remanufacturing of a washing machine with focus on critical raw materials’, </w:t>
      </w:r>
      <w:r w:rsidRPr="00870696">
        <w:rPr>
          <w:rFonts w:eastAsiaTheme="minorHAnsi"/>
          <w:i/>
          <w:iCs/>
          <w:lang w:eastAsia="en-US"/>
        </w:rPr>
        <w:t>IFAC-Pap.</w:t>
      </w:r>
      <w:r w:rsidRPr="00870696">
        <w:rPr>
          <w:rFonts w:eastAsiaTheme="minorHAnsi"/>
          <w:lang w:eastAsia="en-US"/>
        </w:rPr>
        <w:t>, vol. 59, no. 24, pp. 305–310, 2025, doi: 10.1016/j.ifacol.2025.11.882.</w:t>
      </w:r>
    </w:p>
    <w:p w14:paraId="45B1D0E8" w14:textId="77777777" w:rsidR="00870696" w:rsidRPr="00870696" w:rsidRDefault="00870696" w:rsidP="00870696">
      <w:pPr>
        <w:pStyle w:val="Bibliography"/>
        <w:rPr>
          <w:rFonts w:eastAsiaTheme="minorHAnsi"/>
          <w:lang w:eastAsia="en-US"/>
        </w:rPr>
      </w:pPr>
      <w:r w:rsidRPr="00870696">
        <w:rPr>
          <w:rFonts w:eastAsiaTheme="minorHAnsi"/>
          <w:lang w:eastAsia="en-US"/>
        </w:rPr>
        <w:t>[47]</w:t>
      </w:r>
      <w:r w:rsidRPr="00870696">
        <w:rPr>
          <w:rFonts w:eastAsiaTheme="minorHAnsi"/>
          <w:lang w:eastAsia="en-US"/>
        </w:rPr>
        <w:tab/>
        <w:t xml:space="preserve">I. Ruiz De Azua Lahidalga, E. Mendiburu-Valor, D. Justel, and J. M. F. Mendoza, ‘Circular electronics: exploring the applicability of circularity and environmental sustainability criteria in power electronics’, </w:t>
      </w:r>
      <w:r w:rsidRPr="00870696">
        <w:rPr>
          <w:rFonts w:eastAsiaTheme="minorHAnsi"/>
          <w:i/>
          <w:iCs/>
          <w:lang w:eastAsia="en-US"/>
        </w:rPr>
        <w:t>Results Eng.</w:t>
      </w:r>
      <w:r w:rsidRPr="00870696">
        <w:rPr>
          <w:rFonts w:eastAsiaTheme="minorHAnsi"/>
          <w:lang w:eastAsia="en-US"/>
        </w:rPr>
        <w:t>, vol. 26, p. 105199, Jun. 2025, doi: 10.1016/j.rineng.2025.105199.</w:t>
      </w:r>
    </w:p>
    <w:p w14:paraId="51A83AA2" w14:textId="77777777" w:rsidR="00870696" w:rsidRPr="00870696" w:rsidRDefault="00870696" w:rsidP="00870696">
      <w:pPr>
        <w:pStyle w:val="Bibliography"/>
        <w:rPr>
          <w:rFonts w:eastAsiaTheme="minorHAnsi"/>
          <w:lang w:eastAsia="en-US"/>
        </w:rPr>
      </w:pPr>
      <w:r w:rsidRPr="00870696">
        <w:rPr>
          <w:rFonts w:eastAsiaTheme="minorHAnsi"/>
          <w:lang w:eastAsia="en-US"/>
        </w:rPr>
        <w:t>[48]</w:t>
      </w:r>
      <w:r w:rsidRPr="00870696">
        <w:rPr>
          <w:rFonts w:eastAsiaTheme="minorHAnsi"/>
          <w:lang w:eastAsia="en-US"/>
        </w:rPr>
        <w:tab/>
        <w:t xml:space="preserve">S. El Jalbout and S. Keivanpour, ‘Development of a body of knowledge for design for disassembly and recycling of high-tech products: a case study on lithium-ion batteries’, </w:t>
      </w:r>
      <w:r w:rsidRPr="00870696">
        <w:rPr>
          <w:rFonts w:eastAsiaTheme="minorHAnsi"/>
          <w:i/>
          <w:iCs/>
          <w:lang w:eastAsia="en-US"/>
        </w:rPr>
        <w:t>J. Ind. Prod. Eng.</w:t>
      </w:r>
      <w:r w:rsidRPr="00870696">
        <w:rPr>
          <w:rFonts w:eastAsiaTheme="minorHAnsi"/>
          <w:lang w:eastAsia="en-US"/>
        </w:rPr>
        <w:t>, vol. 41, no. 1, pp. 19–39, Jan. 2024, doi: 10.1080/21681015.2023.2262467.</w:t>
      </w:r>
    </w:p>
    <w:p w14:paraId="3DDE3756" w14:textId="77777777" w:rsidR="00870696" w:rsidRPr="00870696" w:rsidRDefault="00870696" w:rsidP="00870696">
      <w:pPr>
        <w:pStyle w:val="Bibliography"/>
        <w:rPr>
          <w:rFonts w:eastAsiaTheme="minorHAnsi"/>
          <w:lang w:eastAsia="en-US"/>
        </w:rPr>
      </w:pPr>
      <w:r w:rsidRPr="00870696">
        <w:rPr>
          <w:rFonts w:eastAsiaTheme="minorHAnsi"/>
          <w:lang w:eastAsia="en-US"/>
        </w:rPr>
        <w:t>[49]</w:t>
      </w:r>
      <w:r w:rsidRPr="00870696">
        <w:rPr>
          <w:rFonts w:eastAsiaTheme="minorHAnsi"/>
          <w:lang w:eastAsia="en-US"/>
        </w:rPr>
        <w:tab/>
        <w:t xml:space="preserve">D. Guzzo, V. P. Rodrigues, D. C. A. Pigosso, and J. Mascarenhas, ‘Analysis of national policies for Circular Economy transitions: Modelling and simulating the Brazilian industrial agreement for electrical and electronic equipment’, </w:t>
      </w:r>
      <w:r w:rsidRPr="00870696">
        <w:rPr>
          <w:rFonts w:eastAsiaTheme="minorHAnsi"/>
          <w:i/>
          <w:iCs/>
          <w:lang w:eastAsia="en-US"/>
        </w:rPr>
        <w:t>Waste Manag.</w:t>
      </w:r>
      <w:r w:rsidRPr="00870696">
        <w:rPr>
          <w:rFonts w:eastAsiaTheme="minorHAnsi"/>
          <w:lang w:eastAsia="en-US"/>
        </w:rPr>
        <w:t>, vol. 138, pp. 59–74, Feb. 2022, doi: 10.1016/j.wasman.2021.11.017.</w:t>
      </w:r>
    </w:p>
    <w:p w14:paraId="10FDB9F5" w14:textId="77777777" w:rsidR="00870696" w:rsidRPr="00870696" w:rsidRDefault="00870696" w:rsidP="00870696">
      <w:pPr>
        <w:pStyle w:val="Bibliography"/>
        <w:rPr>
          <w:rFonts w:eastAsiaTheme="minorHAnsi"/>
          <w:lang w:eastAsia="en-US"/>
        </w:rPr>
      </w:pPr>
      <w:r w:rsidRPr="00870696">
        <w:rPr>
          <w:rFonts w:eastAsiaTheme="minorHAnsi"/>
          <w:lang w:eastAsia="en-US"/>
        </w:rPr>
        <w:t>[50]</w:t>
      </w:r>
      <w:r w:rsidRPr="00870696">
        <w:rPr>
          <w:rFonts w:eastAsiaTheme="minorHAnsi"/>
          <w:lang w:eastAsia="en-US"/>
        </w:rPr>
        <w:tab/>
        <w:t xml:space="preserve">A. Appolloni, I. D’Adamo, M. Gastaldi, E. D. R. Santibanez-Gonzalez, and D. Settembre-Blundo, ‘Growing e-waste management risk awareness points towards new recycling scenarios: The view of the Big Four’s youngest consultants’, </w:t>
      </w:r>
      <w:r w:rsidRPr="00870696">
        <w:rPr>
          <w:rFonts w:eastAsiaTheme="minorHAnsi"/>
          <w:i/>
          <w:iCs/>
          <w:lang w:eastAsia="en-US"/>
        </w:rPr>
        <w:t>Environ. Technol. Innov.</w:t>
      </w:r>
      <w:r w:rsidRPr="00870696">
        <w:rPr>
          <w:rFonts w:eastAsiaTheme="minorHAnsi"/>
          <w:lang w:eastAsia="en-US"/>
        </w:rPr>
        <w:t>, vol. 23, p. 101716, Aug. 2021, doi: 10.1016/j.eti.2021.101716.</w:t>
      </w:r>
    </w:p>
    <w:p w14:paraId="70D3AC11" w14:textId="77777777" w:rsidR="00870696" w:rsidRPr="00870696" w:rsidRDefault="00870696" w:rsidP="00870696">
      <w:pPr>
        <w:pStyle w:val="Bibliography"/>
        <w:rPr>
          <w:rFonts w:eastAsiaTheme="minorHAnsi"/>
          <w:lang w:eastAsia="en-US"/>
        </w:rPr>
      </w:pPr>
      <w:r w:rsidRPr="00870696">
        <w:rPr>
          <w:rFonts w:eastAsiaTheme="minorHAnsi"/>
          <w:lang w:eastAsia="en-US"/>
        </w:rPr>
        <w:t>[51]</w:t>
      </w:r>
      <w:r w:rsidRPr="00870696">
        <w:rPr>
          <w:rFonts w:eastAsiaTheme="minorHAnsi"/>
          <w:lang w:eastAsia="en-US"/>
        </w:rPr>
        <w:tab/>
        <w:t xml:space="preserve">H. Jin </w:t>
      </w:r>
      <w:r w:rsidRPr="00870696">
        <w:rPr>
          <w:rFonts w:eastAsiaTheme="minorHAnsi"/>
          <w:i/>
          <w:iCs/>
          <w:lang w:eastAsia="en-US"/>
        </w:rPr>
        <w:t>et al.</w:t>
      </w:r>
      <w:r w:rsidRPr="00870696">
        <w:rPr>
          <w:rFonts w:eastAsiaTheme="minorHAnsi"/>
          <w:lang w:eastAsia="en-US"/>
        </w:rPr>
        <w:t xml:space="preserve">, ‘Life cycle assessment of emerging technologies on value recovery from hard disk drives’, </w:t>
      </w:r>
      <w:r w:rsidRPr="00870696">
        <w:rPr>
          <w:rFonts w:eastAsiaTheme="minorHAnsi"/>
          <w:i/>
          <w:iCs/>
          <w:lang w:eastAsia="en-US"/>
        </w:rPr>
        <w:t>Resour. Conserv. Recycl.</w:t>
      </w:r>
      <w:r w:rsidRPr="00870696">
        <w:rPr>
          <w:rFonts w:eastAsiaTheme="minorHAnsi"/>
          <w:lang w:eastAsia="en-US"/>
        </w:rPr>
        <w:t>, vol. 157, p. 104781, Jun. 2020, doi: 10.1016/j.resconrec.2020.104781.</w:t>
      </w:r>
    </w:p>
    <w:p w14:paraId="037CEDA2" w14:textId="77777777" w:rsidR="00870696" w:rsidRPr="00870696" w:rsidRDefault="00870696" w:rsidP="00870696">
      <w:pPr>
        <w:pStyle w:val="Bibliography"/>
        <w:rPr>
          <w:rFonts w:eastAsiaTheme="minorHAnsi"/>
          <w:lang w:eastAsia="en-US"/>
        </w:rPr>
      </w:pPr>
      <w:r w:rsidRPr="00870696">
        <w:rPr>
          <w:rFonts w:eastAsiaTheme="minorHAnsi"/>
          <w:lang w:eastAsia="en-US"/>
        </w:rPr>
        <w:t>[52]</w:t>
      </w:r>
      <w:r w:rsidRPr="00870696">
        <w:rPr>
          <w:rFonts w:eastAsiaTheme="minorHAnsi"/>
          <w:lang w:eastAsia="en-US"/>
        </w:rPr>
        <w:tab/>
        <w:t xml:space="preserve">M. T. Islam and N. Huda, ‘Material flow analysis (MFA) as a strategic tool in E-waste management: Applications, trends and future directions’, </w:t>
      </w:r>
      <w:r w:rsidRPr="00870696">
        <w:rPr>
          <w:rFonts w:eastAsiaTheme="minorHAnsi"/>
          <w:i/>
          <w:iCs/>
          <w:lang w:eastAsia="en-US"/>
        </w:rPr>
        <w:t>J. Environ. Manage.</w:t>
      </w:r>
      <w:r w:rsidRPr="00870696">
        <w:rPr>
          <w:rFonts w:eastAsiaTheme="minorHAnsi"/>
          <w:lang w:eastAsia="en-US"/>
        </w:rPr>
        <w:t>, vol. 244, pp. 344–361, Aug. 2019, doi: 10.1016/j.jenvman.2019.05.062.</w:t>
      </w:r>
    </w:p>
    <w:p w14:paraId="6AB51114"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53]</w:t>
      </w:r>
      <w:r w:rsidRPr="00870696">
        <w:rPr>
          <w:rFonts w:eastAsiaTheme="minorHAnsi"/>
          <w:lang w:eastAsia="en-US"/>
        </w:rPr>
        <w:tab/>
        <w:t xml:space="preserve">K. Crafoord, C. Dalhammar, and L. Milios, ‘The use of public procurement to incentivize longer lifetime and remanufacturing of computers’, </w:t>
      </w:r>
      <w:r w:rsidRPr="00870696">
        <w:rPr>
          <w:rFonts w:eastAsiaTheme="minorHAnsi"/>
          <w:i/>
          <w:iCs/>
          <w:lang w:eastAsia="en-US"/>
        </w:rPr>
        <w:t>Procedia CIRP</w:t>
      </w:r>
      <w:r w:rsidRPr="00870696">
        <w:rPr>
          <w:rFonts w:eastAsiaTheme="minorHAnsi"/>
          <w:lang w:eastAsia="en-US"/>
        </w:rPr>
        <w:t>, vol. 73, pp. 137–141, 2018, doi: 10.1016/j.procir.2018.03.316.</w:t>
      </w:r>
    </w:p>
    <w:p w14:paraId="3F5D1311" w14:textId="77777777" w:rsidR="00870696" w:rsidRPr="00870696" w:rsidRDefault="00870696" w:rsidP="00870696">
      <w:pPr>
        <w:pStyle w:val="Bibliography"/>
        <w:rPr>
          <w:rFonts w:eastAsiaTheme="minorHAnsi"/>
          <w:lang w:eastAsia="en-US"/>
        </w:rPr>
      </w:pPr>
      <w:r w:rsidRPr="00870696">
        <w:rPr>
          <w:rFonts w:eastAsiaTheme="minorHAnsi"/>
          <w:lang w:eastAsia="en-US"/>
        </w:rPr>
        <w:t>[54]</w:t>
      </w:r>
      <w:r w:rsidRPr="00870696">
        <w:rPr>
          <w:rFonts w:eastAsiaTheme="minorHAnsi"/>
          <w:lang w:eastAsia="en-US"/>
        </w:rPr>
        <w:tab/>
        <w:t xml:space="preserve">C.-H. Lin, Y. Chen, K.-I. Chang, and P.-Y. Chi, ‘The evaluation of economic impact of the Basel Convention on the trade of waste electrical and electronic equipment’, </w:t>
      </w:r>
      <w:r w:rsidRPr="00870696">
        <w:rPr>
          <w:rFonts w:eastAsiaTheme="minorHAnsi"/>
          <w:i/>
          <w:iCs/>
          <w:lang w:eastAsia="en-US"/>
        </w:rPr>
        <w:t>J. Asian Econ.</w:t>
      </w:r>
      <w:r w:rsidRPr="00870696">
        <w:rPr>
          <w:rFonts w:eastAsiaTheme="minorHAnsi"/>
          <w:lang w:eastAsia="en-US"/>
        </w:rPr>
        <w:t>, vol. 100, p. 101996, Oct. 2025, doi: 10.1016/j.asieco.2025.101996.</w:t>
      </w:r>
    </w:p>
    <w:p w14:paraId="70B1551B" w14:textId="77777777" w:rsidR="00870696" w:rsidRPr="00870696" w:rsidRDefault="00870696" w:rsidP="00870696">
      <w:pPr>
        <w:pStyle w:val="Bibliography"/>
        <w:rPr>
          <w:rFonts w:eastAsiaTheme="minorHAnsi"/>
          <w:lang w:eastAsia="en-US"/>
        </w:rPr>
      </w:pPr>
      <w:r w:rsidRPr="00870696">
        <w:rPr>
          <w:rFonts w:eastAsiaTheme="minorHAnsi"/>
          <w:lang w:eastAsia="en-US"/>
        </w:rPr>
        <w:t>[55]</w:t>
      </w:r>
      <w:r w:rsidRPr="00870696">
        <w:rPr>
          <w:rFonts w:eastAsiaTheme="minorHAnsi"/>
          <w:lang w:eastAsia="en-US"/>
        </w:rPr>
        <w:tab/>
        <w:t xml:space="preserve">N. Kunz, K. Mayers, and L. N. Van Wassenhove, ‘Stakeholder Views on Extended Producer Responsibility and the Circular Economy’, </w:t>
      </w:r>
      <w:r w:rsidRPr="00870696">
        <w:rPr>
          <w:rFonts w:eastAsiaTheme="minorHAnsi"/>
          <w:i/>
          <w:iCs/>
          <w:lang w:eastAsia="en-US"/>
        </w:rPr>
        <w:t>Calif. Manage. Rev.</w:t>
      </w:r>
      <w:r w:rsidRPr="00870696">
        <w:rPr>
          <w:rFonts w:eastAsiaTheme="minorHAnsi"/>
          <w:lang w:eastAsia="en-US"/>
        </w:rPr>
        <w:t>, vol. 60, no. 3, pp. 45–70, May 2018, doi: 10.1177/0008125617752694.</w:t>
      </w:r>
    </w:p>
    <w:p w14:paraId="5E1AD628" w14:textId="77777777" w:rsidR="00870696" w:rsidRPr="00870696" w:rsidRDefault="00870696" w:rsidP="00870696">
      <w:pPr>
        <w:pStyle w:val="Bibliography"/>
        <w:rPr>
          <w:rFonts w:eastAsiaTheme="minorHAnsi"/>
          <w:lang w:eastAsia="en-US"/>
        </w:rPr>
      </w:pPr>
      <w:r w:rsidRPr="00870696">
        <w:rPr>
          <w:rFonts w:eastAsiaTheme="minorHAnsi"/>
          <w:lang w:eastAsia="en-US"/>
        </w:rPr>
        <w:t>[56]</w:t>
      </w:r>
      <w:r w:rsidRPr="00870696">
        <w:rPr>
          <w:rFonts w:eastAsiaTheme="minorHAnsi"/>
          <w:lang w:eastAsia="en-US"/>
        </w:rPr>
        <w:tab/>
        <w:t xml:space="preserve">G. Bressanelli, N. Saccani, and M. Perona, ‘Are digital servitization-based Circular Economy business models sustainable? A systemic what-if simulation model’, </w:t>
      </w:r>
      <w:r w:rsidRPr="00870696">
        <w:rPr>
          <w:rFonts w:eastAsiaTheme="minorHAnsi"/>
          <w:i/>
          <w:iCs/>
          <w:lang w:eastAsia="en-US"/>
        </w:rPr>
        <w:t>J. Clean. Prod.</w:t>
      </w:r>
      <w:r w:rsidRPr="00870696">
        <w:rPr>
          <w:rFonts w:eastAsiaTheme="minorHAnsi"/>
          <w:lang w:eastAsia="en-US"/>
        </w:rPr>
        <w:t>, vol. 458, p. 142512, Jun. 2024, doi: 10.1016/j.jclepro.2024.142512.</w:t>
      </w:r>
    </w:p>
    <w:p w14:paraId="4696A535" w14:textId="77777777" w:rsidR="00870696" w:rsidRPr="00870696" w:rsidRDefault="00870696" w:rsidP="00870696">
      <w:pPr>
        <w:pStyle w:val="Bibliography"/>
        <w:rPr>
          <w:rFonts w:eastAsiaTheme="minorHAnsi"/>
          <w:lang w:eastAsia="en-US"/>
        </w:rPr>
      </w:pPr>
      <w:r w:rsidRPr="00870696">
        <w:rPr>
          <w:rFonts w:eastAsiaTheme="minorHAnsi"/>
          <w:lang w:eastAsia="en-US"/>
        </w:rPr>
        <w:t>[57]</w:t>
      </w:r>
      <w:r w:rsidRPr="00870696">
        <w:rPr>
          <w:rFonts w:eastAsiaTheme="minorHAnsi"/>
          <w:lang w:eastAsia="en-US"/>
        </w:rPr>
        <w:tab/>
        <w:t xml:space="preserve">O. Alatise, R. Wu, A. Deb, and J. Ortiz Gonzalez, ‘Second life potential of electric vehicle power electronics for more circular economies’, </w:t>
      </w:r>
      <w:r w:rsidRPr="00870696">
        <w:rPr>
          <w:rFonts w:eastAsiaTheme="minorHAnsi"/>
          <w:i/>
          <w:iCs/>
          <w:lang w:eastAsia="en-US"/>
        </w:rPr>
        <w:t>Renew. Sustain. Energy Rev.</w:t>
      </w:r>
      <w:r w:rsidRPr="00870696">
        <w:rPr>
          <w:rFonts w:eastAsiaTheme="minorHAnsi"/>
          <w:lang w:eastAsia="en-US"/>
        </w:rPr>
        <w:t>, vol. 210, p. 115238, Mar. 2025, doi: 10.1016/j.rser.2024.115238.</w:t>
      </w:r>
    </w:p>
    <w:p w14:paraId="1C4CB294" w14:textId="77777777" w:rsidR="00870696" w:rsidRPr="00870696" w:rsidRDefault="00870696" w:rsidP="00870696">
      <w:pPr>
        <w:pStyle w:val="Bibliography"/>
        <w:rPr>
          <w:rFonts w:eastAsiaTheme="minorHAnsi"/>
          <w:lang w:eastAsia="en-US"/>
        </w:rPr>
      </w:pPr>
      <w:r w:rsidRPr="00870696">
        <w:rPr>
          <w:rFonts w:eastAsiaTheme="minorHAnsi"/>
          <w:lang w:eastAsia="en-US"/>
        </w:rPr>
        <w:t>[58]</w:t>
      </w:r>
      <w:r w:rsidRPr="00870696">
        <w:rPr>
          <w:rFonts w:eastAsiaTheme="minorHAnsi"/>
          <w:lang w:eastAsia="en-US"/>
        </w:rPr>
        <w:tab/>
        <w:t xml:space="preserve">Frank Stiksma, Marten van Sinderen, and João Luiz Rebelo Moreira, ‘Value Assessment of Consumer Electronics with Digital Product Passports: A Case Study of Lifetime Extension Assessment of Disposed Washing Machines’, in </w:t>
      </w:r>
      <w:r w:rsidRPr="00870696">
        <w:rPr>
          <w:rFonts w:eastAsiaTheme="minorHAnsi"/>
          <w:i/>
          <w:iCs/>
          <w:lang w:eastAsia="en-US"/>
        </w:rPr>
        <w:t>Enterprise Design, Operations, and Computing - 28th International Conference, EDOC 2024, Revised Selected Papers</w:t>
      </w:r>
      <w:r w:rsidRPr="00870696">
        <w:rPr>
          <w:rFonts w:eastAsiaTheme="minorHAnsi"/>
          <w:lang w:eastAsia="en-US"/>
        </w:rPr>
        <w:t>, vol. 15409 LNCS, in Lecture Notes in Computer Science (including subseries Lecture Notes in Artificial Intelligence and Lecture Notes in Bioinformatics), vol. 15409 LNCS. , Vienna: Springer, 2024, pp. 81–98. doi: 10.1007/978-3-031-78338-8_5.</w:t>
      </w:r>
    </w:p>
    <w:p w14:paraId="456BA6D1" w14:textId="77777777" w:rsidR="00870696" w:rsidRPr="00870696" w:rsidRDefault="00870696" w:rsidP="00870696">
      <w:pPr>
        <w:pStyle w:val="Bibliography"/>
        <w:rPr>
          <w:rFonts w:eastAsiaTheme="minorHAnsi"/>
          <w:lang w:eastAsia="en-US"/>
        </w:rPr>
      </w:pPr>
      <w:r w:rsidRPr="00870696">
        <w:rPr>
          <w:rFonts w:eastAsiaTheme="minorHAnsi"/>
          <w:lang w:eastAsia="en-US"/>
        </w:rPr>
        <w:t>[59]</w:t>
      </w:r>
      <w:r w:rsidRPr="00870696">
        <w:rPr>
          <w:rFonts w:eastAsiaTheme="minorHAnsi"/>
          <w:lang w:eastAsia="en-US"/>
        </w:rPr>
        <w:tab/>
        <w:t xml:space="preserve">P. Tecchio, F. Ardente, and F. Mathieux, ‘Understanding lifetimes and failure modes of defective washing machines and dishwashers’, </w:t>
      </w:r>
      <w:r w:rsidRPr="00870696">
        <w:rPr>
          <w:rFonts w:eastAsiaTheme="minorHAnsi"/>
          <w:i/>
          <w:iCs/>
          <w:lang w:eastAsia="en-US"/>
        </w:rPr>
        <w:t>J. Clean. Prod.</w:t>
      </w:r>
      <w:r w:rsidRPr="00870696">
        <w:rPr>
          <w:rFonts w:eastAsiaTheme="minorHAnsi"/>
          <w:lang w:eastAsia="en-US"/>
        </w:rPr>
        <w:t>, vol. 215, pp. 1112–1122, Apr. 2019, doi: 10.1016/j.jclepro.2019.01.044.</w:t>
      </w:r>
    </w:p>
    <w:p w14:paraId="4DEB6B9A" w14:textId="77777777" w:rsidR="00870696" w:rsidRPr="00870696" w:rsidRDefault="00870696" w:rsidP="00870696">
      <w:pPr>
        <w:pStyle w:val="Bibliography"/>
        <w:rPr>
          <w:rFonts w:eastAsiaTheme="minorHAnsi"/>
          <w:lang w:eastAsia="en-US"/>
        </w:rPr>
      </w:pPr>
      <w:r w:rsidRPr="00870696">
        <w:rPr>
          <w:rFonts w:eastAsiaTheme="minorHAnsi"/>
          <w:lang w:eastAsia="en-US"/>
        </w:rPr>
        <w:t>[60]</w:t>
      </w:r>
      <w:r w:rsidRPr="00870696">
        <w:rPr>
          <w:rFonts w:eastAsiaTheme="minorHAnsi"/>
          <w:lang w:eastAsia="en-US"/>
        </w:rPr>
        <w:tab/>
        <w:t xml:space="preserve">K. Schmidtseifer, L. C. Apolte, and P. Gust, ‘Development of a model for assessing the repairability of products in the concept phase’, in </w:t>
      </w:r>
      <w:r w:rsidRPr="00870696">
        <w:rPr>
          <w:rFonts w:eastAsiaTheme="minorHAnsi"/>
          <w:i/>
          <w:iCs/>
          <w:lang w:eastAsia="en-US"/>
        </w:rPr>
        <w:t>2025 IEEE Conference on Technologies for Sustainability (SusTech)</w:t>
      </w:r>
      <w:r w:rsidRPr="00870696">
        <w:rPr>
          <w:rFonts w:eastAsiaTheme="minorHAnsi"/>
          <w:lang w:eastAsia="en-US"/>
        </w:rPr>
        <w:t>, Los Angeles, CA, USA: IEEE, Apr. 2025, pp. 1–8. doi: 10.1109/SusTech63138.2025.11025689.</w:t>
      </w:r>
    </w:p>
    <w:p w14:paraId="5B8BDE51" w14:textId="77777777" w:rsidR="00870696" w:rsidRPr="00870696" w:rsidRDefault="00870696" w:rsidP="00870696">
      <w:pPr>
        <w:pStyle w:val="Bibliography"/>
        <w:rPr>
          <w:rFonts w:eastAsiaTheme="minorHAnsi"/>
          <w:lang w:eastAsia="en-US"/>
        </w:rPr>
      </w:pPr>
      <w:r w:rsidRPr="00870696">
        <w:rPr>
          <w:rFonts w:eastAsiaTheme="minorHAnsi"/>
          <w:lang w:eastAsia="en-US"/>
        </w:rPr>
        <w:t>[61]</w:t>
      </w:r>
      <w:r w:rsidRPr="00870696">
        <w:rPr>
          <w:rFonts w:eastAsiaTheme="minorHAnsi"/>
          <w:lang w:eastAsia="en-US"/>
        </w:rPr>
        <w:tab/>
        <w:t xml:space="preserve">P. S. Karagiannopoulos, N. M. Manousakis, and C. S. Psomopoulos, ‘Repair and recycling of PCBs and their components based on obsolescence index: a domestic electrical appliances case study’, </w:t>
      </w:r>
      <w:r w:rsidRPr="00870696">
        <w:rPr>
          <w:rFonts w:eastAsiaTheme="minorHAnsi"/>
          <w:i/>
          <w:iCs/>
          <w:lang w:eastAsia="en-US"/>
        </w:rPr>
        <w:t>Environ. Sci. Pollut. Res.</w:t>
      </w:r>
      <w:r w:rsidRPr="00870696">
        <w:rPr>
          <w:rFonts w:eastAsiaTheme="minorHAnsi"/>
          <w:lang w:eastAsia="en-US"/>
        </w:rPr>
        <w:t>, vol. 31, no. 12, pp. 17546–17564, Jan. 2023, doi: 10.1007/s11356-022-25077-z.</w:t>
      </w:r>
    </w:p>
    <w:p w14:paraId="1FDCAE6E" w14:textId="77777777" w:rsidR="00870696" w:rsidRPr="00870696" w:rsidRDefault="00870696" w:rsidP="00870696">
      <w:pPr>
        <w:pStyle w:val="Bibliography"/>
        <w:rPr>
          <w:rFonts w:eastAsiaTheme="minorHAnsi"/>
          <w:lang w:eastAsia="en-US"/>
        </w:rPr>
      </w:pPr>
      <w:r w:rsidRPr="00870696">
        <w:rPr>
          <w:rFonts w:eastAsiaTheme="minorHAnsi"/>
          <w:lang w:eastAsia="en-US"/>
        </w:rPr>
        <w:t>[62]</w:t>
      </w:r>
      <w:r w:rsidRPr="00870696">
        <w:rPr>
          <w:rFonts w:eastAsiaTheme="minorHAnsi"/>
          <w:lang w:eastAsia="en-US"/>
        </w:rPr>
        <w:tab/>
        <w:t xml:space="preserve">T. Andersen, ‘A comparative study of national variations of the European WEEE directive: manufacturer’s view’, </w:t>
      </w:r>
      <w:r w:rsidRPr="00870696">
        <w:rPr>
          <w:rFonts w:eastAsiaTheme="minorHAnsi"/>
          <w:i/>
          <w:iCs/>
          <w:lang w:eastAsia="en-US"/>
        </w:rPr>
        <w:t>Environ. Sci. Pollut. Res.</w:t>
      </w:r>
      <w:r w:rsidRPr="00870696">
        <w:rPr>
          <w:rFonts w:eastAsiaTheme="minorHAnsi"/>
          <w:lang w:eastAsia="en-US"/>
        </w:rPr>
        <w:t>, vol. 29, no. 14, pp. 19920–19939, Mar. 2022, doi: 10.1007/s11356-021-13206-z.</w:t>
      </w:r>
    </w:p>
    <w:p w14:paraId="701C861A" w14:textId="77777777" w:rsidR="00870696" w:rsidRPr="00870696" w:rsidRDefault="00870696" w:rsidP="00870696">
      <w:pPr>
        <w:pStyle w:val="Bibliography"/>
        <w:rPr>
          <w:rFonts w:eastAsiaTheme="minorHAnsi"/>
          <w:lang w:eastAsia="en-US"/>
        </w:rPr>
      </w:pPr>
      <w:r w:rsidRPr="00870696">
        <w:rPr>
          <w:rFonts w:eastAsiaTheme="minorHAnsi"/>
          <w:lang w:eastAsia="en-US"/>
        </w:rPr>
        <w:t>[63]</w:t>
      </w:r>
      <w:r w:rsidRPr="00870696">
        <w:rPr>
          <w:rFonts w:eastAsiaTheme="minorHAnsi"/>
          <w:lang w:eastAsia="en-US"/>
        </w:rPr>
        <w:tab/>
        <w:t xml:space="preserve">T. A. Kurniawan </w:t>
      </w:r>
      <w:r w:rsidRPr="00870696">
        <w:rPr>
          <w:rFonts w:eastAsiaTheme="minorHAnsi"/>
          <w:i/>
          <w:iCs/>
          <w:lang w:eastAsia="en-US"/>
        </w:rPr>
        <w:t>et al.</w:t>
      </w:r>
      <w:r w:rsidRPr="00870696">
        <w:rPr>
          <w:rFonts w:eastAsiaTheme="minorHAnsi"/>
          <w:lang w:eastAsia="en-US"/>
        </w:rPr>
        <w:t xml:space="preserve">, ‘Decarbonization in waste recycling industry using digitalization to promote net-zero emissions and its implications on sustainability’, </w:t>
      </w:r>
      <w:r w:rsidRPr="00870696">
        <w:rPr>
          <w:rFonts w:eastAsiaTheme="minorHAnsi"/>
          <w:i/>
          <w:iCs/>
          <w:lang w:eastAsia="en-US"/>
        </w:rPr>
        <w:t>J. Environ. Manage.</w:t>
      </w:r>
      <w:r w:rsidRPr="00870696">
        <w:rPr>
          <w:rFonts w:eastAsiaTheme="minorHAnsi"/>
          <w:lang w:eastAsia="en-US"/>
        </w:rPr>
        <w:t>, vol. 338, p. 117765, Jul. 2023, doi: 10.1016/j.jenvman.2023.117765.</w:t>
      </w:r>
    </w:p>
    <w:p w14:paraId="115192FA" w14:textId="77777777" w:rsidR="00870696" w:rsidRPr="00870696" w:rsidRDefault="00870696" w:rsidP="00870696">
      <w:pPr>
        <w:pStyle w:val="Bibliography"/>
        <w:rPr>
          <w:rFonts w:eastAsiaTheme="minorHAnsi"/>
          <w:lang w:eastAsia="en-US"/>
        </w:rPr>
      </w:pPr>
      <w:r w:rsidRPr="00870696">
        <w:rPr>
          <w:rFonts w:eastAsiaTheme="minorHAnsi"/>
          <w:lang w:eastAsia="en-US"/>
        </w:rPr>
        <w:t>[64]</w:t>
      </w:r>
      <w:r w:rsidRPr="00870696">
        <w:rPr>
          <w:rFonts w:eastAsiaTheme="minorHAnsi"/>
          <w:lang w:eastAsia="en-US"/>
        </w:rPr>
        <w:tab/>
        <w:t xml:space="preserve">R. Isernia, R. Passaro, I. Quinto, and A. Thomas, ‘The Reverse Supply Chain of the E-Waste Management Processes in a Circular Economy Framework: Evidence from Italy’, </w:t>
      </w:r>
      <w:r w:rsidRPr="00870696">
        <w:rPr>
          <w:rFonts w:eastAsiaTheme="minorHAnsi"/>
          <w:i/>
          <w:iCs/>
          <w:lang w:eastAsia="en-US"/>
        </w:rPr>
        <w:t>Sustainability</w:t>
      </w:r>
      <w:r w:rsidRPr="00870696">
        <w:rPr>
          <w:rFonts w:eastAsiaTheme="minorHAnsi"/>
          <w:lang w:eastAsia="en-US"/>
        </w:rPr>
        <w:t>, vol. 11, no. 8, p. 2430, Apr. 2019, doi: 10.3390/su11082430.</w:t>
      </w:r>
    </w:p>
    <w:p w14:paraId="01803A25" w14:textId="77777777" w:rsidR="00870696" w:rsidRPr="00870696" w:rsidRDefault="00870696" w:rsidP="00870696">
      <w:pPr>
        <w:pStyle w:val="Bibliography"/>
        <w:rPr>
          <w:rFonts w:eastAsiaTheme="minorHAnsi"/>
          <w:lang w:eastAsia="en-US"/>
        </w:rPr>
      </w:pPr>
      <w:r w:rsidRPr="00870696">
        <w:rPr>
          <w:rFonts w:eastAsiaTheme="minorHAnsi"/>
          <w:lang w:eastAsia="en-US"/>
        </w:rPr>
        <w:t>[65]</w:t>
      </w:r>
      <w:r w:rsidRPr="00870696">
        <w:rPr>
          <w:rFonts w:eastAsiaTheme="minorHAnsi"/>
          <w:lang w:eastAsia="en-US"/>
        </w:rPr>
        <w:tab/>
        <w:t xml:space="preserve">B. Mayanti and P. Helo, ‘Circular economy through waste reverse logistics under extended producer responsibility in Finland’, </w:t>
      </w:r>
      <w:r w:rsidRPr="00870696">
        <w:rPr>
          <w:rFonts w:eastAsiaTheme="minorHAnsi"/>
          <w:i/>
          <w:iCs/>
          <w:lang w:eastAsia="en-US"/>
        </w:rPr>
        <w:t>Waste Manag. Res. J. Sustain. Circ. Econ.</w:t>
      </w:r>
      <w:r w:rsidRPr="00870696">
        <w:rPr>
          <w:rFonts w:eastAsiaTheme="minorHAnsi"/>
          <w:lang w:eastAsia="en-US"/>
        </w:rPr>
        <w:t>, vol. 42, no. 1, pp. 59–73, Jan. 2024, doi: 10.1177/0734242X231168801.</w:t>
      </w:r>
    </w:p>
    <w:p w14:paraId="2F434F32" w14:textId="77777777" w:rsidR="00870696" w:rsidRPr="00870696" w:rsidRDefault="00870696" w:rsidP="00870696">
      <w:pPr>
        <w:pStyle w:val="Bibliography"/>
        <w:rPr>
          <w:rFonts w:eastAsiaTheme="minorHAnsi"/>
          <w:lang w:eastAsia="en-US"/>
        </w:rPr>
      </w:pPr>
      <w:r w:rsidRPr="00870696">
        <w:rPr>
          <w:rFonts w:eastAsiaTheme="minorHAnsi"/>
          <w:lang w:eastAsia="en-US"/>
        </w:rPr>
        <w:t>[66]</w:t>
      </w:r>
      <w:r w:rsidRPr="00870696">
        <w:rPr>
          <w:rFonts w:eastAsiaTheme="minorHAnsi"/>
          <w:lang w:eastAsia="en-US"/>
        </w:rPr>
        <w:tab/>
        <w:t xml:space="preserve">F. Stiksma, M. Van Sinderen, and J. L. Rebelo Moreira, ‘Digital Product Passport adoption in the Electrical and Electronic Equipment sector:a socio-technical transition </w:t>
      </w:r>
      <w:r w:rsidRPr="00870696">
        <w:rPr>
          <w:rFonts w:eastAsiaTheme="minorHAnsi"/>
          <w:lang w:eastAsia="en-US"/>
        </w:rPr>
        <w:lastRenderedPageBreak/>
        <w:t xml:space="preserve">perspective’, </w:t>
      </w:r>
      <w:r w:rsidRPr="00870696">
        <w:rPr>
          <w:rFonts w:eastAsiaTheme="minorHAnsi"/>
          <w:i/>
          <w:iCs/>
          <w:lang w:eastAsia="en-US"/>
        </w:rPr>
        <w:t>IFAC-Pap.</w:t>
      </w:r>
      <w:r w:rsidRPr="00870696">
        <w:rPr>
          <w:rFonts w:eastAsiaTheme="minorHAnsi"/>
          <w:lang w:eastAsia="en-US"/>
        </w:rPr>
        <w:t>, vol. 59, no. 10, pp. 488–493, 2025, doi: 10.1016/j.ifacol.2025.09.084.</w:t>
      </w:r>
    </w:p>
    <w:p w14:paraId="4441FC05" w14:textId="77777777" w:rsidR="00870696" w:rsidRPr="00870696" w:rsidRDefault="00870696" w:rsidP="00870696">
      <w:pPr>
        <w:pStyle w:val="Bibliography"/>
        <w:rPr>
          <w:rFonts w:eastAsiaTheme="minorHAnsi"/>
          <w:lang w:eastAsia="en-US"/>
        </w:rPr>
      </w:pPr>
      <w:r w:rsidRPr="00870696">
        <w:rPr>
          <w:rFonts w:eastAsiaTheme="minorHAnsi"/>
          <w:lang w:eastAsia="en-US"/>
        </w:rPr>
        <w:t>[67]</w:t>
      </w:r>
      <w:r w:rsidRPr="00870696">
        <w:rPr>
          <w:rFonts w:eastAsiaTheme="minorHAnsi"/>
          <w:lang w:eastAsia="en-US"/>
        </w:rPr>
        <w:tab/>
        <w:t xml:space="preserve">L. H. Xavier, M. Ottoni, and L. P. P. Abreu, ‘A comprehensive review of urban mining and the value recovery from e-waste materials’, </w:t>
      </w:r>
      <w:r w:rsidRPr="00870696">
        <w:rPr>
          <w:rFonts w:eastAsiaTheme="minorHAnsi"/>
          <w:i/>
          <w:iCs/>
          <w:lang w:eastAsia="en-US"/>
        </w:rPr>
        <w:t>Resour. Conserv. Recycl.</w:t>
      </w:r>
      <w:r w:rsidRPr="00870696">
        <w:rPr>
          <w:rFonts w:eastAsiaTheme="minorHAnsi"/>
          <w:lang w:eastAsia="en-US"/>
        </w:rPr>
        <w:t>, vol. 190, p. 106840, Mar. 2023, doi: 10.1016/j.resconrec.2022.106840.</w:t>
      </w:r>
    </w:p>
    <w:p w14:paraId="326E1C67" w14:textId="77777777" w:rsidR="00870696" w:rsidRPr="00870696" w:rsidRDefault="00870696" w:rsidP="00870696">
      <w:pPr>
        <w:pStyle w:val="Bibliography"/>
        <w:rPr>
          <w:rFonts w:eastAsiaTheme="minorHAnsi"/>
          <w:lang w:eastAsia="en-US"/>
        </w:rPr>
      </w:pPr>
      <w:r w:rsidRPr="00870696">
        <w:rPr>
          <w:rFonts w:eastAsiaTheme="minorHAnsi"/>
          <w:lang w:eastAsia="en-US"/>
        </w:rPr>
        <w:t>[68]</w:t>
      </w:r>
      <w:r w:rsidRPr="00870696">
        <w:rPr>
          <w:rFonts w:eastAsiaTheme="minorHAnsi"/>
          <w:lang w:eastAsia="en-US"/>
        </w:rPr>
        <w:tab/>
        <w:t xml:space="preserve">D. Sengupta, I. M. S. K. Ilankoon, K. Dean Kang, and M. Nan Chong, ‘Circular economy and household e-waste management in India: Integration of formal and informal sectors’, </w:t>
      </w:r>
      <w:r w:rsidRPr="00870696">
        <w:rPr>
          <w:rFonts w:eastAsiaTheme="minorHAnsi"/>
          <w:i/>
          <w:iCs/>
          <w:lang w:eastAsia="en-US"/>
        </w:rPr>
        <w:t>Miner. Eng.</w:t>
      </w:r>
      <w:r w:rsidRPr="00870696">
        <w:rPr>
          <w:rFonts w:eastAsiaTheme="minorHAnsi"/>
          <w:lang w:eastAsia="en-US"/>
        </w:rPr>
        <w:t>, vol. 184, p. 107661, Jun. 2022, doi: 10.1016/j.mineng.2022.107661.</w:t>
      </w:r>
    </w:p>
    <w:p w14:paraId="45446FB6" w14:textId="77777777" w:rsidR="00870696" w:rsidRPr="00870696" w:rsidRDefault="00870696" w:rsidP="00870696">
      <w:pPr>
        <w:pStyle w:val="Bibliography"/>
        <w:rPr>
          <w:rFonts w:eastAsiaTheme="minorHAnsi"/>
          <w:lang w:eastAsia="en-US"/>
        </w:rPr>
      </w:pPr>
      <w:r w:rsidRPr="00870696">
        <w:rPr>
          <w:rFonts w:eastAsiaTheme="minorHAnsi"/>
          <w:lang w:eastAsia="en-US"/>
        </w:rPr>
        <w:t>[69]</w:t>
      </w:r>
      <w:r w:rsidRPr="00870696">
        <w:rPr>
          <w:rFonts w:eastAsiaTheme="minorHAnsi"/>
          <w:lang w:eastAsia="en-US"/>
        </w:rPr>
        <w:tab/>
        <w:t xml:space="preserve">S. Singh </w:t>
      </w:r>
      <w:r w:rsidRPr="00870696">
        <w:rPr>
          <w:rFonts w:eastAsiaTheme="minorHAnsi"/>
          <w:i/>
          <w:iCs/>
          <w:lang w:eastAsia="en-US"/>
        </w:rPr>
        <w:t>et al.</w:t>
      </w:r>
      <w:r w:rsidRPr="00870696">
        <w:rPr>
          <w:rFonts w:eastAsiaTheme="minorHAnsi"/>
          <w:lang w:eastAsia="en-US"/>
        </w:rPr>
        <w:t xml:space="preserve">, ‘Thematic exploration of sectoral and cross-cutting challenges to circular economy implementation’, </w:t>
      </w:r>
      <w:r w:rsidRPr="00870696">
        <w:rPr>
          <w:rFonts w:eastAsiaTheme="minorHAnsi"/>
          <w:i/>
          <w:iCs/>
          <w:lang w:eastAsia="en-US"/>
        </w:rPr>
        <w:t>Clean Technol. Environ. Policy</w:t>
      </w:r>
      <w:r w:rsidRPr="00870696">
        <w:rPr>
          <w:rFonts w:eastAsiaTheme="minorHAnsi"/>
          <w:lang w:eastAsia="en-US"/>
        </w:rPr>
        <w:t>, vol. 23, no. 3, pp. 915–936, Apr. 2021, doi: 10.1007/s10098-020-02016-5.</w:t>
      </w:r>
    </w:p>
    <w:p w14:paraId="6D7E8037" w14:textId="77777777" w:rsidR="00870696" w:rsidRPr="00870696" w:rsidRDefault="00870696" w:rsidP="00870696">
      <w:pPr>
        <w:pStyle w:val="Bibliography"/>
        <w:rPr>
          <w:rFonts w:eastAsiaTheme="minorHAnsi"/>
          <w:lang w:eastAsia="en-US"/>
        </w:rPr>
      </w:pPr>
      <w:r w:rsidRPr="00870696">
        <w:rPr>
          <w:rFonts w:eastAsiaTheme="minorHAnsi"/>
          <w:lang w:eastAsia="en-US"/>
        </w:rPr>
        <w:t>[70]</w:t>
      </w:r>
      <w:r w:rsidRPr="00870696">
        <w:rPr>
          <w:rFonts w:eastAsiaTheme="minorHAnsi"/>
          <w:lang w:eastAsia="en-US"/>
        </w:rPr>
        <w:tab/>
        <w:t xml:space="preserve">V. Olivero-Ortiz, J. C. M. Polo, I. Oliveros, and C. Robles-Algarín, ‘From E-Waste to Second Life Batteries: Unsupervised Grouping of Reused 18650 Cells Using K-Means and Silhouette Analysis’, in </w:t>
      </w:r>
      <w:r w:rsidRPr="00870696">
        <w:rPr>
          <w:rFonts w:eastAsiaTheme="minorHAnsi"/>
          <w:i/>
          <w:iCs/>
          <w:lang w:eastAsia="en-US"/>
        </w:rPr>
        <w:t>2025 IEEE Technology and Engineering Management Society (TEMSCON LATAM)</w:t>
      </w:r>
      <w:r w:rsidRPr="00870696">
        <w:rPr>
          <w:rFonts w:eastAsiaTheme="minorHAnsi"/>
          <w:lang w:eastAsia="en-US"/>
        </w:rPr>
        <w:t>, Cartagena, Colombia: IEEE, Jun. 2025, pp. 1–6. doi: 10.1109/TEMSCONLATAM65810.2025.11238721.</w:t>
      </w:r>
    </w:p>
    <w:p w14:paraId="2909BBC9" w14:textId="77777777" w:rsidR="00870696" w:rsidRPr="00870696" w:rsidRDefault="00870696" w:rsidP="00870696">
      <w:pPr>
        <w:pStyle w:val="Bibliography"/>
        <w:rPr>
          <w:rFonts w:eastAsiaTheme="minorHAnsi"/>
          <w:lang w:eastAsia="en-US"/>
        </w:rPr>
      </w:pPr>
      <w:r w:rsidRPr="00870696">
        <w:rPr>
          <w:rFonts w:eastAsiaTheme="minorHAnsi"/>
          <w:lang w:eastAsia="en-US"/>
        </w:rPr>
        <w:t>[71]</w:t>
      </w:r>
      <w:r w:rsidRPr="00870696">
        <w:rPr>
          <w:rFonts w:eastAsiaTheme="minorHAnsi"/>
          <w:lang w:eastAsia="en-US"/>
        </w:rPr>
        <w:tab/>
        <w:t xml:space="preserve">J. Vogt Duberg, G. Johansson, E. Sundin, and J. Kurilova-Palisaitiene, ‘Prerequisite factors for original equipment manufacturer remanufacturing’, </w:t>
      </w:r>
      <w:r w:rsidRPr="00870696">
        <w:rPr>
          <w:rFonts w:eastAsiaTheme="minorHAnsi"/>
          <w:i/>
          <w:iCs/>
          <w:lang w:eastAsia="en-US"/>
        </w:rPr>
        <w:t>J. Clean. Prod.</w:t>
      </w:r>
      <w:r w:rsidRPr="00870696">
        <w:rPr>
          <w:rFonts w:eastAsiaTheme="minorHAnsi"/>
          <w:lang w:eastAsia="en-US"/>
        </w:rPr>
        <w:t>, vol. 270, p. 122309, Oct. 2020, doi: 10.1016/j.jclepro.2020.122309.</w:t>
      </w:r>
    </w:p>
    <w:p w14:paraId="7575E6F5" w14:textId="77777777" w:rsidR="00870696" w:rsidRPr="00870696" w:rsidRDefault="00870696" w:rsidP="00870696">
      <w:pPr>
        <w:pStyle w:val="Bibliography"/>
        <w:rPr>
          <w:rFonts w:eastAsiaTheme="minorHAnsi"/>
          <w:lang w:eastAsia="en-US"/>
        </w:rPr>
      </w:pPr>
      <w:r w:rsidRPr="00870696">
        <w:rPr>
          <w:rFonts w:eastAsiaTheme="minorHAnsi"/>
          <w:lang w:eastAsia="en-US"/>
        </w:rPr>
        <w:t>[72]</w:t>
      </w:r>
      <w:r w:rsidRPr="00870696">
        <w:rPr>
          <w:rFonts w:eastAsiaTheme="minorHAnsi"/>
          <w:lang w:eastAsia="en-US"/>
        </w:rPr>
        <w:tab/>
        <w:t xml:space="preserve">A. Paolucci, M. Gianvincenzi, M. Marconi, C. Favi, and D. Pennino, ‘Development of a Decentralized Digital Product Passport for Enhanced Lifecycle Management of Electrical and Electronic Equipment’, </w:t>
      </w:r>
      <w:r w:rsidRPr="00870696">
        <w:rPr>
          <w:rFonts w:eastAsiaTheme="minorHAnsi"/>
          <w:i/>
          <w:iCs/>
          <w:lang w:eastAsia="en-US"/>
        </w:rPr>
        <w:t>Procedia CIRP</w:t>
      </w:r>
      <w:r w:rsidRPr="00870696">
        <w:rPr>
          <w:rFonts w:eastAsiaTheme="minorHAnsi"/>
          <w:lang w:eastAsia="en-US"/>
        </w:rPr>
        <w:t>, vol. 135, pp. 356–361, 2025, doi: 10.1016/j.procir.2024.12.030.</w:t>
      </w:r>
    </w:p>
    <w:p w14:paraId="472A3625" w14:textId="77777777" w:rsidR="00870696" w:rsidRPr="00870696" w:rsidRDefault="00870696" w:rsidP="00870696">
      <w:pPr>
        <w:pStyle w:val="Bibliography"/>
        <w:rPr>
          <w:rFonts w:eastAsiaTheme="minorHAnsi"/>
          <w:lang w:eastAsia="en-US"/>
        </w:rPr>
      </w:pPr>
      <w:r w:rsidRPr="00870696">
        <w:rPr>
          <w:rFonts w:eastAsiaTheme="minorHAnsi"/>
          <w:lang w:eastAsia="en-US"/>
        </w:rPr>
        <w:t>[73]</w:t>
      </w:r>
      <w:r w:rsidRPr="00870696">
        <w:rPr>
          <w:rFonts w:eastAsiaTheme="minorHAnsi"/>
          <w:lang w:eastAsia="en-US"/>
        </w:rPr>
        <w:tab/>
        <w:t xml:space="preserve">M. Shahabuddin </w:t>
      </w:r>
      <w:r w:rsidRPr="00870696">
        <w:rPr>
          <w:rFonts w:eastAsiaTheme="minorHAnsi"/>
          <w:i/>
          <w:iCs/>
          <w:lang w:eastAsia="en-US"/>
        </w:rPr>
        <w:t>et al.</w:t>
      </w:r>
      <w:r w:rsidRPr="00870696">
        <w:rPr>
          <w:rFonts w:eastAsiaTheme="minorHAnsi"/>
          <w:lang w:eastAsia="en-US"/>
        </w:rPr>
        <w:t xml:space="preserve">, ‘A review of the recent development, challenges, and opportunities of electronic waste (e-waste)’, </w:t>
      </w:r>
      <w:r w:rsidRPr="00870696">
        <w:rPr>
          <w:rFonts w:eastAsiaTheme="minorHAnsi"/>
          <w:i/>
          <w:iCs/>
          <w:lang w:eastAsia="en-US"/>
        </w:rPr>
        <w:t>Int. J. Environ. Sci. Technol.</w:t>
      </w:r>
      <w:r w:rsidRPr="00870696">
        <w:rPr>
          <w:rFonts w:eastAsiaTheme="minorHAnsi"/>
          <w:lang w:eastAsia="en-US"/>
        </w:rPr>
        <w:t>, vol. 20, no. 4, pp. 4513–4520, Apr. 2023, doi: 10.1007/s13762-022-04274-w.</w:t>
      </w:r>
    </w:p>
    <w:p w14:paraId="396C0DEC" w14:textId="77777777" w:rsidR="00870696" w:rsidRPr="00870696" w:rsidRDefault="00870696" w:rsidP="00870696">
      <w:pPr>
        <w:pStyle w:val="Bibliography"/>
        <w:rPr>
          <w:rFonts w:eastAsiaTheme="minorHAnsi"/>
          <w:lang w:eastAsia="en-US"/>
        </w:rPr>
      </w:pPr>
      <w:r w:rsidRPr="00870696">
        <w:rPr>
          <w:rFonts w:eastAsiaTheme="minorHAnsi"/>
          <w:lang w:eastAsia="en-US"/>
        </w:rPr>
        <w:t>[74]</w:t>
      </w:r>
      <w:r w:rsidRPr="00870696">
        <w:rPr>
          <w:rFonts w:eastAsiaTheme="minorHAnsi"/>
          <w:lang w:eastAsia="en-US"/>
        </w:rPr>
        <w:tab/>
        <w:t xml:space="preserve">R. Casper and E. Sundin, ‘Addressing Today’s challenges in automotive remanufacturing’, </w:t>
      </w:r>
      <w:r w:rsidRPr="00870696">
        <w:rPr>
          <w:rFonts w:eastAsiaTheme="minorHAnsi"/>
          <w:i/>
          <w:iCs/>
          <w:lang w:eastAsia="en-US"/>
        </w:rPr>
        <w:t>J. Remanufacturing</w:t>
      </w:r>
      <w:r w:rsidRPr="00870696">
        <w:rPr>
          <w:rFonts w:eastAsiaTheme="minorHAnsi"/>
          <w:lang w:eastAsia="en-US"/>
        </w:rPr>
        <w:t>, vol. 8, no. 3, pp. 93–102, Oct. 2018, doi: 10.1007/s13243-018-0047-9.</w:t>
      </w:r>
    </w:p>
    <w:p w14:paraId="015EE078" w14:textId="77777777" w:rsidR="00870696" w:rsidRPr="00870696" w:rsidRDefault="00870696" w:rsidP="00870696">
      <w:pPr>
        <w:pStyle w:val="Bibliography"/>
        <w:rPr>
          <w:rFonts w:eastAsiaTheme="minorHAnsi"/>
          <w:lang w:eastAsia="en-US"/>
        </w:rPr>
      </w:pPr>
      <w:r w:rsidRPr="00870696">
        <w:rPr>
          <w:rFonts w:eastAsiaTheme="minorHAnsi"/>
          <w:lang w:eastAsia="en-US"/>
        </w:rPr>
        <w:t>[75]</w:t>
      </w:r>
      <w:r w:rsidRPr="00870696">
        <w:rPr>
          <w:rFonts w:eastAsiaTheme="minorHAnsi"/>
          <w:lang w:eastAsia="en-US"/>
        </w:rPr>
        <w:tab/>
        <w:t xml:space="preserve">T. Huang, J. Zhu, X. Huang, J. Ruan, and Z. Xu, ‘Assessment of precious metals positioning in waste printed circuit boards and the economic benefits of recycling’, </w:t>
      </w:r>
      <w:r w:rsidRPr="00870696">
        <w:rPr>
          <w:rFonts w:eastAsiaTheme="minorHAnsi"/>
          <w:i/>
          <w:iCs/>
          <w:lang w:eastAsia="en-US"/>
        </w:rPr>
        <w:t>Waste Manag.</w:t>
      </w:r>
      <w:r w:rsidRPr="00870696">
        <w:rPr>
          <w:rFonts w:eastAsiaTheme="minorHAnsi"/>
          <w:lang w:eastAsia="en-US"/>
        </w:rPr>
        <w:t>, vol. 139, pp. 105–115, Feb. 2022, doi: 10.1016/j.wasman.2021.12.030.</w:t>
      </w:r>
    </w:p>
    <w:p w14:paraId="2FD604E1" w14:textId="77777777" w:rsidR="00870696" w:rsidRPr="00870696" w:rsidRDefault="00870696" w:rsidP="00870696">
      <w:pPr>
        <w:pStyle w:val="Bibliography"/>
        <w:rPr>
          <w:rFonts w:eastAsiaTheme="minorHAnsi"/>
          <w:lang w:eastAsia="en-US"/>
        </w:rPr>
      </w:pPr>
      <w:r w:rsidRPr="00870696">
        <w:rPr>
          <w:rFonts w:eastAsiaTheme="minorHAnsi"/>
          <w:lang w:eastAsia="en-US"/>
        </w:rPr>
        <w:t>[76]</w:t>
      </w:r>
      <w:r w:rsidRPr="00870696">
        <w:rPr>
          <w:rFonts w:eastAsiaTheme="minorHAnsi"/>
          <w:lang w:eastAsia="en-US"/>
        </w:rPr>
        <w:tab/>
        <w:t xml:space="preserve">A. Singh, R. Panchal, and M. Naik, ‘Circular economy potential of e-waste collectors, dismantlers, and recyclers of Maharashtra: a case study’, </w:t>
      </w:r>
      <w:r w:rsidRPr="00870696">
        <w:rPr>
          <w:rFonts w:eastAsiaTheme="minorHAnsi"/>
          <w:i/>
          <w:iCs/>
          <w:lang w:eastAsia="en-US"/>
        </w:rPr>
        <w:t>Environ. Sci. Pollut. Res.</w:t>
      </w:r>
      <w:r w:rsidRPr="00870696">
        <w:rPr>
          <w:rFonts w:eastAsiaTheme="minorHAnsi"/>
          <w:lang w:eastAsia="en-US"/>
        </w:rPr>
        <w:t>, vol. 27, no. 17, pp. 22081–22099, Jun. 2020, doi: 10.1007/s11356-020-08320-3.</w:t>
      </w:r>
    </w:p>
    <w:p w14:paraId="408608CD" w14:textId="77777777" w:rsidR="00870696" w:rsidRPr="00870696" w:rsidRDefault="00870696" w:rsidP="00870696">
      <w:pPr>
        <w:pStyle w:val="Bibliography"/>
        <w:rPr>
          <w:rFonts w:eastAsiaTheme="minorHAnsi"/>
          <w:lang w:eastAsia="en-US"/>
        </w:rPr>
      </w:pPr>
      <w:r w:rsidRPr="00870696">
        <w:rPr>
          <w:rFonts w:eastAsiaTheme="minorHAnsi"/>
          <w:lang w:eastAsia="en-US"/>
        </w:rPr>
        <w:t>[77]</w:t>
      </w:r>
      <w:r w:rsidRPr="00870696">
        <w:rPr>
          <w:rFonts w:eastAsiaTheme="minorHAnsi"/>
          <w:lang w:eastAsia="en-US"/>
        </w:rPr>
        <w:tab/>
        <w:t xml:space="preserve">T. Tolio </w:t>
      </w:r>
      <w:r w:rsidRPr="00870696">
        <w:rPr>
          <w:rFonts w:eastAsiaTheme="minorHAnsi"/>
          <w:i/>
          <w:iCs/>
          <w:lang w:eastAsia="en-US"/>
        </w:rPr>
        <w:t>et al.</w:t>
      </w:r>
      <w:r w:rsidRPr="00870696">
        <w:rPr>
          <w:rFonts w:eastAsiaTheme="minorHAnsi"/>
          <w:lang w:eastAsia="en-US"/>
        </w:rPr>
        <w:t xml:space="preserve">, ‘Design, management and control of demanufacturing and remanufacturing systems’, </w:t>
      </w:r>
      <w:r w:rsidRPr="00870696">
        <w:rPr>
          <w:rFonts w:eastAsiaTheme="minorHAnsi"/>
          <w:i/>
          <w:iCs/>
          <w:lang w:eastAsia="en-US"/>
        </w:rPr>
        <w:t>CIRP Ann.</w:t>
      </w:r>
      <w:r w:rsidRPr="00870696">
        <w:rPr>
          <w:rFonts w:eastAsiaTheme="minorHAnsi"/>
          <w:lang w:eastAsia="en-US"/>
        </w:rPr>
        <w:t>, vol. 66, no. 2, pp. 585–609, 2017, doi: 10.1016/j.cirp.2017.05.001.</w:t>
      </w:r>
    </w:p>
    <w:p w14:paraId="710C7660" w14:textId="77777777" w:rsidR="00870696" w:rsidRPr="00870696" w:rsidRDefault="00870696" w:rsidP="00870696">
      <w:pPr>
        <w:pStyle w:val="Bibliography"/>
        <w:rPr>
          <w:rFonts w:eastAsiaTheme="minorHAnsi"/>
          <w:lang w:eastAsia="en-US"/>
        </w:rPr>
      </w:pPr>
      <w:r w:rsidRPr="00870696">
        <w:rPr>
          <w:rFonts w:eastAsiaTheme="minorHAnsi"/>
          <w:lang w:eastAsia="en-US"/>
        </w:rPr>
        <w:t>[78]</w:t>
      </w:r>
      <w:r w:rsidRPr="00870696">
        <w:rPr>
          <w:rFonts w:eastAsiaTheme="minorHAnsi"/>
          <w:lang w:eastAsia="en-US"/>
        </w:rPr>
        <w:tab/>
        <w:t xml:space="preserve">Z. Zhang, M. Z. Malik, A. Khan, N. Ali, S. Malik, and M. Bilal, ‘Environmental impacts of hazardous waste, and management strategies to reconcile circular economy and eco-sustainability’, </w:t>
      </w:r>
      <w:r w:rsidRPr="00870696">
        <w:rPr>
          <w:rFonts w:eastAsiaTheme="minorHAnsi"/>
          <w:i/>
          <w:iCs/>
          <w:lang w:eastAsia="en-US"/>
        </w:rPr>
        <w:t>Sci. Total Environ.</w:t>
      </w:r>
      <w:r w:rsidRPr="00870696">
        <w:rPr>
          <w:rFonts w:eastAsiaTheme="minorHAnsi"/>
          <w:lang w:eastAsia="en-US"/>
        </w:rPr>
        <w:t>, vol. 807, p. 150856, Feb. 2022, doi: 10.1016/j.scitotenv.2021.150856.</w:t>
      </w:r>
    </w:p>
    <w:p w14:paraId="06263791" w14:textId="77777777" w:rsidR="00870696" w:rsidRPr="00870696" w:rsidRDefault="00870696" w:rsidP="00870696">
      <w:pPr>
        <w:pStyle w:val="Bibliography"/>
        <w:rPr>
          <w:rFonts w:eastAsiaTheme="minorHAnsi"/>
          <w:lang w:eastAsia="en-US"/>
        </w:rPr>
      </w:pPr>
      <w:r w:rsidRPr="00870696">
        <w:rPr>
          <w:rFonts w:eastAsiaTheme="minorHAnsi"/>
          <w:lang w:eastAsia="en-US"/>
        </w:rPr>
        <w:t>[79]</w:t>
      </w:r>
      <w:r w:rsidRPr="00870696">
        <w:rPr>
          <w:rFonts w:eastAsiaTheme="minorHAnsi"/>
          <w:lang w:eastAsia="en-US"/>
        </w:rPr>
        <w:tab/>
        <w:t xml:space="preserve">I. Deviatkin, S. Rousu, M. Ghoreishi, M. Naji Nassajfar, M. Horttanainen, and V. Leminen, ‘Implementation of Circular Economy Strategies within the Electronics Sector: Insights from Finnish Companies’, </w:t>
      </w:r>
      <w:r w:rsidRPr="00870696">
        <w:rPr>
          <w:rFonts w:eastAsiaTheme="minorHAnsi"/>
          <w:i/>
          <w:iCs/>
          <w:lang w:eastAsia="en-US"/>
        </w:rPr>
        <w:t>Sustainability</w:t>
      </w:r>
      <w:r w:rsidRPr="00870696">
        <w:rPr>
          <w:rFonts w:eastAsiaTheme="minorHAnsi"/>
          <w:lang w:eastAsia="en-US"/>
        </w:rPr>
        <w:t>, vol. 14, no. 6, p. 3268, Mar. 2022, doi: 10.3390/su14063268.</w:t>
      </w:r>
    </w:p>
    <w:p w14:paraId="032E5E5E" w14:textId="77777777" w:rsidR="00870696" w:rsidRPr="00870696" w:rsidRDefault="00870696" w:rsidP="00870696">
      <w:pPr>
        <w:pStyle w:val="Bibliography"/>
        <w:rPr>
          <w:rFonts w:eastAsiaTheme="minorHAnsi"/>
          <w:lang w:eastAsia="en-US"/>
        </w:rPr>
      </w:pPr>
      <w:r w:rsidRPr="00870696">
        <w:rPr>
          <w:rFonts w:eastAsiaTheme="minorHAnsi"/>
          <w:lang w:eastAsia="en-US"/>
        </w:rPr>
        <w:t>[80]</w:t>
      </w:r>
      <w:r w:rsidRPr="00870696">
        <w:rPr>
          <w:rFonts w:eastAsiaTheme="minorHAnsi"/>
          <w:lang w:eastAsia="en-US"/>
        </w:rPr>
        <w:tab/>
        <w:t xml:space="preserve">K. Yanamandra, D. Pinisetty, A. Daoud, and N. Gupta, ‘Recycling of Li-Ion and Lead Acid Batteries: A Review’, </w:t>
      </w:r>
      <w:r w:rsidRPr="00870696">
        <w:rPr>
          <w:rFonts w:eastAsiaTheme="minorHAnsi"/>
          <w:i/>
          <w:iCs/>
          <w:lang w:eastAsia="en-US"/>
        </w:rPr>
        <w:t>J. Indian Inst. Sci.</w:t>
      </w:r>
      <w:r w:rsidRPr="00870696">
        <w:rPr>
          <w:rFonts w:eastAsiaTheme="minorHAnsi"/>
          <w:lang w:eastAsia="en-US"/>
        </w:rPr>
        <w:t>, vol. 102, no. 1, pp. 281–295, Jan. 2022, doi: 10.1007/s41745-021-00269-7.</w:t>
      </w:r>
    </w:p>
    <w:p w14:paraId="24E6E177"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81]</w:t>
      </w:r>
      <w:r w:rsidRPr="00870696">
        <w:rPr>
          <w:rFonts w:eastAsiaTheme="minorHAnsi"/>
          <w:lang w:eastAsia="en-US"/>
        </w:rPr>
        <w:tab/>
        <w:t xml:space="preserve">D. H. Dang </w:t>
      </w:r>
      <w:r w:rsidRPr="00870696">
        <w:rPr>
          <w:rFonts w:eastAsiaTheme="minorHAnsi"/>
          <w:i/>
          <w:iCs/>
          <w:lang w:eastAsia="en-US"/>
        </w:rPr>
        <w:t>et al.</w:t>
      </w:r>
      <w:r w:rsidRPr="00870696">
        <w:rPr>
          <w:rFonts w:eastAsiaTheme="minorHAnsi"/>
          <w:lang w:eastAsia="en-US"/>
        </w:rPr>
        <w:t xml:space="preserve">, ‘Toward the Circular Economy of Rare Earth Elements: A Review of Abundance, Extraction, Applications, and Environmental Impacts’, </w:t>
      </w:r>
      <w:r w:rsidRPr="00870696">
        <w:rPr>
          <w:rFonts w:eastAsiaTheme="minorHAnsi"/>
          <w:i/>
          <w:iCs/>
          <w:lang w:eastAsia="en-US"/>
        </w:rPr>
        <w:t>Arch. Environ. Contam. Toxicol.</w:t>
      </w:r>
      <w:r w:rsidRPr="00870696">
        <w:rPr>
          <w:rFonts w:eastAsiaTheme="minorHAnsi"/>
          <w:lang w:eastAsia="en-US"/>
        </w:rPr>
        <w:t>, vol. 81, no. 4, pp. 521–530, Nov. 2021, doi: 10.1007/s00244-021-00867-7.</w:t>
      </w:r>
    </w:p>
    <w:p w14:paraId="4864573E" w14:textId="77777777" w:rsidR="00870696" w:rsidRPr="00870696" w:rsidRDefault="00870696" w:rsidP="00870696">
      <w:pPr>
        <w:pStyle w:val="Bibliography"/>
        <w:rPr>
          <w:rFonts w:eastAsiaTheme="minorHAnsi"/>
          <w:lang w:eastAsia="en-US"/>
        </w:rPr>
      </w:pPr>
      <w:r w:rsidRPr="00870696">
        <w:rPr>
          <w:rFonts w:eastAsiaTheme="minorHAnsi"/>
          <w:lang w:eastAsia="en-US"/>
        </w:rPr>
        <w:t>[82]</w:t>
      </w:r>
      <w:r w:rsidRPr="00870696">
        <w:rPr>
          <w:rFonts w:eastAsiaTheme="minorHAnsi"/>
          <w:lang w:eastAsia="en-US"/>
        </w:rPr>
        <w:tab/>
        <w:t xml:space="preserve">M. T. Islam and N. Huda, ‘E-waste in Australia: Generation estimation and untapped material recovery and revenue potential’, </w:t>
      </w:r>
      <w:r w:rsidRPr="00870696">
        <w:rPr>
          <w:rFonts w:eastAsiaTheme="minorHAnsi"/>
          <w:i/>
          <w:iCs/>
          <w:lang w:eastAsia="en-US"/>
        </w:rPr>
        <w:t>J. Clean. Prod.</w:t>
      </w:r>
      <w:r w:rsidRPr="00870696">
        <w:rPr>
          <w:rFonts w:eastAsiaTheme="minorHAnsi"/>
          <w:lang w:eastAsia="en-US"/>
        </w:rPr>
        <w:t>, vol. 237, p. 117787, Nov. 2019, doi: 10.1016/j.jclepro.2019.117787.</w:t>
      </w:r>
    </w:p>
    <w:p w14:paraId="4C73BB2B" w14:textId="77777777" w:rsidR="00870696" w:rsidRPr="00870696" w:rsidRDefault="00870696" w:rsidP="00870696">
      <w:pPr>
        <w:pStyle w:val="Bibliography"/>
        <w:rPr>
          <w:rFonts w:eastAsiaTheme="minorHAnsi"/>
          <w:lang w:eastAsia="en-US"/>
        </w:rPr>
      </w:pPr>
      <w:r w:rsidRPr="00870696">
        <w:rPr>
          <w:rFonts w:eastAsiaTheme="minorHAnsi"/>
          <w:lang w:eastAsia="en-US"/>
        </w:rPr>
        <w:t>[83]</w:t>
      </w:r>
      <w:r w:rsidRPr="00870696">
        <w:rPr>
          <w:rFonts w:eastAsiaTheme="minorHAnsi"/>
          <w:lang w:eastAsia="en-US"/>
        </w:rPr>
        <w:tab/>
        <w:t xml:space="preserve">H. B. Sharma, K. R. Vanapalli, B. Samal, V. R. S. Cheela, B. K. Dubey, and J. Bhattacharya, ‘Circular economy approach in solid waste management system to achieve UN-SDGs: Solutions for post-COVID recovery’, </w:t>
      </w:r>
      <w:r w:rsidRPr="00870696">
        <w:rPr>
          <w:rFonts w:eastAsiaTheme="minorHAnsi"/>
          <w:i/>
          <w:iCs/>
          <w:lang w:eastAsia="en-US"/>
        </w:rPr>
        <w:t>Sci. Total Environ.</w:t>
      </w:r>
      <w:r w:rsidRPr="00870696">
        <w:rPr>
          <w:rFonts w:eastAsiaTheme="minorHAnsi"/>
          <w:lang w:eastAsia="en-US"/>
        </w:rPr>
        <w:t>, vol. 800, p. 149605, Dec. 2021, doi: 10.1016/j.scitotenv.2021.149605.</w:t>
      </w:r>
    </w:p>
    <w:p w14:paraId="0EE02BB4" w14:textId="77777777" w:rsidR="00870696" w:rsidRPr="00870696" w:rsidRDefault="00870696" w:rsidP="00870696">
      <w:pPr>
        <w:pStyle w:val="Bibliography"/>
        <w:rPr>
          <w:rFonts w:eastAsiaTheme="minorHAnsi"/>
          <w:lang w:eastAsia="en-US"/>
        </w:rPr>
      </w:pPr>
      <w:r w:rsidRPr="00870696">
        <w:rPr>
          <w:rFonts w:eastAsiaTheme="minorHAnsi"/>
          <w:lang w:eastAsia="en-US"/>
        </w:rPr>
        <w:t>[84]</w:t>
      </w:r>
      <w:r w:rsidRPr="00870696">
        <w:rPr>
          <w:rFonts w:eastAsiaTheme="minorHAnsi"/>
          <w:lang w:eastAsia="en-US"/>
        </w:rPr>
        <w:tab/>
        <w:t xml:space="preserve">P. Vanegas </w:t>
      </w:r>
      <w:r w:rsidRPr="00870696">
        <w:rPr>
          <w:rFonts w:eastAsiaTheme="minorHAnsi"/>
          <w:i/>
          <w:iCs/>
          <w:lang w:eastAsia="en-US"/>
        </w:rPr>
        <w:t>et al.</w:t>
      </w:r>
      <w:r w:rsidRPr="00870696">
        <w:rPr>
          <w:rFonts w:eastAsiaTheme="minorHAnsi"/>
          <w:lang w:eastAsia="en-US"/>
        </w:rPr>
        <w:t xml:space="preserve">, ‘Ease of disassembly of products to support circular economy strategies’, </w:t>
      </w:r>
      <w:r w:rsidRPr="00870696">
        <w:rPr>
          <w:rFonts w:eastAsiaTheme="minorHAnsi"/>
          <w:i/>
          <w:iCs/>
          <w:lang w:eastAsia="en-US"/>
        </w:rPr>
        <w:t>Resour. Conserv. Recycl.</w:t>
      </w:r>
      <w:r w:rsidRPr="00870696">
        <w:rPr>
          <w:rFonts w:eastAsiaTheme="minorHAnsi"/>
          <w:lang w:eastAsia="en-US"/>
        </w:rPr>
        <w:t>, vol. 135, pp. 323–334, Aug. 2018, doi: 10.1016/j.resconrec.2017.06.022.</w:t>
      </w:r>
    </w:p>
    <w:p w14:paraId="48F94C04" w14:textId="77777777" w:rsidR="00870696" w:rsidRPr="00870696" w:rsidRDefault="00870696" w:rsidP="00870696">
      <w:pPr>
        <w:pStyle w:val="Bibliography"/>
        <w:rPr>
          <w:rFonts w:eastAsiaTheme="minorHAnsi"/>
          <w:lang w:eastAsia="en-US"/>
        </w:rPr>
      </w:pPr>
      <w:r w:rsidRPr="00870696">
        <w:rPr>
          <w:rFonts w:eastAsiaTheme="minorHAnsi"/>
          <w:lang w:eastAsia="en-US"/>
        </w:rPr>
        <w:t>[85]</w:t>
      </w:r>
      <w:r w:rsidRPr="00870696">
        <w:rPr>
          <w:rFonts w:eastAsiaTheme="minorHAnsi"/>
          <w:lang w:eastAsia="en-US"/>
        </w:rPr>
        <w:tab/>
        <w:t xml:space="preserve">A. Alkouh, K. A. Keddar, and S. Alatefi, ‘Revolutionizing Repairability of Industrial Electronics in Oil and Gas Sector: A Mathematical Model for the Index of Repairability (IOR) as a Novel Technique’, </w:t>
      </w:r>
      <w:r w:rsidRPr="00870696">
        <w:rPr>
          <w:rFonts w:eastAsiaTheme="minorHAnsi"/>
          <w:i/>
          <w:iCs/>
          <w:lang w:eastAsia="en-US"/>
        </w:rPr>
        <w:t>Electronics</w:t>
      </w:r>
      <w:r w:rsidRPr="00870696">
        <w:rPr>
          <w:rFonts w:eastAsiaTheme="minorHAnsi"/>
          <w:lang w:eastAsia="en-US"/>
        </w:rPr>
        <w:t>, vol. 12, no. 11, p. 2461, May 2023, doi: 10.3390/electronics12112461.</w:t>
      </w:r>
    </w:p>
    <w:p w14:paraId="1EE61510" w14:textId="77777777" w:rsidR="00870696" w:rsidRPr="00870696" w:rsidRDefault="00870696" w:rsidP="00870696">
      <w:pPr>
        <w:pStyle w:val="Bibliography"/>
        <w:rPr>
          <w:rFonts w:eastAsiaTheme="minorHAnsi"/>
          <w:lang w:eastAsia="en-US"/>
        </w:rPr>
      </w:pPr>
      <w:r w:rsidRPr="00870696">
        <w:rPr>
          <w:rFonts w:eastAsiaTheme="minorHAnsi"/>
          <w:lang w:eastAsia="en-US"/>
        </w:rPr>
        <w:t>[86]</w:t>
      </w:r>
      <w:r w:rsidRPr="00870696">
        <w:rPr>
          <w:rFonts w:eastAsiaTheme="minorHAnsi"/>
          <w:lang w:eastAsia="en-US"/>
        </w:rPr>
        <w:tab/>
        <w:t xml:space="preserve">S. D. J. López Pérez, ‘Modelos de negocio circulares para el Sector Eléctrico y Electrónico y RAEE. Medidas para su difusión e implementación en México’, </w:t>
      </w:r>
      <w:r w:rsidRPr="00870696">
        <w:rPr>
          <w:rFonts w:eastAsiaTheme="minorHAnsi"/>
          <w:i/>
          <w:iCs/>
          <w:lang w:eastAsia="en-US"/>
        </w:rPr>
        <w:t>Rev. Galega Econ.</w:t>
      </w:r>
      <w:r w:rsidRPr="00870696">
        <w:rPr>
          <w:rFonts w:eastAsiaTheme="minorHAnsi"/>
          <w:lang w:eastAsia="en-US"/>
        </w:rPr>
        <w:t>, pp. 1–23, Apr. 2024, doi: 10.15304/rge.33.2.9455.</w:t>
      </w:r>
    </w:p>
    <w:p w14:paraId="7BC2D7F5" w14:textId="77777777" w:rsidR="00870696" w:rsidRPr="00870696" w:rsidRDefault="00870696" w:rsidP="00870696">
      <w:pPr>
        <w:pStyle w:val="Bibliography"/>
        <w:rPr>
          <w:rFonts w:eastAsiaTheme="minorHAnsi"/>
          <w:lang w:eastAsia="en-US"/>
        </w:rPr>
      </w:pPr>
      <w:r w:rsidRPr="00870696">
        <w:rPr>
          <w:rFonts w:eastAsiaTheme="minorHAnsi"/>
          <w:lang w:eastAsia="en-US"/>
        </w:rPr>
        <w:t>[87]</w:t>
      </w:r>
      <w:r w:rsidRPr="00870696">
        <w:rPr>
          <w:rFonts w:eastAsiaTheme="minorHAnsi"/>
          <w:lang w:eastAsia="en-US"/>
        </w:rPr>
        <w:tab/>
        <w:t xml:space="preserve">M. Ottoni, P. Dias, and L. H. Xavier, ‘A circular approach to the e-waste valorization through urban mining in Rio de Janeiro, Brazil’, </w:t>
      </w:r>
      <w:r w:rsidRPr="00870696">
        <w:rPr>
          <w:rFonts w:eastAsiaTheme="minorHAnsi"/>
          <w:i/>
          <w:iCs/>
          <w:lang w:eastAsia="en-US"/>
        </w:rPr>
        <w:t>J. Clean. Prod.</w:t>
      </w:r>
      <w:r w:rsidRPr="00870696">
        <w:rPr>
          <w:rFonts w:eastAsiaTheme="minorHAnsi"/>
          <w:lang w:eastAsia="en-US"/>
        </w:rPr>
        <w:t>, vol. 261, p. 120990, Jul. 2020, doi: 10.1016/j.jclepro.2020.120990.</w:t>
      </w:r>
    </w:p>
    <w:p w14:paraId="7CE3C757" w14:textId="77777777" w:rsidR="00870696" w:rsidRPr="00870696" w:rsidRDefault="00870696" w:rsidP="00870696">
      <w:pPr>
        <w:pStyle w:val="Bibliography"/>
        <w:rPr>
          <w:rFonts w:eastAsiaTheme="minorHAnsi"/>
          <w:lang w:eastAsia="en-US"/>
        </w:rPr>
      </w:pPr>
      <w:r w:rsidRPr="00870696">
        <w:rPr>
          <w:rFonts w:eastAsiaTheme="minorHAnsi"/>
          <w:lang w:eastAsia="en-US"/>
        </w:rPr>
        <w:t>[88]</w:t>
      </w:r>
      <w:r w:rsidRPr="00870696">
        <w:rPr>
          <w:rFonts w:eastAsiaTheme="minorHAnsi"/>
          <w:lang w:eastAsia="en-US"/>
        </w:rPr>
        <w:tab/>
        <w:t xml:space="preserve">M. P. O’Connor, J. B. Zimmerman, P. T. Anastas, and D. L. Plata, ‘A Strategy for Material Supply Chain Sustainability: Enabling a Circular Economy in the Electronics Industry through Green Engineering’, </w:t>
      </w:r>
      <w:r w:rsidRPr="00870696">
        <w:rPr>
          <w:rFonts w:eastAsiaTheme="minorHAnsi"/>
          <w:i/>
          <w:iCs/>
          <w:lang w:eastAsia="en-US"/>
        </w:rPr>
        <w:t>ACS Sustain. Chem. Eng.</w:t>
      </w:r>
      <w:r w:rsidRPr="00870696">
        <w:rPr>
          <w:rFonts w:eastAsiaTheme="minorHAnsi"/>
          <w:lang w:eastAsia="en-US"/>
        </w:rPr>
        <w:t>, vol. 4, no. 11, pp. 5879–5888, Nov. 2016, doi: 10.1021/acssuschemeng.6b01954.</w:t>
      </w:r>
    </w:p>
    <w:p w14:paraId="49633FAE" w14:textId="77777777" w:rsidR="00870696" w:rsidRPr="00870696" w:rsidRDefault="00870696" w:rsidP="00870696">
      <w:pPr>
        <w:pStyle w:val="Bibliography"/>
        <w:rPr>
          <w:rFonts w:eastAsiaTheme="minorHAnsi"/>
          <w:lang w:eastAsia="en-US"/>
        </w:rPr>
      </w:pPr>
      <w:r w:rsidRPr="00870696">
        <w:rPr>
          <w:rFonts w:eastAsiaTheme="minorHAnsi"/>
          <w:lang w:eastAsia="en-US"/>
        </w:rPr>
        <w:t>[89]</w:t>
      </w:r>
      <w:r w:rsidRPr="00870696">
        <w:rPr>
          <w:rFonts w:eastAsiaTheme="minorHAnsi"/>
          <w:lang w:eastAsia="en-US"/>
        </w:rPr>
        <w:tab/>
        <w:t xml:space="preserve">R. Bleischwitz </w:t>
      </w:r>
      <w:r w:rsidRPr="00870696">
        <w:rPr>
          <w:rFonts w:eastAsiaTheme="minorHAnsi"/>
          <w:i/>
          <w:iCs/>
          <w:lang w:eastAsia="en-US"/>
        </w:rPr>
        <w:t>et al.</w:t>
      </w:r>
      <w:r w:rsidRPr="00870696">
        <w:rPr>
          <w:rFonts w:eastAsiaTheme="minorHAnsi"/>
          <w:lang w:eastAsia="en-US"/>
        </w:rPr>
        <w:t xml:space="preserve">, ‘The circular economy in China: Achievements, challenges and potential implications for decarbonisation’, </w:t>
      </w:r>
      <w:r w:rsidRPr="00870696">
        <w:rPr>
          <w:rFonts w:eastAsiaTheme="minorHAnsi"/>
          <w:i/>
          <w:iCs/>
          <w:lang w:eastAsia="en-US"/>
        </w:rPr>
        <w:t>Resour. Conserv. Recycl.</w:t>
      </w:r>
      <w:r w:rsidRPr="00870696">
        <w:rPr>
          <w:rFonts w:eastAsiaTheme="minorHAnsi"/>
          <w:lang w:eastAsia="en-US"/>
        </w:rPr>
        <w:t>, vol. 183, p. 106350, Aug. 2022, doi: 10.1016/j.resconrec.2022.106350.</w:t>
      </w:r>
    </w:p>
    <w:p w14:paraId="7F8EBF6A" w14:textId="77777777" w:rsidR="00870696" w:rsidRPr="00870696" w:rsidRDefault="00870696" w:rsidP="00870696">
      <w:pPr>
        <w:pStyle w:val="Bibliography"/>
        <w:rPr>
          <w:rFonts w:eastAsiaTheme="minorHAnsi"/>
          <w:lang w:eastAsia="en-US"/>
        </w:rPr>
      </w:pPr>
      <w:r w:rsidRPr="00870696">
        <w:rPr>
          <w:rFonts w:eastAsiaTheme="minorHAnsi"/>
          <w:lang w:eastAsia="en-US"/>
        </w:rPr>
        <w:t>[90]</w:t>
      </w:r>
      <w:r w:rsidRPr="00870696">
        <w:rPr>
          <w:rFonts w:eastAsiaTheme="minorHAnsi"/>
          <w:lang w:eastAsia="en-US"/>
        </w:rPr>
        <w:tab/>
        <w:t xml:space="preserve">G. Anandh, S. PrasannaVenkatesan, M. Goh, and K. Mathiyazhagan, ‘Reuse assessment of WEEE: Systematic review of emerging themes and research directions’, </w:t>
      </w:r>
      <w:r w:rsidRPr="00870696">
        <w:rPr>
          <w:rFonts w:eastAsiaTheme="minorHAnsi"/>
          <w:i/>
          <w:iCs/>
          <w:lang w:eastAsia="en-US"/>
        </w:rPr>
        <w:t>J. Environ. Manage.</w:t>
      </w:r>
      <w:r w:rsidRPr="00870696">
        <w:rPr>
          <w:rFonts w:eastAsiaTheme="minorHAnsi"/>
          <w:lang w:eastAsia="en-US"/>
        </w:rPr>
        <w:t>, vol. 287, p. 112335, Jun. 2021, doi: 10.1016/j.jenvman.2021.112335.</w:t>
      </w:r>
    </w:p>
    <w:p w14:paraId="2252311B" w14:textId="77777777" w:rsidR="00870696" w:rsidRPr="00870696" w:rsidRDefault="00870696" w:rsidP="00870696">
      <w:pPr>
        <w:pStyle w:val="Bibliography"/>
        <w:rPr>
          <w:rFonts w:eastAsiaTheme="minorHAnsi"/>
          <w:lang w:eastAsia="en-US"/>
        </w:rPr>
      </w:pPr>
      <w:r w:rsidRPr="00870696">
        <w:rPr>
          <w:rFonts w:eastAsiaTheme="minorHAnsi"/>
          <w:lang w:eastAsia="en-US"/>
        </w:rPr>
        <w:t>[91]</w:t>
      </w:r>
      <w:r w:rsidRPr="00870696">
        <w:rPr>
          <w:rFonts w:eastAsiaTheme="minorHAnsi"/>
          <w:lang w:eastAsia="en-US"/>
        </w:rPr>
        <w:tab/>
        <w:t xml:space="preserve">C. Ramprasad </w:t>
      </w:r>
      <w:r w:rsidRPr="00870696">
        <w:rPr>
          <w:rFonts w:eastAsiaTheme="minorHAnsi"/>
          <w:i/>
          <w:iCs/>
          <w:lang w:eastAsia="en-US"/>
        </w:rPr>
        <w:t>et al.</w:t>
      </w:r>
      <w:r w:rsidRPr="00870696">
        <w:rPr>
          <w:rFonts w:eastAsiaTheme="minorHAnsi"/>
          <w:lang w:eastAsia="en-US"/>
        </w:rPr>
        <w:t xml:space="preserve">, ‘Strategies and options for the sustainable recovery of rare earth elements from electrical and electronic waste’, </w:t>
      </w:r>
      <w:r w:rsidRPr="00870696">
        <w:rPr>
          <w:rFonts w:eastAsiaTheme="minorHAnsi"/>
          <w:i/>
          <w:iCs/>
          <w:lang w:eastAsia="en-US"/>
        </w:rPr>
        <w:t>Chem. Eng. J.</w:t>
      </w:r>
      <w:r w:rsidRPr="00870696">
        <w:rPr>
          <w:rFonts w:eastAsiaTheme="minorHAnsi"/>
          <w:lang w:eastAsia="en-US"/>
        </w:rPr>
        <w:t>, vol. 442, p. 135992, Aug. 2022, doi: 10.1016/j.cej.2022.135992.</w:t>
      </w:r>
    </w:p>
    <w:p w14:paraId="4632AC5B" w14:textId="77777777" w:rsidR="00870696" w:rsidRPr="00870696" w:rsidRDefault="00870696" w:rsidP="00870696">
      <w:pPr>
        <w:pStyle w:val="Bibliography"/>
        <w:rPr>
          <w:rFonts w:eastAsiaTheme="minorHAnsi"/>
          <w:lang w:eastAsia="en-US"/>
        </w:rPr>
      </w:pPr>
      <w:r w:rsidRPr="00870696">
        <w:rPr>
          <w:rFonts w:eastAsiaTheme="minorHAnsi"/>
          <w:lang w:eastAsia="en-US"/>
        </w:rPr>
        <w:t>[92]</w:t>
      </w:r>
      <w:r w:rsidRPr="00870696">
        <w:rPr>
          <w:rFonts w:eastAsiaTheme="minorHAnsi"/>
          <w:lang w:eastAsia="en-US"/>
        </w:rPr>
        <w:tab/>
        <w:t xml:space="preserve">S. Althaf, C. W. Babbitt, and R. Chen, ‘The evolution of consumer electronic waste in the United States’, </w:t>
      </w:r>
      <w:r w:rsidRPr="00870696">
        <w:rPr>
          <w:rFonts w:eastAsiaTheme="minorHAnsi"/>
          <w:i/>
          <w:iCs/>
          <w:lang w:eastAsia="en-US"/>
        </w:rPr>
        <w:t>J. Ind. Ecol.</w:t>
      </w:r>
      <w:r w:rsidRPr="00870696">
        <w:rPr>
          <w:rFonts w:eastAsiaTheme="minorHAnsi"/>
          <w:lang w:eastAsia="en-US"/>
        </w:rPr>
        <w:t>, vol. 25, no. 3, pp. 693–706, Jun. 2021, doi: 10.1111/jiec.13074.</w:t>
      </w:r>
    </w:p>
    <w:p w14:paraId="210AE6D8" w14:textId="77777777" w:rsidR="00870696" w:rsidRPr="00870696" w:rsidRDefault="00870696" w:rsidP="00870696">
      <w:pPr>
        <w:pStyle w:val="Bibliography"/>
        <w:rPr>
          <w:rFonts w:eastAsiaTheme="minorHAnsi"/>
          <w:lang w:eastAsia="en-US"/>
        </w:rPr>
      </w:pPr>
      <w:r w:rsidRPr="00870696">
        <w:rPr>
          <w:rFonts w:eastAsiaTheme="minorHAnsi"/>
          <w:lang w:eastAsia="en-US"/>
        </w:rPr>
        <w:t>[93]</w:t>
      </w:r>
      <w:r w:rsidRPr="00870696">
        <w:rPr>
          <w:rFonts w:eastAsiaTheme="minorHAnsi"/>
          <w:lang w:eastAsia="en-US"/>
        </w:rPr>
        <w:tab/>
        <w:t xml:space="preserve">L. H. Xavier, E. C. Giese, A. C. Ribeiro-Duthie, and F. A. F. Lins, ‘Sustainability and the circular economy: A theoretical approach focused on e-waste urban mining’, </w:t>
      </w:r>
      <w:r w:rsidRPr="00870696">
        <w:rPr>
          <w:rFonts w:eastAsiaTheme="minorHAnsi"/>
          <w:i/>
          <w:iCs/>
          <w:lang w:eastAsia="en-US"/>
        </w:rPr>
        <w:t>Resour. Policy</w:t>
      </w:r>
      <w:r w:rsidRPr="00870696">
        <w:rPr>
          <w:rFonts w:eastAsiaTheme="minorHAnsi"/>
          <w:lang w:eastAsia="en-US"/>
        </w:rPr>
        <w:t>, vol. 74, p. 101467, Dec. 2021, doi: 10.1016/j.resourpol.2019.101467.</w:t>
      </w:r>
    </w:p>
    <w:p w14:paraId="3A46A065" w14:textId="77777777" w:rsidR="00870696" w:rsidRPr="00870696" w:rsidRDefault="00870696" w:rsidP="00870696">
      <w:pPr>
        <w:pStyle w:val="Bibliography"/>
        <w:rPr>
          <w:rFonts w:eastAsiaTheme="minorHAnsi"/>
          <w:lang w:eastAsia="en-US"/>
        </w:rPr>
      </w:pPr>
      <w:r w:rsidRPr="00870696">
        <w:rPr>
          <w:rFonts w:eastAsiaTheme="minorHAnsi"/>
          <w:lang w:eastAsia="en-US"/>
        </w:rPr>
        <w:t>[94]</w:t>
      </w:r>
      <w:r w:rsidRPr="00870696">
        <w:rPr>
          <w:rFonts w:eastAsiaTheme="minorHAnsi"/>
          <w:lang w:eastAsia="en-US"/>
        </w:rPr>
        <w:tab/>
        <w:t xml:space="preserve">S. K. Sandwal, R. Jakhar, and K. Styszko, ‘E-Waste Challenges in India: Environmental and Human Health Impacts’, </w:t>
      </w:r>
      <w:r w:rsidRPr="00870696">
        <w:rPr>
          <w:rFonts w:eastAsiaTheme="minorHAnsi"/>
          <w:i/>
          <w:iCs/>
          <w:lang w:eastAsia="en-US"/>
        </w:rPr>
        <w:t>Appl. Sci.</w:t>
      </w:r>
      <w:r w:rsidRPr="00870696">
        <w:rPr>
          <w:rFonts w:eastAsiaTheme="minorHAnsi"/>
          <w:lang w:eastAsia="en-US"/>
        </w:rPr>
        <w:t>, vol. 15, no. 8, p. 4350, Apr. 2025, doi: 10.3390/app15084350.</w:t>
      </w:r>
    </w:p>
    <w:p w14:paraId="428417CF" w14:textId="77777777" w:rsidR="00870696" w:rsidRPr="00870696" w:rsidRDefault="00870696" w:rsidP="00870696">
      <w:pPr>
        <w:pStyle w:val="Bibliography"/>
        <w:rPr>
          <w:rFonts w:eastAsiaTheme="minorHAnsi"/>
          <w:lang w:eastAsia="en-US"/>
        </w:rPr>
      </w:pPr>
      <w:r w:rsidRPr="00870696">
        <w:rPr>
          <w:rFonts w:eastAsiaTheme="minorHAnsi"/>
          <w:lang w:eastAsia="en-US"/>
        </w:rPr>
        <w:t>[95]</w:t>
      </w:r>
      <w:r w:rsidRPr="00870696">
        <w:rPr>
          <w:rFonts w:eastAsiaTheme="minorHAnsi"/>
          <w:lang w:eastAsia="en-US"/>
        </w:rPr>
        <w:tab/>
        <w:t xml:space="preserve">D. Franquesa, L. Navarro, and X. Bustamante, ‘A circular commons for digital devices: tools and services in ereuse.org’, in </w:t>
      </w:r>
      <w:r w:rsidRPr="00870696">
        <w:rPr>
          <w:rFonts w:eastAsiaTheme="minorHAnsi"/>
          <w:i/>
          <w:iCs/>
          <w:lang w:eastAsia="en-US"/>
        </w:rPr>
        <w:t xml:space="preserve">Proceedings of the Second Workshop on </w:t>
      </w:r>
      <w:r w:rsidRPr="00870696">
        <w:rPr>
          <w:rFonts w:eastAsiaTheme="minorHAnsi"/>
          <w:i/>
          <w:iCs/>
          <w:lang w:eastAsia="en-US"/>
        </w:rPr>
        <w:lastRenderedPageBreak/>
        <w:t>Computing within Limits</w:t>
      </w:r>
      <w:r w:rsidRPr="00870696">
        <w:rPr>
          <w:rFonts w:eastAsiaTheme="minorHAnsi"/>
          <w:lang w:eastAsia="en-US"/>
        </w:rPr>
        <w:t>, Irvine California: ACM, Jun. 2016, pp. 1–9. doi: 10.1145/2926676.2926684.</w:t>
      </w:r>
    </w:p>
    <w:p w14:paraId="60924739" w14:textId="77777777" w:rsidR="00870696" w:rsidRPr="00870696" w:rsidRDefault="00870696" w:rsidP="00870696">
      <w:pPr>
        <w:pStyle w:val="Bibliography"/>
        <w:rPr>
          <w:rFonts w:eastAsiaTheme="minorHAnsi"/>
          <w:lang w:eastAsia="en-US"/>
        </w:rPr>
      </w:pPr>
      <w:r w:rsidRPr="00870696">
        <w:rPr>
          <w:rFonts w:eastAsiaTheme="minorHAnsi"/>
          <w:lang w:eastAsia="en-US"/>
        </w:rPr>
        <w:t>[96]</w:t>
      </w:r>
      <w:r w:rsidRPr="00870696">
        <w:rPr>
          <w:rFonts w:eastAsiaTheme="minorHAnsi"/>
          <w:lang w:eastAsia="en-US"/>
        </w:rPr>
        <w:tab/>
        <w:t xml:space="preserve">V. Murthy and S. Ramakrishna, ‘A Review on Global E-Waste Management: Urban Mining towards a Sustainable Future and Circular Economy’, </w:t>
      </w:r>
      <w:r w:rsidRPr="00870696">
        <w:rPr>
          <w:rFonts w:eastAsiaTheme="minorHAnsi"/>
          <w:i/>
          <w:iCs/>
          <w:lang w:eastAsia="en-US"/>
        </w:rPr>
        <w:t>Sustainability</w:t>
      </w:r>
      <w:r w:rsidRPr="00870696">
        <w:rPr>
          <w:rFonts w:eastAsiaTheme="minorHAnsi"/>
          <w:lang w:eastAsia="en-US"/>
        </w:rPr>
        <w:t>, vol. 14, no. 2, p. 647, Jan. 2022, doi: 10.3390/su14020647.</w:t>
      </w:r>
    </w:p>
    <w:p w14:paraId="66C34C8B" w14:textId="77777777" w:rsidR="00870696" w:rsidRPr="00870696" w:rsidRDefault="00870696" w:rsidP="00870696">
      <w:pPr>
        <w:pStyle w:val="Bibliography"/>
        <w:rPr>
          <w:rFonts w:eastAsiaTheme="minorHAnsi"/>
          <w:lang w:eastAsia="en-US"/>
        </w:rPr>
      </w:pPr>
      <w:r w:rsidRPr="00870696">
        <w:rPr>
          <w:rFonts w:eastAsiaTheme="minorHAnsi"/>
          <w:lang w:eastAsia="en-US"/>
        </w:rPr>
        <w:t>[97]</w:t>
      </w:r>
      <w:r w:rsidRPr="00870696">
        <w:rPr>
          <w:rFonts w:eastAsiaTheme="minorHAnsi"/>
          <w:lang w:eastAsia="en-US"/>
        </w:rPr>
        <w:tab/>
        <w:t xml:space="preserve">M. Sharma, S. Joshi, and A. Kumar, ‘Assessing enablers of e-waste management in circular economy using DEMATEL method: An Indian perspective’, </w:t>
      </w:r>
      <w:r w:rsidRPr="00870696">
        <w:rPr>
          <w:rFonts w:eastAsiaTheme="minorHAnsi"/>
          <w:i/>
          <w:iCs/>
          <w:lang w:eastAsia="en-US"/>
        </w:rPr>
        <w:t>Environ. Sci. Pollut. Res.</w:t>
      </w:r>
      <w:r w:rsidRPr="00870696">
        <w:rPr>
          <w:rFonts w:eastAsiaTheme="minorHAnsi"/>
          <w:lang w:eastAsia="en-US"/>
        </w:rPr>
        <w:t>, vol. 27, no. 12, pp. 13325–13338, Apr. 2020, doi: 10.1007/s11356-020-07765-w.</w:t>
      </w:r>
    </w:p>
    <w:p w14:paraId="6D5C4D7B" w14:textId="77777777" w:rsidR="00870696" w:rsidRPr="00870696" w:rsidRDefault="00870696" w:rsidP="00870696">
      <w:pPr>
        <w:pStyle w:val="Bibliography"/>
        <w:rPr>
          <w:rFonts w:eastAsiaTheme="minorHAnsi"/>
          <w:lang w:eastAsia="en-US"/>
        </w:rPr>
      </w:pPr>
      <w:r w:rsidRPr="00870696">
        <w:rPr>
          <w:rFonts w:eastAsiaTheme="minorHAnsi"/>
          <w:lang w:eastAsia="en-US"/>
        </w:rPr>
        <w:t>[98]</w:t>
      </w:r>
      <w:r w:rsidRPr="00870696">
        <w:rPr>
          <w:rFonts w:eastAsiaTheme="minorHAnsi"/>
          <w:lang w:eastAsia="en-US"/>
        </w:rPr>
        <w:tab/>
        <w:t xml:space="preserve">J. Levänen, T. Lyytinen, and S. Gatica, ‘Modelling the Interplay Between Institutions and Circular Economy Business Models: A Case Study of Battery Recycling in Finland and Chile’, </w:t>
      </w:r>
      <w:r w:rsidRPr="00870696">
        <w:rPr>
          <w:rFonts w:eastAsiaTheme="minorHAnsi"/>
          <w:i/>
          <w:iCs/>
          <w:lang w:eastAsia="en-US"/>
        </w:rPr>
        <w:t>Ecol. Econ.</w:t>
      </w:r>
      <w:r w:rsidRPr="00870696">
        <w:rPr>
          <w:rFonts w:eastAsiaTheme="minorHAnsi"/>
          <w:lang w:eastAsia="en-US"/>
        </w:rPr>
        <w:t>, vol. 154, pp. 373–382, Dec. 2018, doi: 10.1016/j.ecolecon.2018.08.018.</w:t>
      </w:r>
    </w:p>
    <w:p w14:paraId="0915517C" w14:textId="77777777" w:rsidR="00870696" w:rsidRPr="00870696" w:rsidRDefault="00870696" w:rsidP="00870696">
      <w:pPr>
        <w:pStyle w:val="Bibliography"/>
        <w:rPr>
          <w:rFonts w:eastAsiaTheme="minorHAnsi"/>
          <w:lang w:eastAsia="en-US"/>
        </w:rPr>
      </w:pPr>
      <w:r w:rsidRPr="00870696">
        <w:rPr>
          <w:rFonts w:eastAsiaTheme="minorHAnsi"/>
          <w:lang w:eastAsia="en-US"/>
        </w:rPr>
        <w:t>[99]</w:t>
      </w:r>
      <w:r w:rsidRPr="00870696">
        <w:rPr>
          <w:rFonts w:eastAsiaTheme="minorHAnsi"/>
          <w:lang w:eastAsia="en-US"/>
        </w:rPr>
        <w:tab/>
        <w:t xml:space="preserve">G. Gaustad, M. Krystofik, M. Bustamante, and K. Badami, ‘Circular economy strategies for mitigating critical material supply issues’, </w:t>
      </w:r>
      <w:r w:rsidRPr="00870696">
        <w:rPr>
          <w:rFonts w:eastAsiaTheme="minorHAnsi"/>
          <w:i/>
          <w:iCs/>
          <w:lang w:eastAsia="en-US"/>
        </w:rPr>
        <w:t>Resour. Conserv. Recycl.</w:t>
      </w:r>
      <w:r w:rsidRPr="00870696">
        <w:rPr>
          <w:rFonts w:eastAsiaTheme="minorHAnsi"/>
          <w:lang w:eastAsia="en-US"/>
        </w:rPr>
        <w:t>, vol. 135, pp. 24–33, Aug. 2018, doi: 10.1016/j.resconrec.2017.08.002.</w:t>
      </w:r>
    </w:p>
    <w:p w14:paraId="11E3C7CF" w14:textId="77777777" w:rsidR="00870696" w:rsidRPr="00870696" w:rsidRDefault="00870696" w:rsidP="00870696">
      <w:pPr>
        <w:pStyle w:val="Bibliography"/>
        <w:rPr>
          <w:rFonts w:eastAsiaTheme="minorHAnsi"/>
          <w:lang w:eastAsia="en-US"/>
        </w:rPr>
      </w:pPr>
      <w:r w:rsidRPr="00870696">
        <w:rPr>
          <w:rFonts w:eastAsiaTheme="minorHAnsi"/>
          <w:lang w:eastAsia="en-US"/>
        </w:rPr>
        <w:t>[100]</w:t>
      </w:r>
      <w:r w:rsidRPr="00870696">
        <w:rPr>
          <w:rFonts w:eastAsiaTheme="minorHAnsi"/>
          <w:lang w:eastAsia="en-US"/>
        </w:rPr>
        <w:tab/>
        <w:t xml:space="preserve">E. Alvarez-de-los-Mozos and A. Renteria, ‘Collaborative Robots in e-waste Management’, </w:t>
      </w:r>
      <w:r w:rsidRPr="00870696">
        <w:rPr>
          <w:rFonts w:eastAsiaTheme="minorHAnsi"/>
          <w:i/>
          <w:iCs/>
          <w:lang w:eastAsia="en-US"/>
        </w:rPr>
        <w:t>Procedia Manuf.</w:t>
      </w:r>
      <w:r w:rsidRPr="00870696">
        <w:rPr>
          <w:rFonts w:eastAsiaTheme="minorHAnsi"/>
          <w:lang w:eastAsia="en-US"/>
        </w:rPr>
        <w:t>, vol. 11, pp. 55–62, 2017, doi: 10.1016/j.promfg.2017.07.133.</w:t>
      </w:r>
    </w:p>
    <w:p w14:paraId="6A7507CB" w14:textId="77777777" w:rsidR="00870696" w:rsidRPr="00870696" w:rsidRDefault="00870696" w:rsidP="00870696">
      <w:pPr>
        <w:pStyle w:val="Bibliography"/>
        <w:rPr>
          <w:rFonts w:eastAsiaTheme="minorHAnsi"/>
          <w:lang w:eastAsia="en-US"/>
        </w:rPr>
      </w:pPr>
      <w:r w:rsidRPr="00870696">
        <w:rPr>
          <w:rFonts w:eastAsiaTheme="minorHAnsi"/>
          <w:lang w:eastAsia="en-US"/>
        </w:rPr>
        <w:t>[101]</w:t>
      </w:r>
      <w:r w:rsidRPr="00870696">
        <w:rPr>
          <w:rFonts w:eastAsiaTheme="minorHAnsi"/>
          <w:lang w:eastAsia="en-US"/>
        </w:rPr>
        <w:tab/>
        <w:t xml:space="preserve">D. Choudhary, F. H. Qaiser, A. Choudhary, and K. Fernandes, ‘A model for managing returns in a circular economy context: A case study from the Indian electronics industry’, </w:t>
      </w:r>
      <w:r w:rsidRPr="00870696">
        <w:rPr>
          <w:rFonts w:eastAsiaTheme="minorHAnsi"/>
          <w:i/>
          <w:iCs/>
          <w:lang w:eastAsia="en-US"/>
        </w:rPr>
        <w:t>Int. J. Prod. Econ.</w:t>
      </w:r>
      <w:r w:rsidRPr="00870696">
        <w:rPr>
          <w:rFonts w:eastAsiaTheme="minorHAnsi"/>
          <w:lang w:eastAsia="en-US"/>
        </w:rPr>
        <w:t>, vol. 249, p. 108505, Jul. 2022, doi: 10.1016/j.ijpe.2022.108505.</w:t>
      </w:r>
    </w:p>
    <w:p w14:paraId="26B8EE69" w14:textId="77777777" w:rsidR="00870696" w:rsidRPr="00870696" w:rsidRDefault="00870696" w:rsidP="00870696">
      <w:pPr>
        <w:pStyle w:val="Bibliography"/>
        <w:rPr>
          <w:rFonts w:eastAsiaTheme="minorHAnsi"/>
          <w:lang w:eastAsia="en-US"/>
        </w:rPr>
      </w:pPr>
      <w:r w:rsidRPr="00870696">
        <w:rPr>
          <w:rFonts w:eastAsiaTheme="minorHAnsi"/>
          <w:lang w:eastAsia="en-US"/>
        </w:rPr>
        <w:t>[102]</w:t>
      </w:r>
      <w:r w:rsidRPr="00870696">
        <w:rPr>
          <w:rFonts w:eastAsiaTheme="minorHAnsi"/>
          <w:lang w:eastAsia="en-US"/>
        </w:rPr>
        <w:tab/>
        <w:t xml:space="preserve">L. Talens Peiró, F. Ardente, and F. Mathieux, ‘Design for Disassembly Criteria in EU Product Policies for a More Circular Economy: A Method for Analyzing Battery Packs in PC‐Tablets and Subnotebooks’, </w:t>
      </w:r>
      <w:r w:rsidRPr="00870696">
        <w:rPr>
          <w:rFonts w:eastAsiaTheme="minorHAnsi"/>
          <w:i/>
          <w:iCs/>
          <w:lang w:eastAsia="en-US"/>
        </w:rPr>
        <w:t>J. Ind. Ecol.</w:t>
      </w:r>
      <w:r w:rsidRPr="00870696">
        <w:rPr>
          <w:rFonts w:eastAsiaTheme="minorHAnsi"/>
          <w:lang w:eastAsia="en-US"/>
        </w:rPr>
        <w:t>, vol. 21, no. 3, pp. 731–741, Jun. 2017, doi: 10.1111/jiec.12608.</w:t>
      </w:r>
    </w:p>
    <w:p w14:paraId="1F9EE8B2" w14:textId="77777777" w:rsidR="00870696" w:rsidRPr="00870696" w:rsidRDefault="00870696" w:rsidP="00870696">
      <w:pPr>
        <w:pStyle w:val="Bibliography"/>
        <w:rPr>
          <w:rFonts w:eastAsiaTheme="minorHAnsi"/>
          <w:lang w:eastAsia="en-US"/>
        </w:rPr>
      </w:pPr>
      <w:r w:rsidRPr="00870696">
        <w:rPr>
          <w:rFonts w:eastAsiaTheme="minorHAnsi"/>
          <w:lang w:eastAsia="en-US"/>
        </w:rPr>
        <w:t>[103]</w:t>
      </w:r>
      <w:r w:rsidRPr="00870696">
        <w:rPr>
          <w:rFonts w:eastAsiaTheme="minorHAnsi"/>
          <w:lang w:eastAsia="en-US"/>
        </w:rPr>
        <w:tab/>
        <w:t xml:space="preserve">F. O. Ongondo, I. D. Williams, and G. Whitlock, ‘Distinct Urban Mines: Exploiting secondary resources in unique anthropogenic spaces’, </w:t>
      </w:r>
      <w:r w:rsidRPr="00870696">
        <w:rPr>
          <w:rFonts w:eastAsiaTheme="minorHAnsi"/>
          <w:i/>
          <w:iCs/>
          <w:lang w:eastAsia="en-US"/>
        </w:rPr>
        <w:t>Waste Manag.</w:t>
      </w:r>
      <w:r w:rsidRPr="00870696">
        <w:rPr>
          <w:rFonts w:eastAsiaTheme="minorHAnsi"/>
          <w:lang w:eastAsia="en-US"/>
        </w:rPr>
        <w:t>, vol. 45, pp. 4–9, Nov. 2015, doi: 10.1016/j.wasman.2015.05.026.</w:t>
      </w:r>
    </w:p>
    <w:p w14:paraId="2E51B122" w14:textId="77777777" w:rsidR="00870696" w:rsidRPr="00870696" w:rsidRDefault="00870696" w:rsidP="00870696">
      <w:pPr>
        <w:pStyle w:val="Bibliography"/>
        <w:rPr>
          <w:rFonts w:eastAsiaTheme="minorHAnsi"/>
          <w:lang w:eastAsia="en-US"/>
        </w:rPr>
      </w:pPr>
      <w:r w:rsidRPr="00870696">
        <w:rPr>
          <w:rFonts w:eastAsiaTheme="minorHAnsi"/>
          <w:lang w:eastAsia="en-US"/>
        </w:rPr>
        <w:t>[104]</w:t>
      </w:r>
      <w:r w:rsidRPr="00870696">
        <w:rPr>
          <w:rFonts w:eastAsiaTheme="minorHAnsi"/>
          <w:lang w:eastAsia="en-US"/>
        </w:rPr>
        <w:tab/>
        <w:t xml:space="preserve">F. Wang, L. Yu, and A. Wu, ‘Forecasting the electronic waste quantity with a decomposition-ensemble approach’, </w:t>
      </w:r>
      <w:r w:rsidRPr="00870696">
        <w:rPr>
          <w:rFonts w:eastAsiaTheme="minorHAnsi"/>
          <w:i/>
          <w:iCs/>
          <w:lang w:eastAsia="en-US"/>
        </w:rPr>
        <w:t>Waste Manag.</w:t>
      </w:r>
      <w:r w:rsidRPr="00870696">
        <w:rPr>
          <w:rFonts w:eastAsiaTheme="minorHAnsi"/>
          <w:lang w:eastAsia="en-US"/>
        </w:rPr>
        <w:t>, vol. 120, pp. 828–838, Feb. 2021, doi: 10.1016/j.wasman.2020.11.006.</w:t>
      </w:r>
    </w:p>
    <w:p w14:paraId="0F052F3C" w14:textId="77777777" w:rsidR="00870696" w:rsidRPr="00870696" w:rsidRDefault="00870696" w:rsidP="00870696">
      <w:pPr>
        <w:pStyle w:val="Bibliography"/>
        <w:rPr>
          <w:rFonts w:eastAsiaTheme="minorHAnsi"/>
          <w:lang w:eastAsia="en-US"/>
        </w:rPr>
      </w:pPr>
      <w:r w:rsidRPr="00870696">
        <w:rPr>
          <w:rFonts w:eastAsiaTheme="minorHAnsi"/>
          <w:lang w:eastAsia="en-US"/>
        </w:rPr>
        <w:t>[105]</w:t>
      </w:r>
      <w:r w:rsidRPr="00870696">
        <w:rPr>
          <w:rFonts w:eastAsiaTheme="minorHAnsi"/>
          <w:lang w:eastAsia="en-US"/>
        </w:rPr>
        <w:tab/>
        <w:t xml:space="preserve">A. K. Awasthi </w:t>
      </w:r>
      <w:r w:rsidRPr="00870696">
        <w:rPr>
          <w:rFonts w:eastAsiaTheme="minorHAnsi"/>
          <w:i/>
          <w:iCs/>
          <w:lang w:eastAsia="en-US"/>
        </w:rPr>
        <w:t>et al.</w:t>
      </w:r>
      <w:r w:rsidRPr="00870696">
        <w:rPr>
          <w:rFonts w:eastAsiaTheme="minorHAnsi"/>
          <w:lang w:eastAsia="en-US"/>
        </w:rPr>
        <w:t xml:space="preserve">, ‘Modelling the correlations of e-waste quantity with economic increase’, </w:t>
      </w:r>
      <w:r w:rsidRPr="00870696">
        <w:rPr>
          <w:rFonts w:eastAsiaTheme="minorHAnsi"/>
          <w:i/>
          <w:iCs/>
          <w:lang w:eastAsia="en-US"/>
        </w:rPr>
        <w:t>Sci. Total Environ.</w:t>
      </w:r>
      <w:r w:rsidRPr="00870696">
        <w:rPr>
          <w:rFonts w:eastAsiaTheme="minorHAnsi"/>
          <w:lang w:eastAsia="en-US"/>
        </w:rPr>
        <w:t>, vol. 613–614, pp. 46–53, Feb. 2018, doi: 10.1016/j.scitotenv.2017.08.288.</w:t>
      </w:r>
    </w:p>
    <w:p w14:paraId="54F1C805" w14:textId="77777777" w:rsidR="00870696" w:rsidRPr="00870696" w:rsidRDefault="00870696" w:rsidP="00870696">
      <w:pPr>
        <w:pStyle w:val="Bibliography"/>
        <w:rPr>
          <w:rFonts w:eastAsiaTheme="minorHAnsi"/>
          <w:lang w:eastAsia="en-US"/>
        </w:rPr>
      </w:pPr>
      <w:r w:rsidRPr="00870696">
        <w:rPr>
          <w:rFonts w:eastAsiaTheme="minorHAnsi"/>
          <w:lang w:eastAsia="en-US"/>
        </w:rPr>
        <w:t>[106]</w:t>
      </w:r>
      <w:r w:rsidRPr="00870696">
        <w:rPr>
          <w:rFonts w:eastAsiaTheme="minorHAnsi"/>
          <w:lang w:eastAsia="en-US"/>
        </w:rPr>
        <w:tab/>
        <w:t xml:space="preserve">X. Schepler, N. Absi, and A. Jeanjean, ‘Refurbishment and remanufacturing planning model for pre-owned consumer electronics’, </w:t>
      </w:r>
      <w:r w:rsidRPr="00870696">
        <w:rPr>
          <w:rFonts w:eastAsiaTheme="minorHAnsi"/>
          <w:i/>
          <w:iCs/>
          <w:lang w:eastAsia="en-US"/>
        </w:rPr>
        <w:t>Int. J. Prod. Res.</w:t>
      </w:r>
      <w:r w:rsidRPr="00870696">
        <w:rPr>
          <w:rFonts w:eastAsiaTheme="minorHAnsi"/>
          <w:lang w:eastAsia="en-US"/>
        </w:rPr>
        <w:t>, vol. 62, no. 7, pp. 2499–2521, Apr. 2024, doi: 10.1080/00207543.2023.2218942.</w:t>
      </w:r>
    </w:p>
    <w:p w14:paraId="5A933CA2" w14:textId="77777777" w:rsidR="00870696" w:rsidRPr="00870696" w:rsidRDefault="00870696" w:rsidP="00870696">
      <w:pPr>
        <w:pStyle w:val="Bibliography"/>
        <w:rPr>
          <w:rFonts w:eastAsiaTheme="minorHAnsi"/>
          <w:lang w:eastAsia="en-US"/>
        </w:rPr>
      </w:pPr>
      <w:r w:rsidRPr="00870696">
        <w:rPr>
          <w:rFonts w:eastAsiaTheme="minorHAnsi"/>
          <w:lang w:eastAsia="en-US"/>
        </w:rPr>
        <w:t>[107]</w:t>
      </w:r>
      <w:r w:rsidRPr="00870696">
        <w:rPr>
          <w:rFonts w:eastAsiaTheme="minorHAnsi"/>
          <w:lang w:eastAsia="en-US"/>
        </w:rPr>
        <w:tab/>
        <w:t xml:space="preserve">M. T. Islam and N. Huda, ‘Reverse logistics and closed-loop supply chain of Waste Electrical and Electronic Equipment (WEEE)/E-waste: A comprehensive literature review’, </w:t>
      </w:r>
      <w:r w:rsidRPr="00870696">
        <w:rPr>
          <w:rFonts w:eastAsiaTheme="minorHAnsi"/>
          <w:i/>
          <w:iCs/>
          <w:lang w:eastAsia="en-US"/>
        </w:rPr>
        <w:t>Resour. Conserv. Recycl.</w:t>
      </w:r>
      <w:r w:rsidRPr="00870696">
        <w:rPr>
          <w:rFonts w:eastAsiaTheme="minorHAnsi"/>
          <w:lang w:eastAsia="en-US"/>
        </w:rPr>
        <w:t>, vol. 137, pp. 48–75, Oct. 2018, doi: 10.1016/j.resconrec.2018.05.026.</w:t>
      </w:r>
    </w:p>
    <w:p w14:paraId="5D8A045E" w14:textId="77777777" w:rsidR="00870696" w:rsidRPr="00870696" w:rsidRDefault="00870696" w:rsidP="00870696">
      <w:pPr>
        <w:pStyle w:val="Bibliography"/>
        <w:rPr>
          <w:rFonts w:eastAsiaTheme="minorHAnsi"/>
          <w:lang w:eastAsia="en-US"/>
        </w:rPr>
      </w:pPr>
      <w:r w:rsidRPr="00870696">
        <w:rPr>
          <w:rFonts w:eastAsiaTheme="minorHAnsi"/>
          <w:lang w:eastAsia="en-US"/>
        </w:rPr>
        <w:t>[108]</w:t>
      </w:r>
      <w:r w:rsidRPr="00870696">
        <w:rPr>
          <w:rFonts w:eastAsiaTheme="minorHAnsi"/>
          <w:lang w:eastAsia="en-US"/>
        </w:rPr>
        <w:tab/>
        <w:t xml:space="preserve">T. Turkbay Romano </w:t>
      </w:r>
      <w:r w:rsidRPr="00870696">
        <w:rPr>
          <w:rFonts w:eastAsiaTheme="minorHAnsi"/>
          <w:i/>
          <w:iCs/>
          <w:lang w:eastAsia="en-US"/>
        </w:rPr>
        <w:t>et al.</w:t>
      </w:r>
      <w:r w:rsidRPr="00870696">
        <w:rPr>
          <w:rFonts w:eastAsiaTheme="minorHAnsi"/>
          <w:lang w:eastAsia="en-US"/>
        </w:rPr>
        <w:t xml:space="preserve">, ‘Disassemblability Assessment of Power Electronic Converters for Improved Circularity’, </w:t>
      </w:r>
      <w:r w:rsidRPr="00870696">
        <w:rPr>
          <w:rFonts w:eastAsiaTheme="minorHAnsi"/>
          <w:i/>
          <w:iCs/>
          <w:lang w:eastAsia="en-US"/>
        </w:rPr>
        <w:t>Sustainability</w:t>
      </w:r>
      <w:r w:rsidRPr="00870696">
        <w:rPr>
          <w:rFonts w:eastAsiaTheme="minorHAnsi"/>
          <w:lang w:eastAsia="en-US"/>
        </w:rPr>
        <w:t>, vol. 16, no. 11, p. 4712, May 2024, doi: 10.3390/su16114712.</w:t>
      </w:r>
    </w:p>
    <w:p w14:paraId="12D66B1C" w14:textId="77777777" w:rsidR="00870696" w:rsidRPr="00870696" w:rsidRDefault="00870696" w:rsidP="00870696">
      <w:pPr>
        <w:pStyle w:val="Bibliography"/>
        <w:rPr>
          <w:rFonts w:eastAsiaTheme="minorHAnsi"/>
          <w:lang w:eastAsia="en-US"/>
        </w:rPr>
      </w:pPr>
      <w:r w:rsidRPr="00870696">
        <w:rPr>
          <w:rFonts w:eastAsiaTheme="minorHAnsi"/>
          <w:lang w:eastAsia="en-US"/>
        </w:rPr>
        <w:t>[109]</w:t>
      </w:r>
      <w:r w:rsidRPr="00870696">
        <w:rPr>
          <w:rFonts w:eastAsiaTheme="minorHAnsi"/>
          <w:lang w:eastAsia="en-US"/>
        </w:rPr>
        <w:tab/>
        <w:t xml:space="preserve">M. H. Shahidzadeh and S. Shokouhyar, ‘Shedding light on the reverse logistics’ decision-making: a social-media analytics study of the electronics industry in developing vs developed countries’, </w:t>
      </w:r>
      <w:r w:rsidRPr="00870696">
        <w:rPr>
          <w:rFonts w:eastAsiaTheme="minorHAnsi"/>
          <w:i/>
          <w:iCs/>
          <w:lang w:eastAsia="en-US"/>
        </w:rPr>
        <w:t>Int. J. Sustain. Eng.</w:t>
      </w:r>
      <w:r w:rsidRPr="00870696">
        <w:rPr>
          <w:rFonts w:eastAsiaTheme="minorHAnsi"/>
          <w:lang w:eastAsia="en-US"/>
        </w:rPr>
        <w:t>, vol. 15, no. 1, pp. 161–176, Dec. 2022, doi: 10.1080/19397038.2022.2101706.</w:t>
      </w:r>
    </w:p>
    <w:p w14:paraId="46D7C64C"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110]</w:t>
      </w:r>
      <w:r w:rsidRPr="00870696">
        <w:rPr>
          <w:rFonts w:eastAsiaTheme="minorHAnsi"/>
          <w:lang w:eastAsia="en-US"/>
        </w:rPr>
        <w:tab/>
        <w:t xml:space="preserve">S. Agrawal and R. K. Singh, ‘Analyzing disposition decisions for sustainable reverse logistics: Triple Bottom Line approach’, </w:t>
      </w:r>
      <w:r w:rsidRPr="00870696">
        <w:rPr>
          <w:rFonts w:eastAsiaTheme="minorHAnsi"/>
          <w:i/>
          <w:iCs/>
          <w:lang w:eastAsia="en-US"/>
        </w:rPr>
        <w:t>Resour. Conserv. Recycl.</w:t>
      </w:r>
      <w:r w:rsidRPr="00870696">
        <w:rPr>
          <w:rFonts w:eastAsiaTheme="minorHAnsi"/>
          <w:lang w:eastAsia="en-US"/>
        </w:rPr>
        <w:t>, vol. 150, p. 104448, Nov. 2019, doi: 10.1016/j.resconrec.2019.104448.</w:t>
      </w:r>
    </w:p>
    <w:p w14:paraId="5EDF2321" w14:textId="77777777" w:rsidR="00870696" w:rsidRPr="00870696" w:rsidRDefault="00870696" w:rsidP="00870696">
      <w:pPr>
        <w:pStyle w:val="Bibliography"/>
        <w:rPr>
          <w:rFonts w:eastAsiaTheme="minorHAnsi"/>
          <w:lang w:eastAsia="en-US"/>
        </w:rPr>
      </w:pPr>
      <w:r w:rsidRPr="00870696">
        <w:rPr>
          <w:rFonts w:eastAsiaTheme="minorHAnsi"/>
          <w:lang w:eastAsia="en-US"/>
        </w:rPr>
        <w:t>[111]</w:t>
      </w:r>
      <w:r w:rsidRPr="00870696">
        <w:rPr>
          <w:rFonts w:eastAsiaTheme="minorHAnsi"/>
          <w:lang w:eastAsia="en-US"/>
        </w:rPr>
        <w:tab/>
        <w:t xml:space="preserve">N. R. Misra, S. Kumar, and A. Jain, ‘A Review on E-waste: Fostering the Need for Green Electronics’, in </w:t>
      </w:r>
      <w:r w:rsidRPr="00870696">
        <w:rPr>
          <w:rFonts w:eastAsiaTheme="minorHAnsi"/>
          <w:i/>
          <w:iCs/>
          <w:lang w:eastAsia="en-US"/>
        </w:rPr>
        <w:t>2021 International Conference on Computing, Communication, and Intelligent Systems (ICCCIS)</w:t>
      </w:r>
      <w:r w:rsidRPr="00870696">
        <w:rPr>
          <w:rFonts w:eastAsiaTheme="minorHAnsi"/>
          <w:lang w:eastAsia="en-US"/>
        </w:rPr>
        <w:t>, Greater Noida, India: IEEE, Feb. 2021, pp. 1032–1036. doi: 10.1109/ICCCIS51004.2021.9397191.</w:t>
      </w:r>
    </w:p>
    <w:p w14:paraId="31539ACE" w14:textId="77777777" w:rsidR="00870696" w:rsidRPr="00870696" w:rsidRDefault="00870696" w:rsidP="00870696">
      <w:pPr>
        <w:pStyle w:val="Bibliography"/>
        <w:rPr>
          <w:rFonts w:eastAsiaTheme="minorHAnsi"/>
          <w:lang w:eastAsia="en-US"/>
        </w:rPr>
      </w:pPr>
      <w:r w:rsidRPr="00870696">
        <w:rPr>
          <w:rFonts w:eastAsiaTheme="minorHAnsi"/>
          <w:lang w:eastAsia="en-US"/>
        </w:rPr>
        <w:t>[112]</w:t>
      </w:r>
      <w:r w:rsidRPr="00870696">
        <w:rPr>
          <w:rFonts w:eastAsiaTheme="minorHAnsi"/>
          <w:lang w:eastAsia="en-US"/>
        </w:rPr>
        <w:tab/>
        <w:t xml:space="preserve">S. Abalansa, B. El Mahrad, J. Icely, and A. Newton, ‘Electronic Waste, an Environmental Problem Exported to Developing Countries: The GOOD, the BAD and the UGLY’, </w:t>
      </w:r>
      <w:r w:rsidRPr="00870696">
        <w:rPr>
          <w:rFonts w:eastAsiaTheme="minorHAnsi"/>
          <w:i/>
          <w:iCs/>
          <w:lang w:eastAsia="en-US"/>
        </w:rPr>
        <w:t>Sustainability</w:t>
      </w:r>
      <w:r w:rsidRPr="00870696">
        <w:rPr>
          <w:rFonts w:eastAsiaTheme="minorHAnsi"/>
          <w:lang w:eastAsia="en-US"/>
        </w:rPr>
        <w:t>, vol. 13, no. 9, p. 5302, May 2021, doi: 10.3390/su13095302.</w:t>
      </w:r>
    </w:p>
    <w:p w14:paraId="6F66A74D" w14:textId="77777777" w:rsidR="00870696" w:rsidRPr="00870696" w:rsidRDefault="00870696" w:rsidP="00870696">
      <w:pPr>
        <w:pStyle w:val="Bibliography"/>
        <w:rPr>
          <w:rFonts w:eastAsiaTheme="minorHAnsi"/>
          <w:lang w:eastAsia="en-US"/>
        </w:rPr>
      </w:pPr>
      <w:r w:rsidRPr="00870696">
        <w:rPr>
          <w:rFonts w:eastAsiaTheme="minorHAnsi"/>
          <w:lang w:eastAsia="en-US"/>
        </w:rPr>
        <w:t>[113]</w:t>
      </w:r>
      <w:r w:rsidRPr="00870696">
        <w:rPr>
          <w:rFonts w:eastAsiaTheme="minorHAnsi"/>
          <w:lang w:eastAsia="en-US"/>
        </w:rPr>
        <w:tab/>
        <w:t xml:space="preserve">M. R. Shaharudin, S. Zailani, K.-C. Tan, J. Cross, and C. Hotrawaisaya, ‘Fostering closed-loop supply chain orientation by leveraging strategic green capabilities for circular economy performance: empirical evidence from Malaysian electrical and electronics manufacturing firms’, </w:t>
      </w:r>
      <w:r w:rsidRPr="00870696">
        <w:rPr>
          <w:rFonts w:eastAsiaTheme="minorHAnsi"/>
          <w:i/>
          <w:iCs/>
          <w:lang w:eastAsia="en-US"/>
        </w:rPr>
        <w:t>Environ. Dev. Sustain.</w:t>
      </w:r>
      <w:r w:rsidRPr="00870696">
        <w:rPr>
          <w:rFonts w:eastAsiaTheme="minorHAnsi"/>
          <w:lang w:eastAsia="en-US"/>
        </w:rPr>
        <w:t>, vol. 27, no. 10, pp. 24397–24434, Jan. 2023, doi: 10.1007/s10668-022-02832-3.</w:t>
      </w:r>
    </w:p>
    <w:p w14:paraId="502D2657" w14:textId="77777777" w:rsidR="00870696" w:rsidRPr="00870696" w:rsidRDefault="00870696" w:rsidP="00870696">
      <w:pPr>
        <w:pStyle w:val="Bibliography"/>
        <w:rPr>
          <w:rFonts w:eastAsiaTheme="minorHAnsi"/>
          <w:lang w:eastAsia="en-US"/>
        </w:rPr>
      </w:pPr>
      <w:r w:rsidRPr="00870696">
        <w:rPr>
          <w:rFonts w:eastAsiaTheme="minorHAnsi"/>
          <w:lang w:eastAsia="en-US"/>
        </w:rPr>
        <w:t>[114]</w:t>
      </w:r>
      <w:r w:rsidRPr="00870696">
        <w:rPr>
          <w:rFonts w:eastAsiaTheme="minorHAnsi"/>
          <w:lang w:eastAsia="en-US"/>
        </w:rPr>
        <w:tab/>
        <w:t xml:space="preserve">X. Zeng, J. A. Mathews, and J. Li, ‘Urban Mining of E-Waste is Becoming More Cost-Effective Than Virgin Mining’, </w:t>
      </w:r>
      <w:r w:rsidRPr="00870696">
        <w:rPr>
          <w:rFonts w:eastAsiaTheme="minorHAnsi"/>
          <w:i/>
          <w:iCs/>
          <w:lang w:eastAsia="en-US"/>
        </w:rPr>
        <w:t>Environ. Sci. Technol.</w:t>
      </w:r>
      <w:r w:rsidRPr="00870696">
        <w:rPr>
          <w:rFonts w:eastAsiaTheme="minorHAnsi"/>
          <w:lang w:eastAsia="en-US"/>
        </w:rPr>
        <w:t>, vol. 52, no. 8, pp. 4835–4841, Apr. 2018, doi: 10.1021/acs.est.7b04909.</w:t>
      </w:r>
    </w:p>
    <w:p w14:paraId="6F24AAB3" w14:textId="77777777" w:rsidR="00870696" w:rsidRPr="00870696" w:rsidRDefault="00870696" w:rsidP="00870696">
      <w:pPr>
        <w:pStyle w:val="Bibliography"/>
        <w:rPr>
          <w:rFonts w:eastAsiaTheme="minorHAnsi"/>
          <w:lang w:eastAsia="en-US"/>
        </w:rPr>
      </w:pPr>
      <w:r w:rsidRPr="00870696">
        <w:rPr>
          <w:rFonts w:eastAsiaTheme="minorHAnsi"/>
          <w:lang w:eastAsia="en-US"/>
        </w:rPr>
        <w:t>[115]</w:t>
      </w:r>
      <w:r w:rsidRPr="00870696">
        <w:rPr>
          <w:rFonts w:eastAsiaTheme="minorHAnsi"/>
          <w:lang w:eastAsia="en-US"/>
        </w:rPr>
        <w:tab/>
        <w:t xml:space="preserve">Y. Kazancoglu, Y. D. Ozkan-Ozen, S. K. Mangla, and M. Ram, ‘Risk assessment for sustainability in e-waste recycling in circular economy’, </w:t>
      </w:r>
      <w:r w:rsidRPr="00870696">
        <w:rPr>
          <w:rFonts w:eastAsiaTheme="minorHAnsi"/>
          <w:i/>
          <w:iCs/>
          <w:lang w:eastAsia="en-US"/>
        </w:rPr>
        <w:t>Clean Technol. Environ. Policy</w:t>
      </w:r>
      <w:r w:rsidRPr="00870696">
        <w:rPr>
          <w:rFonts w:eastAsiaTheme="minorHAnsi"/>
          <w:lang w:eastAsia="en-US"/>
        </w:rPr>
        <w:t>, vol. 24, no. 4, pp. 1145–1157, May 2022, doi: 10.1007/s10098-020-01901-3.</w:t>
      </w:r>
    </w:p>
    <w:p w14:paraId="6CB57FB9" w14:textId="77777777" w:rsidR="00870696" w:rsidRPr="00870696" w:rsidRDefault="00870696" w:rsidP="00870696">
      <w:pPr>
        <w:pStyle w:val="Bibliography"/>
        <w:rPr>
          <w:rFonts w:eastAsiaTheme="minorHAnsi"/>
          <w:lang w:eastAsia="en-US"/>
        </w:rPr>
      </w:pPr>
      <w:r w:rsidRPr="00870696">
        <w:rPr>
          <w:rFonts w:eastAsiaTheme="minorHAnsi"/>
          <w:lang w:eastAsia="en-US"/>
        </w:rPr>
        <w:t>[116]</w:t>
      </w:r>
      <w:r w:rsidRPr="00870696">
        <w:rPr>
          <w:rFonts w:eastAsiaTheme="minorHAnsi"/>
          <w:lang w:eastAsia="en-US"/>
        </w:rPr>
        <w:tab/>
        <w:t xml:space="preserve">I. R. De Azua Lahidalga, E. M. Valor, D. J. Lozano, and J. M. F. Mendoza, ‘Circular Power Electronics: Exploring the Scope and Suitability of Ecodesign Criteria for the Power Electronics Industry’, in </w:t>
      </w:r>
      <w:r w:rsidRPr="00870696">
        <w:rPr>
          <w:rFonts w:eastAsiaTheme="minorHAnsi"/>
          <w:i/>
          <w:iCs/>
          <w:lang w:eastAsia="en-US"/>
        </w:rPr>
        <w:t>2024 Electronics Goes Green 2024+ (EGG)</w:t>
      </w:r>
      <w:r w:rsidRPr="00870696">
        <w:rPr>
          <w:rFonts w:eastAsiaTheme="minorHAnsi"/>
          <w:lang w:eastAsia="en-US"/>
        </w:rPr>
        <w:t>, Berlin, Germany: IEEE, Jun. 2024, pp. 1–8. doi: 10.23919/EGG62010.2024.10631184.</w:t>
      </w:r>
    </w:p>
    <w:p w14:paraId="09F1CF3A" w14:textId="77777777" w:rsidR="00870696" w:rsidRPr="00870696" w:rsidRDefault="00870696" w:rsidP="00870696">
      <w:pPr>
        <w:pStyle w:val="Bibliography"/>
        <w:rPr>
          <w:rFonts w:eastAsiaTheme="minorHAnsi"/>
          <w:lang w:eastAsia="en-US"/>
        </w:rPr>
      </w:pPr>
      <w:r w:rsidRPr="00870696">
        <w:rPr>
          <w:rFonts w:eastAsiaTheme="minorHAnsi"/>
          <w:lang w:eastAsia="en-US"/>
        </w:rPr>
        <w:t>[117]</w:t>
      </w:r>
      <w:r w:rsidRPr="00870696">
        <w:rPr>
          <w:rFonts w:eastAsiaTheme="minorHAnsi"/>
          <w:lang w:eastAsia="en-US"/>
        </w:rPr>
        <w:tab/>
        <w:t xml:space="preserve">R. H. Reich, J. Ayan, L. Alaerts, and K. Van Acker, ‘Defining the goals of Product Passports by circular product strategies’, </w:t>
      </w:r>
      <w:r w:rsidRPr="00870696">
        <w:rPr>
          <w:rFonts w:eastAsiaTheme="minorHAnsi"/>
          <w:i/>
          <w:iCs/>
          <w:lang w:eastAsia="en-US"/>
        </w:rPr>
        <w:t>Procedia CIRP</w:t>
      </w:r>
      <w:r w:rsidRPr="00870696">
        <w:rPr>
          <w:rFonts w:eastAsiaTheme="minorHAnsi"/>
          <w:lang w:eastAsia="en-US"/>
        </w:rPr>
        <w:t>, vol. 116, pp. 257–262, 2023, doi: 10.1016/j.procir.2023.02.044.</w:t>
      </w:r>
    </w:p>
    <w:p w14:paraId="1CA790A8" w14:textId="77777777" w:rsidR="00870696" w:rsidRPr="00870696" w:rsidRDefault="00870696" w:rsidP="00870696">
      <w:pPr>
        <w:pStyle w:val="Bibliography"/>
        <w:rPr>
          <w:rFonts w:eastAsiaTheme="minorHAnsi"/>
          <w:lang w:eastAsia="en-US"/>
        </w:rPr>
      </w:pPr>
      <w:r w:rsidRPr="00870696">
        <w:rPr>
          <w:rFonts w:eastAsiaTheme="minorHAnsi"/>
          <w:lang w:eastAsia="en-US"/>
        </w:rPr>
        <w:t>[118]</w:t>
      </w:r>
      <w:r w:rsidRPr="00870696">
        <w:rPr>
          <w:rFonts w:eastAsiaTheme="minorHAnsi"/>
          <w:lang w:eastAsia="en-US"/>
        </w:rPr>
        <w:tab/>
        <w:t xml:space="preserve">M. Chen and O. A. Ogunseitan, ‘Zero E-waste: Regulatory impediments and blockchain imperatives’, </w:t>
      </w:r>
      <w:r w:rsidRPr="00870696">
        <w:rPr>
          <w:rFonts w:eastAsiaTheme="minorHAnsi"/>
          <w:i/>
          <w:iCs/>
          <w:lang w:eastAsia="en-US"/>
        </w:rPr>
        <w:t>Front. Environ. Sci. Eng.</w:t>
      </w:r>
      <w:r w:rsidRPr="00870696">
        <w:rPr>
          <w:rFonts w:eastAsiaTheme="minorHAnsi"/>
          <w:lang w:eastAsia="en-US"/>
        </w:rPr>
        <w:t>, vol. 15, no. 6, p. 114, Dec. 2021, doi: 10.1007/s11783-021-1402-x.</w:t>
      </w:r>
    </w:p>
    <w:p w14:paraId="6365336D" w14:textId="77777777" w:rsidR="00870696" w:rsidRPr="00870696" w:rsidRDefault="00870696" w:rsidP="00870696">
      <w:pPr>
        <w:pStyle w:val="Bibliography"/>
        <w:rPr>
          <w:rFonts w:eastAsiaTheme="minorHAnsi"/>
          <w:lang w:eastAsia="en-US"/>
        </w:rPr>
      </w:pPr>
      <w:r w:rsidRPr="00870696">
        <w:rPr>
          <w:rFonts w:eastAsiaTheme="minorHAnsi"/>
          <w:lang w:eastAsia="en-US"/>
        </w:rPr>
        <w:t>[119]</w:t>
      </w:r>
      <w:r w:rsidRPr="00870696">
        <w:rPr>
          <w:rFonts w:eastAsiaTheme="minorHAnsi"/>
          <w:lang w:eastAsia="en-US"/>
        </w:rPr>
        <w:tab/>
        <w:t xml:space="preserve">C. Garrido-Hidalgo, F. J. Ramirez, T. Olivares, and L. Roda-Sanchez, ‘The adoption of internet of things in a circular supply chain framework for the recovery of WEEE: the case of lithium-ion electric vehicle battery packs’, </w:t>
      </w:r>
      <w:r w:rsidRPr="00870696">
        <w:rPr>
          <w:rFonts w:eastAsiaTheme="minorHAnsi"/>
          <w:i/>
          <w:iCs/>
          <w:lang w:eastAsia="en-US"/>
        </w:rPr>
        <w:t>Waste Manag.</w:t>
      </w:r>
      <w:r w:rsidRPr="00870696">
        <w:rPr>
          <w:rFonts w:eastAsiaTheme="minorHAnsi"/>
          <w:lang w:eastAsia="en-US"/>
        </w:rPr>
        <w:t>, vol. 103, pp. 32–44, Feb. 2020, doi: 10.1016/j.wasman.2019.09.045.</w:t>
      </w:r>
    </w:p>
    <w:p w14:paraId="3C72D7DB" w14:textId="77777777" w:rsidR="00870696" w:rsidRPr="00870696" w:rsidRDefault="00870696" w:rsidP="00870696">
      <w:pPr>
        <w:pStyle w:val="Bibliography"/>
        <w:rPr>
          <w:rFonts w:eastAsiaTheme="minorHAnsi"/>
          <w:lang w:eastAsia="en-US"/>
        </w:rPr>
      </w:pPr>
      <w:r w:rsidRPr="00870696">
        <w:rPr>
          <w:rFonts w:eastAsiaTheme="minorHAnsi"/>
          <w:lang w:eastAsia="en-US"/>
        </w:rPr>
        <w:t>[120]</w:t>
      </w:r>
      <w:r w:rsidRPr="00870696">
        <w:rPr>
          <w:rFonts w:eastAsiaTheme="minorHAnsi"/>
          <w:lang w:eastAsia="en-US"/>
        </w:rPr>
        <w:tab/>
        <w:t xml:space="preserve">H. Ali, H. A. Khan, and M. G. Pecht, ‘Circular economy of Li Batteries: Technologies and trends’, </w:t>
      </w:r>
      <w:r w:rsidRPr="00870696">
        <w:rPr>
          <w:rFonts w:eastAsiaTheme="minorHAnsi"/>
          <w:i/>
          <w:iCs/>
          <w:lang w:eastAsia="en-US"/>
        </w:rPr>
        <w:t>J. Energy Storage</w:t>
      </w:r>
      <w:r w:rsidRPr="00870696">
        <w:rPr>
          <w:rFonts w:eastAsiaTheme="minorHAnsi"/>
          <w:lang w:eastAsia="en-US"/>
        </w:rPr>
        <w:t>, vol. 40, p. 102690, Aug. 2021, doi: 10.1016/j.est.2021.102690.</w:t>
      </w:r>
    </w:p>
    <w:p w14:paraId="1CCFBEAF" w14:textId="77777777" w:rsidR="00870696" w:rsidRPr="00870696" w:rsidRDefault="00870696" w:rsidP="00870696">
      <w:pPr>
        <w:pStyle w:val="Bibliography"/>
        <w:rPr>
          <w:rFonts w:eastAsiaTheme="minorHAnsi"/>
          <w:lang w:eastAsia="en-US"/>
        </w:rPr>
      </w:pPr>
      <w:r w:rsidRPr="00870696">
        <w:rPr>
          <w:rFonts w:eastAsiaTheme="minorHAnsi"/>
          <w:lang w:eastAsia="en-US"/>
        </w:rPr>
        <w:t>[121]</w:t>
      </w:r>
      <w:r w:rsidRPr="00870696">
        <w:rPr>
          <w:rFonts w:eastAsiaTheme="minorHAnsi"/>
          <w:lang w:eastAsia="en-US"/>
        </w:rPr>
        <w:tab/>
        <w:t xml:space="preserve">P. Schroeder, K. Anggraeni, and U. Weber, ‘The Relevance of Circular Economy Practices to the Sustainable Development Goals’, </w:t>
      </w:r>
      <w:r w:rsidRPr="00870696">
        <w:rPr>
          <w:rFonts w:eastAsiaTheme="minorHAnsi"/>
          <w:i/>
          <w:iCs/>
          <w:lang w:eastAsia="en-US"/>
        </w:rPr>
        <w:t>J. Ind. Ecol.</w:t>
      </w:r>
      <w:r w:rsidRPr="00870696">
        <w:rPr>
          <w:rFonts w:eastAsiaTheme="minorHAnsi"/>
          <w:lang w:eastAsia="en-US"/>
        </w:rPr>
        <w:t>, vol. 23, no. 1, pp. 77–95, Feb. 2019, doi: 10.1111/jiec.12732.</w:t>
      </w:r>
    </w:p>
    <w:p w14:paraId="68D2F60C" w14:textId="77777777" w:rsidR="00870696" w:rsidRPr="00870696" w:rsidRDefault="00870696" w:rsidP="00870696">
      <w:pPr>
        <w:pStyle w:val="Bibliography"/>
        <w:rPr>
          <w:rFonts w:eastAsiaTheme="minorHAnsi"/>
          <w:lang w:eastAsia="en-US"/>
        </w:rPr>
      </w:pPr>
      <w:r w:rsidRPr="00870696">
        <w:rPr>
          <w:rFonts w:eastAsiaTheme="minorHAnsi"/>
          <w:lang w:eastAsia="en-US"/>
        </w:rPr>
        <w:t>[122]</w:t>
      </w:r>
      <w:r w:rsidRPr="00870696">
        <w:rPr>
          <w:rFonts w:eastAsiaTheme="minorHAnsi"/>
          <w:lang w:eastAsia="en-US"/>
        </w:rPr>
        <w:tab/>
        <w:t xml:space="preserve">X. Tong, T. Wang, Y. Chen, and Y. Wang, ‘Towards an inclusive circular economy: Quantifying the spatial flows of e-waste through the informal sector in China’, </w:t>
      </w:r>
      <w:r w:rsidRPr="00870696">
        <w:rPr>
          <w:rFonts w:eastAsiaTheme="minorHAnsi"/>
          <w:i/>
          <w:iCs/>
          <w:lang w:eastAsia="en-US"/>
        </w:rPr>
        <w:t>Resour. Conserv. Recycl.</w:t>
      </w:r>
      <w:r w:rsidRPr="00870696">
        <w:rPr>
          <w:rFonts w:eastAsiaTheme="minorHAnsi"/>
          <w:lang w:eastAsia="en-US"/>
        </w:rPr>
        <w:t>, vol. 135, pp. 163–171, Aug. 2018, doi: 10.1016/j.resconrec.2017.10.039.</w:t>
      </w:r>
    </w:p>
    <w:p w14:paraId="0036063A" w14:textId="77777777" w:rsidR="00870696" w:rsidRPr="00870696" w:rsidRDefault="00870696" w:rsidP="00870696">
      <w:pPr>
        <w:pStyle w:val="Bibliography"/>
        <w:rPr>
          <w:rFonts w:eastAsiaTheme="minorHAnsi"/>
          <w:lang w:eastAsia="en-US"/>
        </w:rPr>
      </w:pPr>
      <w:r w:rsidRPr="00870696">
        <w:rPr>
          <w:rFonts w:eastAsiaTheme="minorHAnsi"/>
          <w:lang w:eastAsia="en-US"/>
        </w:rPr>
        <w:t>[123]</w:t>
      </w:r>
      <w:r w:rsidRPr="00870696">
        <w:rPr>
          <w:rFonts w:eastAsiaTheme="minorHAnsi"/>
          <w:lang w:eastAsia="en-US"/>
        </w:rPr>
        <w:tab/>
        <w:t xml:space="preserve">A. Shahbaz, ‘A systematic review on leaching of rare earth metals from primary and secondary sources’, </w:t>
      </w:r>
      <w:r w:rsidRPr="00870696">
        <w:rPr>
          <w:rFonts w:eastAsiaTheme="minorHAnsi"/>
          <w:i/>
          <w:iCs/>
          <w:lang w:eastAsia="en-US"/>
        </w:rPr>
        <w:t>Miner. Eng.</w:t>
      </w:r>
      <w:r w:rsidRPr="00870696">
        <w:rPr>
          <w:rFonts w:eastAsiaTheme="minorHAnsi"/>
          <w:lang w:eastAsia="en-US"/>
        </w:rPr>
        <w:t>, vol. 184, p. 107632, Jun. 2022, doi: 10.1016/j.mineng.2022.107632.</w:t>
      </w:r>
    </w:p>
    <w:p w14:paraId="339986B5" w14:textId="77777777" w:rsidR="00870696" w:rsidRPr="00870696" w:rsidRDefault="00870696" w:rsidP="00870696">
      <w:pPr>
        <w:pStyle w:val="Bibliography"/>
        <w:rPr>
          <w:rFonts w:eastAsiaTheme="minorHAnsi"/>
          <w:lang w:eastAsia="en-US"/>
        </w:rPr>
      </w:pPr>
      <w:r w:rsidRPr="00870696">
        <w:rPr>
          <w:rFonts w:eastAsiaTheme="minorHAnsi"/>
          <w:lang w:eastAsia="en-US"/>
        </w:rPr>
        <w:lastRenderedPageBreak/>
        <w:t>[124]</w:t>
      </w:r>
      <w:r w:rsidRPr="00870696">
        <w:rPr>
          <w:rFonts w:eastAsiaTheme="minorHAnsi"/>
          <w:lang w:eastAsia="en-US"/>
        </w:rPr>
        <w:tab/>
        <w:t xml:space="preserve">C. Bai, G. Orzes, and J. Sarkis, ‘Exploring the impact of Industry 4.0 technologies on social sustainability through a circular economy approach’, </w:t>
      </w:r>
      <w:r w:rsidRPr="00870696">
        <w:rPr>
          <w:rFonts w:eastAsiaTheme="minorHAnsi"/>
          <w:i/>
          <w:iCs/>
          <w:lang w:eastAsia="en-US"/>
        </w:rPr>
        <w:t>Ind. Mark. Manag.</w:t>
      </w:r>
      <w:r w:rsidRPr="00870696">
        <w:rPr>
          <w:rFonts w:eastAsiaTheme="minorHAnsi"/>
          <w:lang w:eastAsia="en-US"/>
        </w:rPr>
        <w:t>, vol. 101, pp. 176–190, Feb. 2022, doi: 10.1016/j.indmarman.2021.12.004.</w:t>
      </w:r>
    </w:p>
    <w:p w14:paraId="23D1AAF8" w14:textId="77777777" w:rsidR="00870696" w:rsidRPr="00870696" w:rsidRDefault="00870696" w:rsidP="00870696">
      <w:pPr>
        <w:pStyle w:val="Bibliography"/>
        <w:rPr>
          <w:rFonts w:eastAsiaTheme="minorHAnsi"/>
          <w:lang w:eastAsia="en-US"/>
        </w:rPr>
      </w:pPr>
      <w:r w:rsidRPr="00870696">
        <w:rPr>
          <w:rFonts w:eastAsiaTheme="minorHAnsi"/>
          <w:lang w:eastAsia="en-US"/>
        </w:rPr>
        <w:t>[125]</w:t>
      </w:r>
      <w:r w:rsidRPr="00870696">
        <w:rPr>
          <w:rFonts w:eastAsiaTheme="minorHAnsi"/>
          <w:lang w:eastAsia="en-US"/>
        </w:rPr>
        <w:tab/>
        <w:t xml:space="preserve">S. Singh, M. S. Dasgupta, and S. Routroy, ‘Analysis of Critical Success Factors to Design E-waste Collection Policy in India: A Fuzzy DEMATEL Approach’, </w:t>
      </w:r>
      <w:r w:rsidRPr="00870696">
        <w:rPr>
          <w:rFonts w:eastAsiaTheme="minorHAnsi"/>
          <w:i/>
          <w:iCs/>
          <w:lang w:eastAsia="en-US"/>
        </w:rPr>
        <w:t>Environ. Sci. Pollut. Res.</w:t>
      </w:r>
      <w:r w:rsidRPr="00870696">
        <w:rPr>
          <w:rFonts w:eastAsiaTheme="minorHAnsi"/>
          <w:lang w:eastAsia="en-US"/>
        </w:rPr>
        <w:t>, vol. 29, no. 7, pp. 10585–10604, Feb. 2022, doi: 10.1007/s11356-021-16129-x.</w:t>
      </w:r>
    </w:p>
    <w:p w14:paraId="3D98AC75" w14:textId="77777777" w:rsidR="00870696" w:rsidRPr="00870696" w:rsidRDefault="00870696" w:rsidP="00870696">
      <w:pPr>
        <w:pStyle w:val="Bibliography"/>
        <w:rPr>
          <w:rFonts w:eastAsiaTheme="minorHAnsi"/>
          <w:lang w:eastAsia="en-US"/>
        </w:rPr>
      </w:pPr>
      <w:r w:rsidRPr="00870696">
        <w:rPr>
          <w:rFonts w:eastAsiaTheme="minorHAnsi"/>
          <w:lang w:eastAsia="en-US"/>
        </w:rPr>
        <w:t>[126]</w:t>
      </w:r>
      <w:r w:rsidRPr="00870696">
        <w:rPr>
          <w:rFonts w:eastAsiaTheme="minorHAnsi"/>
          <w:lang w:eastAsia="en-US"/>
        </w:rPr>
        <w:tab/>
        <w:t xml:space="preserve">S. Mazahir, V. Verter, T. Boyaci, and L. N. Van Wassenhove, ‘Did Europe Move in the Right Direction on E‐waste Legislation?’, </w:t>
      </w:r>
      <w:r w:rsidRPr="00870696">
        <w:rPr>
          <w:rFonts w:eastAsiaTheme="minorHAnsi"/>
          <w:i/>
          <w:iCs/>
          <w:lang w:eastAsia="en-US"/>
        </w:rPr>
        <w:t>Prod. Oper. Manag.</w:t>
      </w:r>
      <w:r w:rsidRPr="00870696">
        <w:rPr>
          <w:rFonts w:eastAsiaTheme="minorHAnsi"/>
          <w:lang w:eastAsia="en-US"/>
        </w:rPr>
        <w:t>, vol. 28, no. 1, pp. 121–139, Jan. 2019, doi: 10.1111/poms.12894.</w:t>
      </w:r>
    </w:p>
    <w:p w14:paraId="251CDF78" w14:textId="77777777" w:rsidR="00870696" w:rsidRPr="00870696" w:rsidRDefault="00870696" w:rsidP="00870696">
      <w:pPr>
        <w:pStyle w:val="Bibliography"/>
        <w:rPr>
          <w:rFonts w:eastAsiaTheme="minorHAnsi"/>
          <w:lang w:eastAsia="en-US"/>
        </w:rPr>
      </w:pPr>
      <w:r w:rsidRPr="00870696">
        <w:rPr>
          <w:rFonts w:eastAsiaTheme="minorHAnsi"/>
          <w:lang w:eastAsia="en-US"/>
        </w:rPr>
        <w:t>[127]</w:t>
      </w:r>
      <w:r w:rsidRPr="00870696">
        <w:rPr>
          <w:rFonts w:eastAsiaTheme="minorHAnsi"/>
          <w:lang w:eastAsia="en-US"/>
        </w:rPr>
        <w:tab/>
        <w:t xml:space="preserve">A. Bal and F. Badurdeen, ‘A Multi-Objective Facility Location Model to Implement Circular Economy’, </w:t>
      </w:r>
      <w:r w:rsidRPr="00870696">
        <w:rPr>
          <w:rFonts w:eastAsiaTheme="minorHAnsi"/>
          <w:i/>
          <w:iCs/>
          <w:lang w:eastAsia="en-US"/>
        </w:rPr>
        <w:t>Procedia Manuf.</w:t>
      </w:r>
      <w:r w:rsidRPr="00870696">
        <w:rPr>
          <w:rFonts w:eastAsiaTheme="minorHAnsi"/>
          <w:lang w:eastAsia="en-US"/>
        </w:rPr>
        <w:t>, vol. 51, pp. 1592–1599, 2020, doi: 10.1016/j.promfg.2020.10.222.</w:t>
      </w:r>
    </w:p>
    <w:p w14:paraId="5FB5C5B3" w14:textId="77777777" w:rsidR="00870696" w:rsidRPr="00870696" w:rsidRDefault="00870696" w:rsidP="00870696">
      <w:pPr>
        <w:pStyle w:val="Bibliography"/>
        <w:rPr>
          <w:rFonts w:eastAsiaTheme="minorHAnsi"/>
          <w:lang w:eastAsia="en-US"/>
        </w:rPr>
      </w:pPr>
      <w:r w:rsidRPr="00870696">
        <w:rPr>
          <w:rFonts w:eastAsiaTheme="minorHAnsi"/>
          <w:lang w:eastAsia="en-US"/>
        </w:rPr>
        <w:t>[128]</w:t>
      </w:r>
      <w:r w:rsidRPr="00870696">
        <w:rPr>
          <w:rFonts w:eastAsiaTheme="minorHAnsi"/>
          <w:lang w:eastAsia="en-US"/>
        </w:rPr>
        <w:tab/>
        <w:t xml:space="preserve">T. T. Sousa-Zomer, L. Magalhães, E. Zancul, L. M. S. Campos, and P. A. Cauchick-Miguel, ‘Cleaner production as an antecedent for circular economy paradigm shift at the micro-level: Evidence from a home appliance manufacturer’, </w:t>
      </w:r>
      <w:r w:rsidRPr="00870696">
        <w:rPr>
          <w:rFonts w:eastAsiaTheme="minorHAnsi"/>
          <w:i/>
          <w:iCs/>
          <w:lang w:eastAsia="en-US"/>
        </w:rPr>
        <w:t>J. Clean. Prod.</w:t>
      </w:r>
      <w:r w:rsidRPr="00870696">
        <w:rPr>
          <w:rFonts w:eastAsiaTheme="minorHAnsi"/>
          <w:lang w:eastAsia="en-US"/>
        </w:rPr>
        <w:t>, vol. 185, pp. 740–748, Jun. 2018, doi: 10.1016/j.jclepro.2018.03.006.</w:t>
      </w:r>
    </w:p>
    <w:p w14:paraId="5B6E4C54" w14:textId="77777777" w:rsidR="00870696" w:rsidRPr="00870696" w:rsidRDefault="00870696" w:rsidP="00870696">
      <w:pPr>
        <w:pStyle w:val="Bibliography"/>
        <w:rPr>
          <w:rFonts w:eastAsiaTheme="minorHAnsi"/>
          <w:lang w:eastAsia="en-US"/>
        </w:rPr>
      </w:pPr>
      <w:r w:rsidRPr="00870696">
        <w:rPr>
          <w:rFonts w:eastAsiaTheme="minorHAnsi"/>
          <w:lang w:eastAsia="en-US"/>
        </w:rPr>
        <w:t>[129]</w:t>
      </w:r>
      <w:r w:rsidRPr="00870696">
        <w:rPr>
          <w:rFonts w:eastAsiaTheme="minorHAnsi"/>
          <w:lang w:eastAsia="en-US"/>
        </w:rPr>
        <w:tab/>
        <w:t xml:space="preserve">A. Gautam, R. Shankar, and P. Vrat, ‘End-of-life solar photovoltaic e-waste assessment in India: a step towards a circular economy’, </w:t>
      </w:r>
      <w:r w:rsidRPr="00870696">
        <w:rPr>
          <w:rFonts w:eastAsiaTheme="minorHAnsi"/>
          <w:i/>
          <w:iCs/>
          <w:lang w:eastAsia="en-US"/>
        </w:rPr>
        <w:t>Sustain. Prod. Consum.</w:t>
      </w:r>
      <w:r w:rsidRPr="00870696">
        <w:rPr>
          <w:rFonts w:eastAsiaTheme="minorHAnsi"/>
          <w:lang w:eastAsia="en-US"/>
        </w:rPr>
        <w:t>, vol. 26, pp. 65–77, Apr. 2021, doi: 10.1016/j.spc.2020.09.011.</w:t>
      </w:r>
    </w:p>
    <w:p w14:paraId="3173065D" w14:textId="77777777" w:rsidR="00870696" w:rsidRPr="00870696" w:rsidRDefault="00870696" w:rsidP="00870696">
      <w:pPr>
        <w:pStyle w:val="Bibliography"/>
        <w:rPr>
          <w:rFonts w:eastAsiaTheme="minorHAnsi"/>
          <w:lang w:eastAsia="en-US"/>
        </w:rPr>
      </w:pPr>
      <w:r w:rsidRPr="00870696">
        <w:rPr>
          <w:rFonts w:eastAsiaTheme="minorHAnsi"/>
          <w:lang w:eastAsia="en-US"/>
        </w:rPr>
        <w:t>[130]</w:t>
      </w:r>
      <w:r w:rsidRPr="00870696">
        <w:rPr>
          <w:rFonts w:eastAsiaTheme="minorHAnsi"/>
          <w:lang w:eastAsia="en-US"/>
        </w:rPr>
        <w:tab/>
        <w:t xml:space="preserve">R. G. Charles, P. Douglas, M. Dowling, G. Liversage, and M. L. Davies, ‘Towards Increased Recovery of Critical Raw Materials from WEEE– evaluation of CRMs at a component level and pre-processing methods for interface optimisation with recovery processes’, </w:t>
      </w:r>
      <w:r w:rsidRPr="00870696">
        <w:rPr>
          <w:rFonts w:eastAsiaTheme="minorHAnsi"/>
          <w:i/>
          <w:iCs/>
          <w:lang w:eastAsia="en-US"/>
        </w:rPr>
        <w:t>Resour. Conserv. Recycl.</w:t>
      </w:r>
      <w:r w:rsidRPr="00870696">
        <w:rPr>
          <w:rFonts w:eastAsiaTheme="minorHAnsi"/>
          <w:lang w:eastAsia="en-US"/>
        </w:rPr>
        <w:t>, vol. 161, p. 104923, Oct. 2020, doi: 10.1016/j.resconrec.2020.104923.</w:t>
      </w:r>
    </w:p>
    <w:p w14:paraId="24C7DB14" w14:textId="77777777" w:rsidR="00870696" w:rsidRPr="00870696" w:rsidRDefault="00870696" w:rsidP="00870696">
      <w:pPr>
        <w:pStyle w:val="Bibliography"/>
        <w:rPr>
          <w:rFonts w:eastAsiaTheme="minorHAnsi"/>
          <w:lang w:eastAsia="en-US"/>
        </w:rPr>
      </w:pPr>
      <w:r w:rsidRPr="00870696">
        <w:rPr>
          <w:rFonts w:eastAsiaTheme="minorHAnsi"/>
          <w:lang w:eastAsia="en-US"/>
        </w:rPr>
        <w:t>[131]</w:t>
      </w:r>
      <w:r w:rsidRPr="00870696">
        <w:rPr>
          <w:rFonts w:eastAsiaTheme="minorHAnsi"/>
          <w:lang w:eastAsia="en-US"/>
        </w:rPr>
        <w:tab/>
        <w:t xml:space="preserve">K. Chaudhary and P. Vrat, ‘Circular economy model of gold recovery from cell phones using system dynamics approach: a case study of India’, </w:t>
      </w:r>
      <w:r w:rsidRPr="00870696">
        <w:rPr>
          <w:rFonts w:eastAsiaTheme="minorHAnsi"/>
          <w:i/>
          <w:iCs/>
          <w:lang w:eastAsia="en-US"/>
        </w:rPr>
        <w:t>Environ. Dev. Sustain.</w:t>
      </w:r>
      <w:r w:rsidRPr="00870696">
        <w:rPr>
          <w:rFonts w:eastAsiaTheme="minorHAnsi"/>
          <w:lang w:eastAsia="en-US"/>
        </w:rPr>
        <w:t>, vol. 22, no. 1, pp. 173–200, Jan. 2020, doi: 10.1007/s10668-018-0189-9.</w:t>
      </w:r>
    </w:p>
    <w:p w14:paraId="222C5812" w14:textId="77777777" w:rsidR="00870696" w:rsidRPr="00870696" w:rsidRDefault="00870696" w:rsidP="00870696">
      <w:pPr>
        <w:pStyle w:val="Bibliography"/>
        <w:rPr>
          <w:rFonts w:eastAsiaTheme="minorHAnsi"/>
          <w:lang w:eastAsia="en-US"/>
        </w:rPr>
      </w:pPr>
      <w:r w:rsidRPr="00870696">
        <w:rPr>
          <w:rFonts w:eastAsiaTheme="minorHAnsi"/>
          <w:lang w:eastAsia="en-US"/>
        </w:rPr>
        <w:t>[132]</w:t>
      </w:r>
      <w:r w:rsidRPr="00870696">
        <w:rPr>
          <w:rFonts w:eastAsiaTheme="minorHAnsi"/>
          <w:lang w:eastAsia="en-US"/>
        </w:rPr>
        <w:tab/>
        <w:t xml:space="preserve">Rena, S. Yadav, S. Patel, D. J. Killedar, S. Kumar, and R. Kumar, ‘Eco-innovations and sustainability in solid waste management: An indian upfront in technological, organizational, start-ups and financial framework’, </w:t>
      </w:r>
      <w:r w:rsidRPr="00870696">
        <w:rPr>
          <w:rFonts w:eastAsiaTheme="minorHAnsi"/>
          <w:i/>
          <w:iCs/>
          <w:lang w:eastAsia="en-US"/>
        </w:rPr>
        <w:t>J. Environ. Manage.</w:t>
      </w:r>
      <w:r w:rsidRPr="00870696">
        <w:rPr>
          <w:rFonts w:eastAsiaTheme="minorHAnsi"/>
          <w:lang w:eastAsia="en-US"/>
        </w:rPr>
        <w:t>, vol. 302, p. 113953, Jan. 2022, doi: 10.1016/j.jenvman.2021.113953.</w:t>
      </w:r>
    </w:p>
    <w:p w14:paraId="1A3B8129" w14:textId="77777777" w:rsidR="00870696" w:rsidRPr="00870696" w:rsidRDefault="00870696" w:rsidP="00870696">
      <w:pPr>
        <w:pStyle w:val="Bibliography"/>
        <w:rPr>
          <w:rFonts w:eastAsiaTheme="minorHAnsi"/>
          <w:lang w:eastAsia="en-US"/>
        </w:rPr>
      </w:pPr>
      <w:r w:rsidRPr="00870696">
        <w:rPr>
          <w:rFonts w:eastAsiaTheme="minorHAnsi"/>
          <w:lang w:eastAsia="en-US"/>
        </w:rPr>
        <w:t>[133]</w:t>
      </w:r>
      <w:r w:rsidRPr="00870696">
        <w:rPr>
          <w:rFonts w:eastAsiaTheme="minorHAnsi"/>
          <w:lang w:eastAsia="en-US"/>
        </w:rPr>
        <w:tab/>
        <w:t xml:space="preserve">S. Althaf, C. W. Babbitt, and R. Chen, ‘Forecasting electronic waste flows for effective circular economy planning’, </w:t>
      </w:r>
      <w:r w:rsidRPr="00870696">
        <w:rPr>
          <w:rFonts w:eastAsiaTheme="minorHAnsi"/>
          <w:i/>
          <w:iCs/>
          <w:lang w:eastAsia="en-US"/>
        </w:rPr>
        <w:t>Resour. Conserv. Recycl.</w:t>
      </w:r>
      <w:r w:rsidRPr="00870696">
        <w:rPr>
          <w:rFonts w:eastAsiaTheme="minorHAnsi"/>
          <w:lang w:eastAsia="en-US"/>
        </w:rPr>
        <w:t>, vol. 151, p. 104362, Dec. 2019, doi: 10.1016/j.resconrec.2019.05.038.</w:t>
      </w:r>
    </w:p>
    <w:p w14:paraId="77D6B478" w14:textId="77777777" w:rsidR="00870696" w:rsidRPr="00870696" w:rsidRDefault="00870696" w:rsidP="00870696">
      <w:pPr>
        <w:pStyle w:val="Bibliography"/>
        <w:rPr>
          <w:rFonts w:eastAsiaTheme="minorHAnsi"/>
          <w:lang w:eastAsia="en-US"/>
        </w:rPr>
      </w:pPr>
      <w:r w:rsidRPr="00870696">
        <w:rPr>
          <w:rFonts w:eastAsiaTheme="minorHAnsi"/>
          <w:lang w:eastAsia="en-US"/>
        </w:rPr>
        <w:t>[134]</w:t>
      </w:r>
      <w:r w:rsidRPr="00870696">
        <w:rPr>
          <w:rFonts w:eastAsiaTheme="minorHAnsi"/>
          <w:lang w:eastAsia="en-US"/>
        </w:rPr>
        <w:tab/>
        <w:t xml:space="preserve">D. Prajapati, S. Pratap, M. Zhang, Lakshay, and G. Q. Huang, ‘Sustainable forward-reverse logistics for multi-product delivery and pickup in B2C E-commerce towards the circular economy’, </w:t>
      </w:r>
      <w:r w:rsidRPr="00870696">
        <w:rPr>
          <w:rFonts w:eastAsiaTheme="minorHAnsi"/>
          <w:i/>
          <w:iCs/>
          <w:lang w:eastAsia="en-US"/>
        </w:rPr>
        <w:t>Int. J. Prod. Econ.</w:t>
      </w:r>
      <w:r w:rsidRPr="00870696">
        <w:rPr>
          <w:rFonts w:eastAsiaTheme="minorHAnsi"/>
          <w:lang w:eastAsia="en-US"/>
        </w:rPr>
        <w:t>, vol. 253, p. 108606, Nov. 2022, doi: 10.1016/j.ijpe.2022.108606.</w:t>
      </w:r>
    </w:p>
    <w:p w14:paraId="02D650BD" w14:textId="77777777" w:rsidR="00870696" w:rsidRPr="00870696" w:rsidRDefault="00870696" w:rsidP="00870696">
      <w:pPr>
        <w:pStyle w:val="Bibliography"/>
        <w:rPr>
          <w:rFonts w:eastAsiaTheme="minorHAnsi"/>
          <w:lang w:eastAsia="en-US"/>
        </w:rPr>
      </w:pPr>
      <w:r w:rsidRPr="00870696">
        <w:rPr>
          <w:rFonts w:eastAsiaTheme="minorHAnsi"/>
          <w:lang w:eastAsia="en-US"/>
        </w:rPr>
        <w:t>[135]</w:t>
      </w:r>
      <w:r w:rsidRPr="00870696">
        <w:rPr>
          <w:rFonts w:eastAsiaTheme="minorHAnsi"/>
          <w:lang w:eastAsia="en-US"/>
        </w:rPr>
        <w:tab/>
        <w:t xml:space="preserve">P. Nowakowski, K. Szwarc, and U. Boryczka, ‘Combining an artificial intelligence algorithm and a novel vehicle for sustainable e-waste collection’, </w:t>
      </w:r>
      <w:r w:rsidRPr="00870696">
        <w:rPr>
          <w:rFonts w:eastAsiaTheme="minorHAnsi"/>
          <w:i/>
          <w:iCs/>
          <w:lang w:eastAsia="en-US"/>
        </w:rPr>
        <w:t>Sci. Total Environ.</w:t>
      </w:r>
      <w:r w:rsidRPr="00870696">
        <w:rPr>
          <w:rFonts w:eastAsiaTheme="minorHAnsi"/>
          <w:lang w:eastAsia="en-US"/>
        </w:rPr>
        <w:t>, vol. 730, p. 138726, Aug. 2020, doi: 10.1016/j.scitotenv.2020.138726.</w:t>
      </w:r>
    </w:p>
    <w:p w14:paraId="72E420C6" w14:textId="77777777" w:rsidR="00870696" w:rsidRPr="00870696" w:rsidRDefault="00870696" w:rsidP="00870696">
      <w:pPr>
        <w:pStyle w:val="Bibliography"/>
        <w:rPr>
          <w:rFonts w:eastAsiaTheme="minorHAnsi"/>
          <w:lang w:eastAsia="en-US"/>
        </w:rPr>
      </w:pPr>
      <w:r w:rsidRPr="00870696">
        <w:rPr>
          <w:rFonts w:eastAsiaTheme="minorHAnsi"/>
          <w:lang w:eastAsia="en-US"/>
        </w:rPr>
        <w:t>[136]</w:t>
      </w:r>
      <w:r w:rsidRPr="00870696">
        <w:rPr>
          <w:rFonts w:eastAsiaTheme="minorHAnsi"/>
          <w:lang w:eastAsia="en-US"/>
        </w:rPr>
        <w:tab/>
        <w:t xml:space="preserve">I. Papamichael, G. Pappas, J. E. Siegel, and A. A. Zorpas, ‘Unified waste metrics: A gamified tool in next-generation strategic planning’, </w:t>
      </w:r>
      <w:r w:rsidRPr="00870696">
        <w:rPr>
          <w:rFonts w:eastAsiaTheme="minorHAnsi"/>
          <w:i/>
          <w:iCs/>
          <w:lang w:eastAsia="en-US"/>
        </w:rPr>
        <w:t>Sci. Total Environ.</w:t>
      </w:r>
      <w:r w:rsidRPr="00870696">
        <w:rPr>
          <w:rFonts w:eastAsiaTheme="minorHAnsi"/>
          <w:lang w:eastAsia="en-US"/>
        </w:rPr>
        <w:t>, vol. 833, p. 154835, Aug. 2022, doi: 10.1016/j.scitotenv.2022.154835.</w:t>
      </w:r>
    </w:p>
    <w:p w14:paraId="598D13AA" w14:textId="34CA3C07" w:rsidR="002A0AD3" w:rsidRPr="006242BE" w:rsidRDefault="00182C1C" w:rsidP="00870696">
      <w:pPr>
        <w:pStyle w:val="Bibliography"/>
        <w:jc w:val="both"/>
        <w:rPr>
          <w:i/>
          <w:iCs/>
          <w:color w:val="000000" w:themeColor="text1"/>
          <w:sz w:val="22"/>
          <w:szCs w:val="22"/>
        </w:rPr>
      </w:pPr>
      <w:r w:rsidRPr="006242BE">
        <w:rPr>
          <w:i/>
          <w:iCs/>
          <w:color w:val="000000" w:themeColor="text1"/>
          <w:sz w:val="22"/>
          <w:szCs w:val="22"/>
        </w:rPr>
        <w:fldChar w:fldCharType="end"/>
      </w:r>
    </w:p>
    <w:sectPr w:rsidR="002A0AD3" w:rsidRPr="006242BE">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0793F" w14:textId="77777777" w:rsidR="00643EC7" w:rsidRDefault="00643EC7" w:rsidP="00170A93">
      <w:r>
        <w:separator/>
      </w:r>
    </w:p>
  </w:endnote>
  <w:endnote w:type="continuationSeparator" w:id="0">
    <w:p w14:paraId="26A147A0" w14:textId="77777777" w:rsidR="00643EC7" w:rsidRDefault="00643EC7" w:rsidP="00170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639524"/>
      <w:docPartObj>
        <w:docPartGallery w:val="Page Numbers (Bottom of Page)"/>
        <w:docPartUnique/>
      </w:docPartObj>
    </w:sdtPr>
    <w:sdtEndPr>
      <w:rPr>
        <w:rStyle w:val="PageNumber"/>
      </w:rPr>
    </w:sdtEndPr>
    <w:sdtContent>
      <w:p w14:paraId="0F2E5D38" w14:textId="1B9D71FB" w:rsidR="00170A93" w:rsidRDefault="00170A93" w:rsidP="009D20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E8FD6C1" w14:textId="77777777" w:rsidR="00170A93" w:rsidRDefault="00170A93" w:rsidP="00170A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0497602"/>
      <w:docPartObj>
        <w:docPartGallery w:val="Page Numbers (Bottom of Page)"/>
        <w:docPartUnique/>
      </w:docPartObj>
    </w:sdtPr>
    <w:sdtEndPr>
      <w:rPr>
        <w:rStyle w:val="PageNumber"/>
      </w:rPr>
    </w:sdtEndPr>
    <w:sdtContent>
      <w:p w14:paraId="2885A29A" w14:textId="04613B1B" w:rsidR="00170A93" w:rsidRDefault="00170A93" w:rsidP="009D20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A8B070" w14:textId="77777777" w:rsidR="00170A93" w:rsidRDefault="00170A93" w:rsidP="00170A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ADFD8" w14:textId="77777777" w:rsidR="00643EC7" w:rsidRDefault="00643EC7" w:rsidP="00170A93">
      <w:r>
        <w:separator/>
      </w:r>
    </w:p>
  </w:footnote>
  <w:footnote w:type="continuationSeparator" w:id="0">
    <w:p w14:paraId="219097D6" w14:textId="77777777" w:rsidR="00643EC7" w:rsidRDefault="00643EC7" w:rsidP="00170A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C155DC"/>
    <w:multiLevelType w:val="hybridMultilevel"/>
    <w:tmpl w:val="19AE905E"/>
    <w:lvl w:ilvl="0" w:tplc="54083E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980978"/>
    <w:multiLevelType w:val="hybridMultilevel"/>
    <w:tmpl w:val="85FA3E52"/>
    <w:lvl w:ilvl="0" w:tplc="D242DA26">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86076463">
    <w:abstractNumId w:val="0"/>
  </w:num>
  <w:num w:numId="2" w16cid:durableId="7145479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792"/>
    <w:rsid w:val="000D1104"/>
    <w:rsid w:val="000E4464"/>
    <w:rsid w:val="0015401A"/>
    <w:rsid w:val="00170A93"/>
    <w:rsid w:val="00182C1C"/>
    <w:rsid w:val="00192471"/>
    <w:rsid w:val="0019556F"/>
    <w:rsid w:val="001E7C6D"/>
    <w:rsid w:val="002276A1"/>
    <w:rsid w:val="002A0AD3"/>
    <w:rsid w:val="004A437A"/>
    <w:rsid w:val="005107B2"/>
    <w:rsid w:val="00555C5F"/>
    <w:rsid w:val="005739DA"/>
    <w:rsid w:val="005D4308"/>
    <w:rsid w:val="005F6D00"/>
    <w:rsid w:val="00611FDB"/>
    <w:rsid w:val="006242BE"/>
    <w:rsid w:val="00643EC7"/>
    <w:rsid w:val="00654256"/>
    <w:rsid w:val="00683DF2"/>
    <w:rsid w:val="006B0107"/>
    <w:rsid w:val="00741FCE"/>
    <w:rsid w:val="00751BDB"/>
    <w:rsid w:val="00754C48"/>
    <w:rsid w:val="007620A2"/>
    <w:rsid w:val="00772178"/>
    <w:rsid w:val="007B0792"/>
    <w:rsid w:val="007E24F0"/>
    <w:rsid w:val="007F6CB3"/>
    <w:rsid w:val="00800829"/>
    <w:rsid w:val="008303F1"/>
    <w:rsid w:val="00831519"/>
    <w:rsid w:val="00831DAF"/>
    <w:rsid w:val="00870696"/>
    <w:rsid w:val="00872D6A"/>
    <w:rsid w:val="008D2759"/>
    <w:rsid w:val="008D38A8"/>
    <w:rsid w:val="009028AB"/>
    <w:rsid w:val="009201FA"/>
    <w:rsid w:val="00965546"/>
    <w:rsid w:val="00974395"/>
    <w:rsid w:val="00A0502D"/>
    <w:rsid w:val="00AA0F7B"/>
    <w:rsid w:val="00AC3DE8"/>
    <w:rsid w:val="00B13091"/>
    <w:rsid w:val="00BF1E7E"/>
    <w:rsid w:val="00D06A47"/>
    <w:rsid w:val="00D176B3"/>
    <w:rsid w:val="00D3458C"/>
    <w:rsid w:val="00D64266"/>
    <w:rsid w:val="00DC0129"/>
    <w:rsid w:val="00E249AD"/>
    <w:rsid w:val="00F04DE6"/>
    <w:rsid w:val="00F84D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D6561"/>
  <w15:chartTrackingRefBased/>
  <w15:docId w15:val="{20C7D1FE-AEA7-2B42-A466-BC5AB5068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DD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B0792"/>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7B0792"/>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7B0792"/>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7B0792"/>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7B0792"/>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7B0792"/>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7B0792"/>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7B0792"/>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7B0792"/>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79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079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079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07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07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07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07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07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0792"/>
    <w:rPr>
      <w:rFonts w:eastAsiaTheme="majorEastAsia" w:cstheme="majorBidi"/>
      <w:color w:val="272727" w:themeColor="text1" w:themeTint="D8"/>
    </w:rPr>
  </w:style>
  <w:style w:type="paragraph" w:styleId="Title">
    <w:name w:val="Title"/>
    <w:basedOn w:val="Normal"/>
    <w:next w:val="Normal"/>
    <w:link w:val="TitleChar"/>
    <w:uiPriority w:val="10"/>
    <w:qFormat/>
    <w:rsid w:val="007B079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7B07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0792"/>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7B07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0792"/>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7B0792"/>
    <w:rPr>
      <w:i/>
      <w:iCs/>
      <w:color w:val="404040" w:themeColor="text1" w:themeTint="BF"/>
    </w:rPr>
  </w:style>
  <w:style w:type="paragraph" w:styleId="ListParagraph">
    <w:name w:val="List Paragraph"/>
    <w:basedOn w:val="Normal"/>
    <w:uiPriority w:val="34"/>
    <w:qFormat/>
    <w:rsid w:val="007B0792"/>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7B0792"/>
    <w:rPr>
      <w:i/>
      <w:iCs/>
      <w:color w:val="0F4761" w:themeColor="accent1" w:themeShade="BF"/>
    </w:rPr>
  </w:style>
  <w:style w:type="paragraph" w:styleId="IntenseQuote">
    <w:name w:val="Intense Quote"/>
    <w:basedOn w:val="Normal"/>
    <w:next w:val="Normal"/>
    <w:link w:val="IntenseQuoteChar"/>
    <w:uiPriority w:val="30"/>
    <w:qFormat/>
    <w:rsid w:val="007B079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7B0792"/>
    <w:rPr>
      <w:i/>
      <w:iCs/>
      <w:color w:val="0F4761" w:themeColor="accent1" w:themeShade="BF"/>
    </w:rPr>
  </w:style>
  <w:style w:type="character" w:styleId="IntenseReference">
    <w:name w:val="Intense Reference"/>
    <w:basedOn w:val="DefaultParagraphFont"/>
    <w:uiPriority w:val="32"/>
    <w:qFormat/>
    <w:rsid w:val="007B0792"/>
    <w:rPr>
      <w:b/>
      <w:bCs/>
      <w:smallCaps/>
      <w:color w:val="0F4761" w:themeColor="accent1" w:themeShade="BF"/>
      <w:spacing w:val="5"/>
    </w:rPr>
  </w:style>
  <w:style w:type="paragraph" w:styleId="NormalWeb">
    <w:name w:val="Normal (Web)"/>
    <w:basedOn w:val="Normal"/>
    <w:uiPriority w:val="99"/>
    <w:unhideWhenUsed/>
    <w:rsid w:val="007B0792"/>
    <w:pPr>
      <w:spacing w:before="100" w:beforeAutospacing="1" w:after="100" w:afterAutospacing="1"/>
    </w:pPr>
  </w:style>
  <w:style w:type="character" w:customStyle="1" w:styleId="apple-converted-space">
    <w:name w:val="apple-converted-space"/>
    <w:basedOn w:val="DefaultParagraphFont"/>
    <w:rsid w:val="007B0792"/>
  </w:style>
  <w:style w:type="character" w:styleId="Strong">
    <w:name w:val="Strong"/>
    <w:basedOn w:val="DefaultParagraphFont"/>
    <w:uiPriority w:val="22"/>
    <w:qFormat/>
    <w:rsid w:val="007B0792"/>
    <w:rPr>
      <w:b/>
      <w:bCs/>
    </w:rPr>
  </w:style>
  <w:style w:type="character" w:styleId="Emphasis">
    <w:name w:val="Emphasis"/>
    <w:basedOn w:val="DefaultParagraphFont"/>
    <w:uiPriority w:val="20"/>
    <w:qFormat/>
    <w:rsid w:val="007B0792"/>
    <w:rPr>
      <w:i/>
      <w:iCs/>
    </w:rPr>
  </w:style>
  <w:style w:type="character" w:styleId="Hyperlink">
    <w:name w:val="Hyperlink"/>
    <w:basedOn w:val="DefaultParagraphFont"/>
    <w:uiPriority w:val="99"/>
    <w:semiHidden/>
    <w:unhideWhenUsed/>
    <w:rsid w:val="007B0792"/>
    <w:rPr>
      <w:color w:val="0000FF"/>
      <w:u w:val="single"/>
    </w:rPr>
  </w:style>
  <w:style w:type="paragraph" w:styleId="Caption">
    <w:name w:val="caption"/>
    <w:basedOn w:val="Normal"/>
    <w:next w:val="Normal"/>
    <w:uiPriority w:val="35"/>
    <w:unhideWhenUsed/>
    <w:qFormat/>
    <w:rsid w:val="00772178"/>
    <w:pPr>
      <w:spacing w:after="200"/>
    </w:pPr>
    <w:rPr>
      <w:i/>
      <w:iCs/>
      <w:color w:val="0E2841" w:themeColor="text2"/>
      <w:sz w:val="18"/>
      <w:szCs w:val="18"/>
      <w:lang w:val="en-US"/>
    </w:rPr>
  </w:style>
  <w:style w:type="table" w:styleId="TableGrid">
    <w:name w:val="Table Grid"/>
    <w:basedOn w:val="TableNormal"/>
    <w:rsid w:val="00772178"/>
    <w:rPr>
      <w:rFonts w:ascii="Times New Roman" w:eastAsia="Times New Rom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82C1C"/>
    <w:pPr>
      <w:tabs>
        <w:tab w:val="left" w:pos="620"/>
      </w:tabs>
      <w:ind w:left="624" w:hanging="624"/>
    </w:pPr>
  </w:style>
  <w:style w:type="paragraph" w:styleId="Revision">
    <w:name w:val="Revision"/>
    <w:hidden/>
    <w:uiPriority w:val="99"/>
    <w:semiHidden/>
    <w:rsid w:val="000D1104"/>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70A93"/>
    <w:pPr>
      <w:tabs>
        <w:tab w:val="center" w:pos="4513"/>
        <w:tab w:val="right" w:pos="9026"/>
      </w:tabs>
    </w:pPr>
  </w:style>
  <w:style w:type="character" w:customStyle="1" w:styleId="FooterChar">
    <w:name w:val="Footer Char"/>
    <w:basedOn w:val="DefaultParagraphFont"/>
    <w:link w:val="Footer"/>
    <w:uiPriority w:val="99"/>
    <w:rsid w:val="00170A93"/>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70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33180</Words>
  <Characters>1329128</Characters>
  <Application>Microsoft Office Word</Application>
  <DocSecurity>0</DocSecurity>
  <Lines>11076</Lines>
  <Paragraphs>3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 Saikumar</dc:creator>
  <cp:keywords/>
  <dc:description/>
  <cp:lastModifiedBy>Priya Saikumar</cp:lastModifiedBy>
  <cp:revision>2</cp:revision>
  <dcterms:created xsi:type="dcterms:W3CDTF">2026-06-17T03:58:00Z</dcterms:created>
  <dcterms:modified xsi:type="dcterms:W3CDTF">2026-06-17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Ri53Foaf"/&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